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69298" w14:textId="7B039897" w:rsidR="00B90FDB" w:rsidRPr="00D30F63" w:rsidRDefault="00C66A51" w:rsidP="00C15CCA">
      <w:pPr>
        <w:jc w:val="center"/>
        <w:rPr>
          <w:rFonts w:cs="Times New Roman"/>
          <w:b/>
        </w:rPr>
      </w:pPr>
      <w:r>
        <w:rPr>
          <w:rFonts w:cs="Times New Roman"/>
          <w:b/>
        </w:rPr>
        <w:t>Classification</w:t>
      </w:r>
      <w:r w:rsidR="00D30F63">
        <w:rPr>
          <w:rFonts w:cs="Times New Roman"/>
          <w:b/>
        </w:rPr>
        <w:t xml:space="preserve"> of Cardiorespiratory Diseases and their Intensity using Patient Respiratory Sounds to Manage Patient Readmissions</w:t>
      </w:r>
    </w:p>
    <w:p w14:paraId="79EC3740" w14:textId="60FE11AF" w:rsidR="00B90FDB" w:rsidRDefault="00B90FDB" w:rsidP="00C15CCA">
      <w:pPr>
        <w:jc w:val="center"/>
        <w:rPr>
          <w:rFonts w:cs="Times New Roman"/>
          <w:b/>
        </w:rPr>
      </w:pPr>
    </w:p>
    <w:p w14:paraId="0DF93EEB" w14:textId="2DEF76C5" w:rsidR="003F5EB0" w:rsidRDefault="003F5EB0" w:rsidP="00C15CCA">
      <w:pPr>
        <w:jc w:val="center"/>
        <w:rPr>
          <w:rFonts w:cs="Times New Roman"/>
          <w:b/>
        </w:rPr>
      </w:pPr>
    </w:p>
    <w:p w14:paraId="7CD40615" w14:textId="77777777" w:rsidR="003F5EB0" w:rsidRPr="00901B59" w:rsidRDefault="003F5EB0" w:rsidP="00C15CCA">
      <w:pPr>
        <w:jc w:val="center"/>
        <w:rPr>
          <w:rFonts w:cs="Times New Roman"/>
          <w:b/>
        </w:rPr>
      </w:pPr>
    </w:p>
    <w:p w14:paraId="3EE76BDB" w14:textId="2B2A1BD6" w:rsidR="00C15CCA" w:rsidRPr="00611DFE" w:rsidRDefault="00056F1C" w:rsidP="00C15CCA">
      <w:pPr>
        <w:jc w:val="center"/>
        <w:rPr>
          <w:rFonts w:cs="Times New Roman"/>
          <w:bCs/>
        </w:rPr>
      </w:pPr>
      <w:r w:rsidRPr="00611DFE">
        <w:rPr>
          <w:rFonts w:cs="Times New Roman"/>
          <w:bCs/>
        </w:rPr>
        <w:t>Aoya Natalie Akoth</w:t>
      </w:r>
    </w:p>
    <w:p w14:paraId="641888E2" w14:textId="428BBB03" w:rsidR="00072E96" w:rsidRPr="00611DFE" w:rsidRDefault="003F76C9" w:rsidP="00072E96">
      <w:pPr>
        <w:jc w:val="center"/>
        <w:rPr>
          <w:rFonts w:cs="Times New Roman"/>
          <w:bCs/>
          <w:szCs w:val="24"/>
        </w:rPr>
      </w:pPr>
      <w:r w:rsidRPr="00611DFE">
        <w:rPr>
          <w:rFonts w:cs="Times New Roman"/>
          <w:bCs/>
        </w:rPr>
        <w:t>12</w:t>
      </w:r>
      <w:r w:rsidR="00056F1C" w:rsidRPr="00611DFE">
        <w:rPr>
          <w:rFonts w:cs="Times New Roman"/>
          <w:bCs/>
        </w:rPr>
        <w:t>1600</w:t>
      </w:r>
    </w:p>
    <w:p w14:paraId="4F217F88" w14:textId="552ED559" w:rsidR="00C15CCA" w:rsidRPr="00611DFE" w:rsidRDefault="00916FD7" w:rsidP="00072E96">
      <w:pPr>
        <w:jc w:val="center"/>
        <w:rPr>
          <w:rFonts w:cs="Times New Roman"/>
          <w:bCs/>
          <w:szCs w:val="24"/>
        </w:rPr>
      </w:pPr>
      <w:r w:rsidRPr="00611DFE">
        <w:rPr>
          <w:rFonts w:cs="Times New Roman"/>
          <w:bCs/>
          <w:szCs w:val="21"/>
        </w:rPr>
        <w:t xml:space="preserve">ICS </w:t>
      </w:r>
      <w:r w:rsidR="003F76C9" w:rsidRPr="00611DFE">
        <w:rPr>
          <w:rFonts w:cs="Times New Roman"/>
          <w:bCs/>
          <w:szCs w:val="21"/>
        </w:rPr>
        <w:t>4</w:t>
      </w:r>
      <w:r w:rsidRPr="00611DFE">
        <w:rPr>
          <w:rFonts w:cs="Times New Roman"/>
          <w:bCs/>
          <w:szCs w:val="21"/>
        </w:rPr>
        <w:t xml:space="preserve"> </w:t>
      </w:r>
      <w:r w:rsidR="00056F1C" w:rsidRPr="00611DFE">
        <w:rPr>
          <w:rFonts w:cs="Times New Roman"/>
          <w:bCs/>
          <w:szCs w:val="21"/>
        </w:rPr>
        <w:t>B</w:t>
      </w:r>
    </w:p>
    <w:p w14:paraId="0E33CA1C" w14:textId="77777777" w:rsidR="00481C33" w:rsidRPr="00611DFE" w:rsidRDefault="00481C33" w:rsidP="00C15CCA">
      <w:pPr>
        <w:jc w:val="center"/>
        <w:rPr>
          <w:rFonts w:cs="Times New Roman"/>
          <w:bCs/>
          <w:szCs w:val="21"/>
        </w:rPr>
      </w:pPr>
    </w:p>
    <w:p w14:paraId="5C1B30C8" w14:textId="77777777" w:rsidR="003F5EB0" w:rsidRPr="00611DFE" w:rsidRDefault="003F5EB0" w:rsidP="00C15CCA">
      <w:pPr>
        <w:jc w:val="center"/>
        <w:rPr>
          <w:rFonts w:cs="Times New Roman"/>
          <w:bCs/>
          <w:szCs w:val="21"/>
        </w:rPr>
      </w:pPr>
    </w:p>
    <w:p w14:paraId="6E058478" w14:textId="11F81951" w:rsidR="00916FD7" w:rsidRPr="00611DFE" w:rsidRDefault="00974158" w:rsidP="00C15CCA">
      <w:pPr>
        <w:jc w:val="center"/>
        <w:rPr>
          <w:rFonts w:cs="Times New Roman"/>
          <w:bCs/>
          <w:szCs w:val="21"/>
        </w:rPr>
      </w:pPr>
      <w:r w:rsidRPr="00611DFE">
        <w:rPr>
          <w:rFonts w:cs="Times New Roman"/>
          <w:bCs/>
          <w:szCs w:val="21"/>
        </w:rPr>
        <w:t>Supervisor</w:t>
      </w:r>
      <w:r w:rsidR="007725FE" w:rsidRPr="00611DFE">
        <w:rPr>
          <w:rFonts w:cs="Times New Roman"/>
          <w:bCs/>
          <w:szCs w:val="21"/>
        </w:rPr>
        <w:t xml:space="preserve"> Name</w:t>
      </w:r>
    </w:p>
    <w:p w14:paraId="533B448C" w14:textId="46081C19" w:rsidR="00974158" w:rsidRPr="00611DFE" w:rsidRDefault="00056F1C" w:rsidP="00C15CCA">
      <w:pPr>
        <w:jc w:val="center"/>
        <w:rPr>
          <w:rFonts w:cs="Times New Roman"/>
          <w:bCs/>
          <w:szCs w:val="21"/>
        </w:rPr>
      </w:pPr>
      <w:r w:rsidRPr="00611DFE">
        <w:rPr>
          <w:rFonts w:cs="Times New Roman"/>
          <w:bCs/>
          <w:szCs w:val="21"/>
        </w:rPr>
        <w:t>Tiberius Tabulu</w:t>
      </w:r>
    </w:p>
    <w:p w14:paraId="0EACBE4B" w14:textId="77777777" w:rsidR="00481C33" w:rsidRPr="00611DFE" w:rsidRDefault="00481C33" w:rsidP="00C87FBB">
      <w:pPr>
        <w:jc w:val="center"/>
      </w:pPr>
    </w:p>
    <w:p w14:paraId="53266F7A" w14:textId="77777777" w:rsidR="00C15CCA" w:rsidRPr="00611DFE" w:rsidRDefault="00C15CCA" w:rsidP="00C87FBB">
      <w:pPr>
        <w:autoSpaceDE w:val="0"/>
        <w:autoSpaceDN w:val="0"/>
        <w:adjustRightInd w:val="0"/>
        <w:spacing w:after="0" w:line="240" w:lineRule="auto"/>
        <w:jc w:val="center"/>
        <w:rPr>
          <w:rFonts w:cs="Times New Roman"/>
          <w:bCs/>
          <w:color w:val="000000"/>
          <w:szCs w:val="24"/>
        </w:rPr>
      </w:pPr>
    </w:p>
    <w:p w14:paraId="1EC995D0" w14:textId="0753DFD4" w:rsidR="00C15CCA" w:rsidRPr="00611DFE" w:rsidRDefault="00C15CCA" w:rsidP="005451A7">
      <w:pPr>
        <w:jc w:val="center"/>
        <w:rPr>
          <w:rFonts w:eastAsiaTheme="majorEastAsia" w:cs="Times New Roman"/>
          <w:bCs/>
          <w:spacing w:val="-10"/>
          <w:kern w:val="28"/>
          <w:szCs w:val="56"/>
        </w:rPr>
      </w:pPr>
      <w:r w:rsidRPr="00611DFE">
        <w:rPr>
          <w:rFonts w:eastAsiaTheme="majorEastAsia" w:cs="Times New Roman"/>
          <w:bCs/>
          <w:spacing w:val="-10"/>
          <w:kern w:val="28"/>
          <w:szCs w:val="56"/>
        </w:rPr>
        <w:t xml:space="preserve">Submitted </w:t>
      </w:r>
      <w:r w:rsidR="009E5B2F" w:rsidRPr="00611DFE">
        <w:rPr>
          <w:rFonts w:eastAsiaTheme="majorEastAsia" w:cs="Times New Roman"/>
          <w:bCs/>
          <w:spacing w:val="-10"/>
          <w:kern w:val="28"/>
          <w:szCs w:val="56"/>
        </w:rPr>
        <w:t>i</w:t>
      </w:r>
      <w:r w:rsidR="007725FE" w:rsidRPr="00611DFE">
        <w:rPr>
          <w:rFonts w:eastAsiaTheme="majorEastAsia" w:cs="Times New Roman"/>
          <w:bCs/>
          <w:spacing w:val="-10"/>
          <w:kern w:val="28"/>
          <w:szCs w:val="56"/>
        </w:rPr>
        <w:t xml:space="preserve">n Partial Fulfilment </w:t>
      </w:r>
      <w:r w:rsidR="009E5B2F" w:rsidRPr="00611DFE">
        <w:rPr>
          <w:rFonts w:eastAsiaTheme="majorEastAsia" w:cs="Times New Roman"/>
          <w:bCs/>
          <w:spacing w:val="-10"/>
          <w:kern w:val="28"/>
          <w:szCs w:val="56"/>
        </w:rPr>
        <w:t>o</w:t>
      </w:r>
      <w:r w:rsidR="007725FE" w:rsidRPr="00611DFE">
        <w:rPr>
          <w:rFonts w:eastAsiaTheme="majorEastAsia" w:cs="Times New Roman"/>
          <w:bCs/>
          <w:spacing w:val="-10"/>
          <w:kern w:val="28"/>
          <w:szCs w:val="56"/>
        </w:rPr>
        <w:t xml:space="preserve">f </w:t>
      </w:r>
      <w:r w:rsidR="009E5B2F" w:rsidRPr="00611DFE">
        <w:rPr>
          <w:rFonts w:eastAsiaTheme="majorEastAsia" w:cs="Times New Roman"/>
          <w:bCs/>
          <w:spacing w:val="-10"/>
          <w:kern w:val="28"/>
          <w:szCs w:val="56"/>
        </w:rPr>
        <w:t>t</w:t>
      </w:r>
      <w:r w:rsidR="007725FE" w:rsidRPr="00611DFE">
        <w:rPr>
          <w:rFonts w:eastAsiaTheme="majorEastAsia" w:cs="Times New Roman"/>
          <w:bCs/>
          <w:spacing w:val="-10"/>
          <w:kern w:val="28"/>
          <w:szCs w:val="56"/>
        </w:rPr>
        <w:t xml:space="preserve">he Requirements </w:t>
      </w:r>
      <w:r w:rsidR="009E5B2F" w:rsidRPr="00611DFE">
        <w:rPr>
          <w:rFonts w:eastAsiaTheme="majorEastAsia" w:cs="Times New Roman"/>
          <w:bCs/>
          <w:spacing w:val="-10"/>
          <w:kern w:val="28"/>
          <w:szCs w:val="56"/>
        </w:rPr>
        <w:t>o</w:t>
      </w:r>
      <w:r w:rsidR="007725FE" w:rsidRPr="00611DFE">
        <w:rPr>
          <w:rFonts w:eastAsiaTheme="majorEastAsia" w:cs="Times New Roman"/>
          <w:bCs/>
          <w:spacing w:val="-10"/>
          <w:kern w:val="28"/>
          <w:szCs w:val="56"/>
        </w:rPr>
        <w:t xml:space="preserve">f </w:t>
      </w:r>
      <w:r w:rsidR="009E5B2F" w:rsidRPr="00611DFE">
        <w:rPr>
          <w:rFonts w:eastAsiaTheme="majorEastAsia" w:cs="Times New Roman"/>
          <w:bCs/>
          <w:spacing w:val="-10"/>
          <w:kern w:val="28"/>
          <w:szCs w:val="56"/>
        </w:rPr>
        <w:t>t</w:t>
      </w:r>
      <w:r w:rsidR="007725FE" w:rsidRPr="00611DFE">
        <w:rPr>
          <w:rFonts w:eastAsiaTheme="majorEastAsia" w:cs="Times New Roman"/>
          <w:bCs/>
          <w:spacing w:val="-10"/>
          <w:kern w:val="28"/>
          <w:szCs w:val="56"/>
        </w:rPr>
        <w:t xml:space="preserve">he </w:t>
      </w:r>
      <w:r w:rsidRPr="00611DFE">
        <w:rPr>
          <w:rFonts w:eastAsiaTheme="majorEastAsia" w:cs="Times New Roman"/>
          <w:bCs/>
          <w:spacing w:val="-10"/>
          <w:kern w:val="28"/>
          <w:szCs w:val="56"/>
        </w:rPr>
        <w:t xml:space="preserve">Bachelor </w:t>
      </w:r>
      <w:r w:rsidR="00F54296" w:rsidRPr="00611DFE">
        <w:rPr>
          <w:rFonts w:eastAsiaTheme="majorEastAsia" w:cs="Times New Roman"/>
          <w:bCs/>
          <w:spacing w:val="-10"/>
          <w:kern w:val="28"/>
          <w:szCs w:val="56"/>
        </w:rPr>
        <w:t>o</w:t>
      </w:r>
      <w:r w:rsidR="007725FE" w:rsidRPr="00611DFE">
        <w:rPr>
          <w:rFonts w:eastAsiaTheme="majorEastAsia" w:cs="Times New Roman"/>
          <w:bCs/>
          <w:spacing w:val="-10"/>
          <w:kern w:val="28"/>
          <w:szCs w:val="56"/>
        </w:rPr>
        <w:t>f Science</w:t>
      </w:r>
      <w:r w:rsidRPr="00611DFE">
        <w:rPr>
          <w:rFonts w:eastAsiaTheme="majorEastAsia" w:cs="Times New Roman"/>
          <w:bCs/>
          <w:spacing w:val="-10"/>
          <w:kern w:val="28"/>
          <w:szCs w:val="56"/>
        </w:rPr>
        <w:t xml:space="preserve"> </w:t>
      </w:r>
      <w:r w:rsidR="00F54296" w:rsidRPr="00611DFE">
        <w:rPr>
          <w:rFonts w:eastAsiaTheme="majorEastAsia" w:cs="Times New Roman"/>
          <w:bCs/>
          <w:spacing w:val="-10"/>
          <w:kern w:val="28"/>
          <w:szCs w:val="56"/>
        </w:rPr>
        <w:t>i</w:t>
      </w:r>
      <w:r w:rsidR="007725FE" w:rsidRPr="00611DFE">
        <w:rPr>
          <w:rFonts w:eastAsiaTheme="majorEastAsia" w:cs="Times New Roman"/>
          <w:bCs/>
          <w:spacing w:val="-10"/>
          <w:kern w:val="28"/>
          <w:szCs w:val="56"/>
        </w:rPr>
        <w:t xml:space="preserve">n Informatics </w:t>
      </w:r>
      <w:r w:rsidR="00F54296" w:rsidRPr="00611DFE">
        <w:rPr>
          <w:rFonts w:eastAsiaTheme="majorEastAsia" w:cs="Times New Roman"/>
          <w:bCs/>
          <w:spacing w:val="-10"/>
          <w:kern w:val="28"/>
          <w:szCs w:val="56"/>
        </w:rPr>
        <w:t>a</w:t>
      </w:r>
      <w:r w:rsidR="007725FE" w:rsidRPr="00611DFE">
        <w:rPr>
          <w:rFonts w:eastAsiaTheme="majorEastAsia" w:cs="Times New Roman"/>
          <w:bCs/>
          <w:spacing w:val="-10"/>
          <w:kern w:val="28"/>
          <w:szCs w:val="56"/>
        </w:rPr>
        <w:t>nd Computer Science</w:t>
      </w:r>
      <w:r w:rsidRPr="00611DFE">
        <w:rPr>
          <w:rFonts w:eastAsiaTheme="majorEastAsia" w:cs="Times New Roman"/>
          <w:bCs/>
          <w:spacing w:val="-10"/>
          <w:kern w:val="28"/>
          <w:szCs w:val="56"/>
        </w:rPr>
        <w:t xml:space="preserve"> </w:t>
      </w:r>
      <w:r w:rsidR="00F54296" w:rsidRPr="00611DFE">
        <w:rPr>
          <w:rFonts w:eastAsiaTheme="majorEastAsia" w:cs="Times New Roman"/>
          <w:bCs/>
          <w:spacing w:val="-10"/>
          <w:kern w:val="28"/>
          <w:szCs w:val="56"/>
        </w:rPr>
        <w:t>a</w:t>
      </w:r>
      <w:r w:rsidR="007725FE" w:rsidRPr="00611DFE">
        <w:rPr>
          <w:rFonts w:eastAsiaTheme="majorEastAsia" w:cs="Times New Roman"/>
          <w:bCs/>
          <w:spacing w:val="-10"/>
          <w:kern w:val="28"/>
          <w:szCs w:val="56"/>
        </w:rPr>
        <w:t>t</w:t>
      </w:r>
      <w:r w:rsidR="005451A7">
        <w:rPr>
          <w:rFonts w:eastAsiaTheme="majorEastAsia" w:cs="Times New Roman"/>
          <w:bCs/>
          <w:spacing w:val="-10"/>
          <w:kern w:val="28"/>
          <w:szCs w:val="56"/>
        </w:rPr>
        <w:t xml:space="preserve"> the </w:t>
      </w:r>
      <w:r w:rsidRPr="00611DFE">
        <w:rPr>
          <w:rFonts w:eastAsiaTheme="majorEastAsia" w:cs="Times New Roman"/>
          <w:bCs/>
          <w:spacing w:val="-10"/>
          <w:kern w:val="28"/>
          <w:szCs w:val="56"/>
        </w:rPr>
        <w:t>School of Computing and Engineering Science</w:t>
      </w:r>
    </w:p>
    <w:p w14:paraId="36850FED" w14:textId="77777777" w:rsidR="00C15CCA" w:rsidRPr="00611DFE" w:rsidRDefault="00C15CCA" w:rsidP="00C15CCA">
      <w:pPr>
        <w:jc w:val="center"/>
        <w:rPr>
          <w:rFonts w:eastAsiaTheme="majorEastAsia" w:cs="Times New Roman"/>
          <w:bCs/>
          <w:spacing w:val="-10"/>
          <w:kern w:val="28"/>
          <w:szCs w:val="56"/>
        </w:rPr>
      </w:pPr>
      <w:r w:rsidRPr="00611DFE">
        <w:rPr>
          <w:rFonts w:eastAsiaTheme="majorEastAsia" w:cs="Times New Roman"/>
          <w:bCs/>
          <w:spacing w:val="-10"/>
          <w:kern w:val="28"/>
          <w:szCs w:val="56"/>
        </w:rPr>
        <w:t>Strathmore University</w:t>
      </w:r>
    </w:p>
    <w:p w14:paraId="610EA78B" w14:textId="471EECDE" w:rsidR="00C15CCA" w:rsidRPr="00611DFE" w:rsidRDefault="00C15CCA" w:rsidP="00481C33">
      <w:pPr>
        <w:jc w:val="center"/>
        <w:rPr>
          <w:rFonts w:eastAsiaTheme="majorEastAsia" w:cs="Times New Roman"/>
          <w:bCs/>
          <w:spacing w:val="-10"/>
          <w:kern w:val="28"/>
          <w:szCs w:val="56"/>
        </w:rPr>
      </w:pPr>
      <w:r w:rsidRPr="00611DFE">
        <w:rPr>
          <w:rFonts w:eastAsiaTheme="majorEastAsia" w:cs="Times New Roman"/>
          <w:bCs/>
          <w:spacing w:val="-10"/>
          <w:kern w:val="28"/>
          <w:szCs w:val="56"/>
        </w:rPr>
        <w:t>Nairobi, Kenya</w:t>
      </w:r>
    </w:p>
    <w:p w14:paraId="0A3E76C9" w14:textId="71ACD4B9" w:rsidR="00C15CCA" w:rsidRDefault="00C15CCA" w:rsidP="00C15CCA">
      <w:pPr>
        <w:jc w:val="center"/>
        <w:rPr>
          <w:rFonts w:eastAsiaTheme="majorEastAsia" w:cs="Times New Roman"/>
          <w:bCs/>
          <w:spacing w:val="-10"/>
          <w:kern w:val="28"/>
          <w:szCs w:val="56"/>
        </w:rPr>
      </w:pPr>
    </w:p>
    <w:p w14:paraId="0E69A390" w14:textId="23C6099E" w:rsidR="003F5EB0" w:rsidRDefault="003F5EB0" w:rsidP="00C15CCA">
      <w:pPr>
        <w:jc w:val="center"/>
        <w:rPr>
          <w:rFonts w:eastAsiaTheme="majorEastAsia" w:cs="Times New Roman"/>
          <w:bCs/>
          <w:spacing w:val="-10"/>
          <w:kern w:val="28"/>
          <w:szCs w:val="56"/>
        </w:rPr>
      </w:pPr>
    </w:p>
    <w:p w14:paraId="32320EEE" w14:textId="77777777" w:rsidR="003F5EB0" w:rsidRDefault="003F5EB0" w:rsidP="00C15CCA">
      <w:pPr>
        <w:jc w:val="center"/>
        <w:rPr>
          <w:rFonts w:eastAsiaTheme="majorEastAsia" w:cs="Times New Roman"/>
          <w:bCs/>
          <w:spacing w:val="-10"/>
          <w:kern w:val="28"/>
          <w:szCs w:val="56"/>
        </w:rPr>
      </w:pPr>
    </w:p>
    <w:p w14:paraId="3BFB705F" w14:textId="77777777" w:rsidR="00195D35" w:rsidRPr="00611DFE" w:rsidRDefault="003F5EB0" w:rsidP="00815C1C">
      <w:pPr>
        <w:jc w:val="center"/>
        <w:rPr>
          <w:rFonts w:eastAsiaTheme="majorEastAsia" w:cs="Times New Roman"/>
          <w:bCs/>
          <w:spacing w:val="-10"/>
          <w:kern w:val="28"/>
          <w:szCs w:val="56"/>
        </w:rPr>
      </w:pPr>
      <w:r>
        <w:rPr>
          <w:rFonts w:eastAsiaTheme="majorEastAsia" w:cs="Times New Roman"/>
          <w:bCs/>
          <w:spacing w:val="-10"/>
          <w:kern w:val="28"/>
          <w:szCs w:val="56"/>
        </w:rPr>
        <w:t>September</w:t>
      </w:r>
      <w:r w:rsidR="00C15CCA" w:rsidRPr="00611DFE">
        <w:rPr>
          <w:rFonts w:eastAsiaTheme="majorEastAsia" w:cs="Times New Roman"/>
          <w:bCs/>
          <w:spacing w:val="-10"/>
          <w:kern w:val="28"/>
          <w:szCs w:val="56"/>
        </w:rPr>
        <w:t xml:space="preserve"> </w:t>
      </w:r>
      <w:r w:rsidR="00817221" w:rsidRPr="00611DFE">
        <w:rPr>
          <w:rFonts w:eastAsiaTheme="majorEastAsia" w:cs="Times New Roman"/>
          <w:bCs/>
          <w:spacing w:val="-10"/>
          <w:kern w:val="28"/>
          <w:szCs w:val="56"/>
        </w:rPr>
        <w:t>2022</w:t>
      </w:r>
    </w:p>
    <w:p w14:paraId="103C4B12" w14:textId="77777777" w:rsidR="00C15CCA" w:rsidRDefault="00C15CCA">
      <w:pPr>
        <w:spacing w:line="259" w:lineRule="auto"/>
        <w:jc w:val="left"/>
      </w:pPr>
      <w:r>
        <w:br w:type="page"/>
      </w:r>
    </w:p>
    <w:p w14:paraId="5DAF8548" w14:textId="77777777" w:rsidR="00C15CCA" w:rsidRDefault="00C15CCA" w:rsidP="00A72745">
      <w:pPr>
        <w:pStyle w:val="Kevin"/>
        <w:sectPr w:rsidR="00C15CCA">
          <w:footerReference w:type="default" r:id="rId8"/>
          <w:pgSz w:w="11906" w:h="16838"/>
          <w:pgMar w:top="1440" w:right="1440" w:bottom="1440" w:left="1440" w:header="708" w:footer="708" w:gutter="0"/>
          <w:cols w:space="708"/>
          <w:docGrid w:linePitch="360"/>
        </w:sectPr>
      </w:pPr>
    </w:p>
    <w:p w14:paraId="3F5196B4" w14:textId="67C15CF6" w:rsidR="00C15CCA" w:rsidRDefault="00195D35" w:rsidP="00A72745">
      <w:pPr>
        <w:pStyle w:val="Kevin"/>
      </w:pPr>
      <w:bookmarkStart w:id="0" w:name="_Toc115950561"/>
      <w:r>
        <w:lastRenderedPageBreak/>
        <w:t>Declaration and Approval</w:t>
      </w:r>
      <w:bookmarkEnd w:id="0"/>
    </w:p>
    <w:p w14:paraId="380F54D4" w14:textId="77777777" w:rsidR="00C15CCA" w:rsidRPr="006866A2" w:rsidRDefault="00C15CCA" w:rsidP="00C15CCA">
      <w:pPr>
        <w:autoSpaceDE w:val="0"/>
        <w:autoSpaceDN w:val="0"/>
        <w:adjustRightInd w:val="0"/>
        <w:spacing w:after="0"/>
        <w:rPr>
          <w:rFonts w:cs="Times New Roman"/>
          <w:color w:val="00000A"/>
          <w:szCs w:val="24"/>
        </w:rPr>
      </w:pPr>
      <w:r w:rsidRPr="006866A2">
        <w:rPr>
          <w:rFonts w:cs="Times New Roman"/>
          <w:color w:val="00000A"/>
          <w:szCs w:val="24"/>
        </w:rPr>
        <w:t xml:space="preserve">I declare that this work has not been previously submitted and approved for the award of a degree by this or any other University. To the best of my knowledge and belief, the research proposal contains no material previously published or written by another person except where due reference is made in the research proposal itself. </w:t>
      </w:r>
    </w:p>
    <w:p w14:paraId="3F360FE6" w14:textId="77777777" w:rsidR="00C15CCA" w:rsidRDefault="00C15CCA" w:rsidP="00C15CCA"/>
    <w:p w14:paraId="180CBDF4" w14:textId="77777777" w:rsidR="00C15CCA" w:rsidRDefault="00C15CCA" w:rsidP="00C15CCA"/>
    <w:p w14:paraId="198CBE95" w14:textId="77777777" w:rsidR="00C15CCA" w:rsidRDefault="00C15CCA" w:rsidP="00C15CCA"/>
    <w:p w14:paraId="4B7CFAF3" w14:textId="56D652A0" w:rsidR="00C15CCA" w:rsidRPr="00C15CCA" w:rsidRDefault="00C15CCA" w:rsidP="00C15CCA">
      <w:r>
        <w:t xml:space="preserve">Student Name: </w:t>
      </w:r>
      <w:r>
        <w:tab/>
      </w:r>
      <w:r w:rsidR="00056F1C">
        <w:t>Aoya Natalie Akoth</w:t>
      </w:r>
    </w:p>
    <w:p w14:paraId="14B40C14" w14:textId="6ABBD03C" w:rsidR="00C15CCA" w:rsidRPr="00056F1C" w:rsidRDefault="00C15CCA" w:rsidP="00C15CCA">
      <w:r>
        <w:t xml:space="preserve">Admission Number: </w:t>
      </w:r>
      <w:r>
        <w:tab/>
      </w:r>
      <w:r w:rsidR="00056F1C">
        <w:t>121600</w:t>
      </w:r>
    </w:p>
    <w:p w14:paraId="5A401FE6" w14:textId="77777777" w:rsidR="00C15CCA" w:rsidRDefault="00C15CCA" w:rsidP="00C15CCA">
      <w:r>
        <w:t>Student Signature:</w:t>
      </w:r>
      <w:r>
        <w:tab/>
        <w:t>_________________________ Date:</w:t>
      </w:r>
      <w:r>
        <w:tab/>
        <w:t>________________________</w:t>
      </w:r>
    </w:p>
    <w:p w14:paraId="66685475" w14:textId="77777777" w:rsidR="00C15CCA" w:rsidRDefault="00C15CCA" w:rsidP="00C15CCA"/>
    <w:p w14:paraId="5BB5849A" w14:textId="77777777" w:rsidR="00AC1824" w:rsidRDefault="00AC1824" w:rsidP="00C15CCA"/>
    <w:p w14:paraId="6BD35D4D" w14:textId="60B8FB3E" w:rsidR="00C15CCA" w:rsidRPr="00056F1C" w:rsidRDefault="00943978" w:rsidP="00943978">
      <w:pPr>
        <w:spacing w:before="240" w:line="276" w:lineRule="auto"/>
        <w:rPr>
          <w:rFonts w:cs="Times New Roman"/>
          <w:b/>
          <w:bCs/>
        </w:rPr>
      </w:pPr>
      <w:r>
        <w:rPr>
          <w:rFonts w:cs="Times New Roman"/>
        </w:rPr>
        <w:t>The Proposal of</w:t>
      </w:r>
      <w:r w:rsidR="00056F1C">
        <w:rPr>
          <w:rFonts w:cs="Times New Roman"/>
        </w:rPr>
        <w:t xml:space="preserve"> </w:t>
      </w:r>
      <w:r w:rsidR="00056F1C">
        <w:rPr>
          <w:rFonts w:cs="Times New Roman"/>
          <w:b/>
          <w:bCs/>
        </w:rPr>
        <w:t>Aoya Natalie Akoth</w:t>
      </w:r>
      <w:r>
        <w:rPr>
          <w:rFonts w:cs="Times New Roman"/>
        </w:rPr>
        <w:t xml:space="preserve"> has been reviewed and approved by</w:t>
      </w:r>
      <w:r w:rsidR="00056F1C">
        <w:rPr>
          <w:rFonts w:cs="Times New Roman"/>
        </w:rPr>
        <w:t xml:space="preserve"> </w:t>
      </w:r>
      <w:r w:rsidR="00056F1C">
        <w:rPr>
          <w:rFonts w:cs="Times New Roman"/>
          <w:b/>
          <w:bCs/>
        </w:rPr>
        <w:t>Tiberius Tabulu</w:t>
      </w:r>
    </w:p>
    <w:p w14:paraId="2E36812F" w14:textId="33456F95" w:rsidR="00C15CCA" w:rsidRDefault="00C15CCA" w:rsidP="00C15CCA">
      <w:r>
        <w:t>Supervisor Signature:</w:t>
      </w:r>
      <w:r>
        <w:tab/>
        <w:t>_________________________ Date:</w:t>
      </w:r>
      <w:r>
        <w:tab/>
        <w:t>________________________</w:t>
      </w:r>
    </w:p>
    <w:p w14:paraId="2DA3D00D" w14:textId="77713676" w:rsidR="003F5EB0" w:rsidRDefault="00195D35">
      <w:r>
        <w:br w:type="page"/>
      </w:r>
    </w:p>
    <w:p w14:paraId="7A336AF2" w14:textId="77777777" w:rsidR="003F5EB0" w:rsidRDefault="003F5EB0" w:rsidP="003F5EB0">
      <w:pPr>
        <w:pStyle w:val="Kevin"/>
      </w:pPr>
      <w:bookmarkStart w:id="1" w:name="_Toc115950562"/>
      <w:r>
        <w:lastRenderedPageBreak/>
        <w:t>Acknowledgement</w:t>
      </w:r>
      <w:bookmarkEnd w:id="1"/>
    </w:p>
    <w:p w14:paraId="4D433E75" w14:textId="272965CF" w:rsidR="003F5EB0" w:rsidRDefault="003F5EB0" w:rsidP="003F5EB0">
      <w:r>
        <w:br w:type="page"/>
      </w:r>
    </w:p>
    <w:p w14:paraId="3100DBD7" w14:textId="794B213B" w:rsidR="00195D35" w:rsidRDefault="00195D35" w:rsidP="00A72745">
      <w:pPr>
        <w:pStyle w:val="Kevin"/>
      </w:pPr>
      <w:bookmarkStart w:id="2" w:name="_Toc115950563"/>
      <w:r>
        <w:lastRenderedPageBreak/>
        <w:t>Abstract</w:t>
      </w:r>
      <w:bookmarkEnd w:id="2"/>
    </w:p>
    <w:p w14:paraId="3111B103" w14:textId="216EF873" w:rsidR="002E6490" w:rsidRDefault="007D681C" w:rsidP="00863875">
      <w:r>
        <w:t>Recently, cardiorespiratory diseases have become an escalating health issue worldwide. The increase in these diseases has bee</w:t>
      </w:r>
      <w:r w:rsidR="008F434A">
        <w:t>n</w:t>
      </w:r>
      <w:r>
        <w:t xml:space="preserve"> brought about by exposure to </w:t>
      </w:r>
      <w:r w:rsidR="008F434A">
        <w:t xml:space="preserve">pollutants such as airborne </w:t>
      </w:r>
      <w:r w:rsidR="00E311E0">
        <w:t>p</w:t>
      </w:r>
      <w:r w:rsidR="008F434A">
        <w:t xml:space="preserve">articulate </w:t>
      </w:r>
      <w:r w:rsidR="00E311E0">
        <w:t>m</w:t>
      </w:r>
      <w:r w:rsidR="008F434A">
        <w:t>atter. Patients with cardiorespiratory diseases tend to exhibit ARS such as crackles and wheezes</w:t>
      </w:r>
      <w:r w:rsidR="009A5F2F">
        <w:t>, which</w:t>
      </w:r>
      <w:r w:rsidR="002E6490">
        <w:t xml:space="preserve"> are used </w:t>
      </w:r>
      <w:r w:rsidR="009A5F2F">
        <w:t xml:space="preserve">as a basis </w:t>
      </w:r>
      <w:r w:rsidR="00863875">
        <w:t>for</w:t>
      </w:r>
      <w:r w:rsidR="002E6490">
        <w:t xml:space="preserve"> diagnosis of such diseases</w:t>
      </w:r>
      <w:r w:rsidR="00F2433A">
        <w:t xml:space="preserve">. </w:t>
      </w:r>
      <w:r w:rsidR="00863875">
        <w:t>Misdiagnose</w:t>
      </w:r>
      <w:r w:rsidR="002E6490">
        <w:t>s by inexperienced clinicians</w:t>
      </w:r>
      <w:r w:rsidR="00863875">
        <w:t xml:space="preserve"> </w:t>
      </w:r>
      <w:proofErr w:type="gramStart"/>
      <w:r w:rsidR="00863875">
        <w:t>almost always</w:t>
      </w:r>
      <w:proofErr w:type="gramEnd"/>
      <w:r w:rsidR="00863875">
        <w:t xml:space="preserve"> result in patient readmissions and in some cases pose a threat to patients</w:t>
      </w:r>
      <w:r w:rsidR="00AF02AC">
        <w:t>’</w:t>
      </w:r>
      <w:r w:rsidR="00863875">
        <w:t xml:space="preserve"> lives.</w:t>
      </w:r>
    </w:p>
    <w:p w14:paraId="2533513C" w14:textId="1C6E2513" w:rsidR="004E7FE6" w:rsidRDefault="002E6490" w:rsidP="004E7FE6">
      <w:r>
        <w:t>One of the leading causes of readmissions worldwide is the misdiagnosis of diseases, especially</w:t>
      </w:r>
      <w:r w:rsidR="00F66825">
        <w:t xml:space="preserve"> for diseases related to respiration</w:t>
      </w:r>
      <w:r>
        <w:t>.</w:t>
      </w:r>
      <w:r w:rsidR="00BA6730">
        <w:t xml:space="preserve"> They result in a</w:t>
      </w:r>
      <w:r w:rsidR="00620CB2">
        <w:t xml:space="preserve"> significant burden on medical facilities in terms of </w:t>
      </w:r>
      <w:r w:rsidR="00462F52">
        <w:t xml:space="preserve">increased </w:t>
      </w:r>
      <w:r w:rsidR="00620CB2">
        <w:t xml:space="preserve">cost and </w:t>
      </w:r>
      <w:r w:rsidR="00462F52">
        <w:t xml:space="preserve">mortality rates. </w:t>
      </w:r>
      <w:r w:rsidR="004E7FE6">
        <w:t xml:space="preserve">To overcome </w:t>
      </w:r>
      <w:r w:rsidR="00CD6A4C">
        <w:t>patient readmission</w:t>
      </w:r>
      <w:r w:rsidR="004E7FE6">
        <w:t xml:space="preserve"> limitations, th</w:t>
      </w:r>
      <w:r w:rsidR="00D30F63">
        <w:t>e developed</w:t>
      </w:r>
      <w:r w:rsidR="004E7FE6">
        <w:t xml:space="preserve"> solution aim</w:t>
      </w:r>
      <w:r w:rsidR="00D30F63">
        <w:t>ed</w:t>
      </w:r>
      <w:r w:rsidR="004E7FE6">
        <w:t xml:space="preserve"> at classifying cardiorespiratory diseases</w:t>
      </w:r>
      <w:r w:rsidR="00D30F63">
        <w:t xml:space="preserve"> </w:t>
      </w:r>
      <w:r w:rsidR="00CD6A4C">
        <w:t xml:space="preserve">together with </w:t>
      </w:r>
      <w:r w:rsidR="00D30F63">
        <w:t>the level of intensity of the disease</w:t>
      </w:r>
      <w:r w:rsidR="004E7FE6">
        <w:t>.</w:t>
      </w:r>
      <w:r w:rsidR="00BA6730">
        <w:t xml:space="preserve"> The methodology </w:t>
      </w:r>
      <w:r w:rsidR="00CD6A4C">
        <w:t xml:space="preserve">that was </w:t>
      </w:r>
      <w:r w:rsidR="00BA6730">
        <w:t xml:space="preserve">used </w:t>
      </w:r>
      <w:r w:rsidR="00D30F63">
        <w:t>was</w:t>
      </w:r>
      <w:r w:rsidR="00BA6730">
        <w:t xml:space="preserve"> </w:t>
      </w:r>
      <w:r w:rsidR="003F5EB0">
        <w:t>D</w:t>
      </w:r>
      <w:r w:rsidR="00BA6730">
        <w:t xml:space="preserve">esign </w:t>
      </w:r>
      <w:r w:rsidR="003F5EB0">
        <w:t>T</w:t>
      </w:r>
      <w:r w:rsidR="00BA6730">
        <w:t xml:space="preserve">hinking </w:t>
      </w:r>
      <w:r w:rsidR="003F5EB0">
        <w:t>M</w:t>
      </w:r>
      <w:r w:rsidR="00BA6730">
        <w:t>ethodology.</w:t>
      </w:r>
    </w:p>
    <w:p w14:paraId="2719FCEC" w14:textId="3EA9391B" w:rsidR="00C36FA0" w:rsidRDefault="004E7FE6" w:rsidP="00B56E72">
      <w:r>
        <w:t>The solution</w:t>
      </w:r>
      <w:r w:rsidR="00D30F63">
        <w:t xml:space="preserve"> </w:t>
      </w:r>
      <w:r>
        <w:t>use</w:t>
      </w:r>
      <w:r w:rsidR="00D30F63">
        <w:t>d a web application</w:t>
      </w:r>
      <w:r w:rsidR="00C3520B">
        <w:t xml:space="preserve"> </w:t>
      </w:r>
      <w:r w:rsidR="00D30F63">
        <w:t>to receive input from physicians and give them output from the model</w:t>
      </w:r>
      <w:r w:rsidR="00F2433A">
        <w:t xml:space="preserve">. </w:t>
      </w:r>
      <w:r w:rsidR="00C87FBB">
        <w:t xml:space="preserve">The </w:t>
      </w:r>
      <w:r w:rsidR="0059666F">
        <w:t xml:space="preserve">output included the </w:t>
      </w:r>
      <w:r w:rsidR="00C87FBB">
        <w:t xml:space="preserve">level </w:t>
      </w:r>
      <w:r w:rsidR="00CD6A4C">
        <w:t>intensity</w:t>
      </w:r>
      <w:r w:rsidR="00955FAB">
        <w:t xml:space="preserve"> of the disease</w:t>
      </w:r>
      <w:r w:rsidR="00C87FBB">
        <w:t xml:space="preserve"> together with the </w:t>
      </w:r>
      <w:r w:rsidR="00955FAB">
        <w:t>d</w:t>
      </w:r>
      <w:r w:rsidR="00C3520B">
        <w:t>isease classification</w:t>
      </w:r>
      <w:r w:rsidR="00C87FBB">
        <w:t>.</w:t>
      </w:r>
      <w:r w:rsidR="00AD43DC">
        <w:t xml:space="preserve"> </w:t>
      </w:r>
      <w:r w:rsidR="00B56E72">
        <w:t xml:space="preserve">The </w:t>
      </w:r>
      <w:r w:rsidR="00C3520B">
        <w:t xml:space="preserve">developed </w:t>
      </w:r>
      <w:r w:rsidR="00B56E72">
        <w:t xml:space="preserve">solution </w:t>
      </w:r>
      <w:bookmarkStart w:id="3" w:name="_Hlk105762965"/>
      <w:r w:rsidR="00C3520B">
        <w:t>was</w:t>
      </w:r>
      <w:r w:rsidR="00B56E72">
        <w:t xml:space="preserve"> focused on complementing the inaccuracies of clinicians’ auscultation, and it </w:t>
      </w:r>
      <w:r w:rsidR="0059666F">
        <w:t>aided</w:t>
      </w:r>
      <w:r w:rsidR="00B56E72">
        <w:t xml:space="preserve"> in the</w:t>
      </w:r>
      <w:r w:rsidR="0059666F">
        <w:t xml:space="preserve"> management of patient readmissions due to symptom exacerbations and misdiagnoses by physicians</w:t>
      </w:r>
      <w:r w:rsidR="00B56E72">
        <w:t>.</w:t>
      </w:r>
    </w:p>
    <w:bookmarkEnd w:id="3"/>
    <w:p w14:paraId="261BA8ED" w14:textId="34B56165" w:rsidR="00195D35" w:rsidRDefault="00195D35" w:rsidP="00195D35">
      <w:r>
        <w:br w:type="page"/>
      </w:r>
    </w:p>
    <w:sdt>
      <w:sdtPr>
        <w:rPr>
          <w:rFonts w:ascii="Times New Roman" w:eastAsiaTheme="minorHAnsi" w:hAnsi="Times New Roman" w:cstheme="minorBidi"/>
          <w:color w:val="auto"/>
          <w:sz w:val="24"/>
          <w:szCs w:val="22"/>
        </w:rPr>
        <w:id w:val="-1223982365"/>
        <w:docPartObj>
          <w:docPartGallery w:val="Table of Contents"/>
          <w:docPartUnique/>
        </w:docPartObj>
      </w:sdtPr>
      <w:sdtEndPr>
        <w:rPr>
          <w:b/>
          <w:bCs/>
          <w:noProof/>
        </w:rPr>
      </w:sdtEndPr>
      <w:sdtContent>
        <w:p w14:paraId="2100EAFB" w14:textId="35CED9CB" w:rsidR="00923B20" w:rsidRPr="00923B20" w:rsidRDefault="00923B20" w:rsidP="00923B20">
          <w:pPr>
            <w:pStyle w:val="TOCHeading"/>
            <w:jc w:val="center"/>
            <w:rPr>
              <w:rStyle w:val="KevinChar"/>
              <w:color w:val="auto"/>
            </w:rPr>
          </w:pPr>
          <w:r w:rsidRPr="00923B20">
            <w:rPr>
              <w:rStyle w:val="KevinChar"/>
              <w:color w:val="auto"/>
            </w:rPr>
            <w:t>Table of Contents</w:t>
          </w:r>
        </w:p>
        <w:p w14:paraId="061F1FF4" w14:textId="3484734D" w:rsidR="00314151" w:rsidRDefault="00923B20">
          <w:pPr>
            <w:pStyle w:val="TOC1"/>
            <w:tabs>
              <w:tab w:val="right" w:leader="dot" w:pos="9016"/>
            </w:tabs>
            <w:rPr>
              <w:rFonts w:asciiTheme="minorHAnsi" w:eastAsiaTheme="minorEastAsia" w:hAnsiTheme="minorHAnsi"/>
              <w:noProof/>
              <w:sz w:val="22"/>
            </w:rPr>
          </w:pPr>
          <w:r>
            <w:fldChar w:fldCharType="begin"/>
          </w:r>
          <w:r>
            <w:instrText xml:space="preserve"> TOC \o "1-3" \h \z \u </w:instrText>
          </w:r>
          <w:r>
            <w:fldChar w:fldCharType="separate"/>
          </w:r>
          <w:hyperlink w:anchor="_Toc115950561" w:history="1">
            <w:r w:rsidR="00314151" w:rsidRPr="00DC6166">
              <w:rPr>
                <w:rStyle w:val="Hyperlink"/>
                <w:noProof/>
              </w:rPr>
              <w:t>Declaration and Approval</w:t>
            </w:r>
            <w:r w:rsidR="00314151">
              <w:rPr>
                <w:noProof/>
                <w:webHidden/>
              </w:rPr>
              <w:tab/>
            </w:r>
            <w:r w:rsidR="00314151">
              <w:rPr>
                <w:noProof/>
                <w:webHidden/>
              </w:rPr>
              <w:fldChar w:fldCharType="begin"/>
            </w:r>
            <w:r w:rsidR="00314151">
              <w:rPr>
                <w:noProof/>
                <w:webHidden/>
              </w:rPr>
              <w:instrText xml:space="preserve"> PAGEREF _Toc115950561 \h </w:instrText>
            </w:r>
            <w:r w:rsidR="00314151">
              <w:rPr>
                <w:noProof/>
                <w:webHidden/>
              </w:rPr>
            </w:r>
            <w:r w:rsidR="00314151">
              <w:rPr>
                <w:noProof/>
                <w:webHidden/>
              </w:rPr>
              <w:fldChar w:fldCharType="separate"/>
            </w:r>
            <w:r w:rsidR="00314151">
              <w:rPr>
                <w:noProof/>
                <w:webHidden/>
              </w:rPr>
              <w:t>ii</w:t>
            </w:r>
            <w:r w:rsidR="00314151">
              <w:rPr>
                <w:noProof/>
                <w:webHidden/>
              </w:rPr>
              <w:fldChar w:fldCharType="end"/>
            </w:r>
          </w:hyperlink>
        </w:p>
        <w:p w14:paraId="731992A7" w14:textId="1F793257" w:rsidR="00314151" w:rsidRDefault="00000000">
          <w:pPr>
            <w:pStyle w:val="TOC1"/>
            <w:tabs>
              <w:tab w:val="right" w:leader="dot" w:pos="9016"/>
            </w:tabs>
            <w:rPr>
              <w:rFonts w:asciiTheme="minorHAnsi" w:eastAsiaTheme="minorEastAsia" w:hAnsiTheme="minorHAnsi"/>
              <w:noProof/>
              <w:sz w:val="22"/>
            </w:rPr>
          </w:pPr>
          <w:hyperlink w:anchor="_Toc115950562" w:history="1">
            <w:r w:rsidR="00314151" w:rsidRPr="00DC6166">
              <w:rPr>
                <w:rStyle w:val="Hyperlink"/>
                <w:noProof/>
              </w:rPr>
              <w:t>Acknowledgement</w:t>
            </w:r>
            <w:r w:rsidR="00314151">
              <w:rPr>
                <w:noProof/>
                <w:webHidden/>
              </w:rPr>
              <w:tab/>
            </w:r>
            <w:r w:rsidR="00314151">
              <w:rPr>
                <w:noProof/>
                <w:webHidden/>
              </w:rPr>
              <w:fldChar w:fldCharType="begin"/>
            </w:r>
            <w:r w:rsidR="00314151">
              <w:rPr>
                <w:noProof/>
                <w:webHidden/>
              </w:rPr>
              <w:instrText xml:space="preserve"> PAGEREF _Toc115950562 \h </w:instrText>
            </w:r>
            <w:r w:rsidR="00314151">
              <w:rPr>
                <w:noProof/>
                <w:webHidden/>
              </w:rPr>
            </w:r>
            <w:r w:rsidR="00314151">
              <w:rPr>
                <w:noProof/>
                <w:webHidden/>
              </w:rPr>
              <w:fldChar w:fldCharType="separate"/>
            </w:r>
            <w:r w:rsidR="00314151">
              <w:rPr>
                <w:noProof/>
                <w:webHidden/>
              </w:rPr>
              <w:t>iii</w:t>
            </w:r>
            <w:r w:rsidR="00314151">
              <w:rPr>
                <w:noProof/>
                <w:webHidden/>
              </w:rPr>
              <w:fldChar w:fldCharType="end"/>
            </w:r>
          </w:hyperlink>
        </w:p>
        <w:p w14:paraId="371C07A8" w14:textId="50B3EBCA" w:rsidR="00314151" w:rsidRDefault="00000000">
          <w:pPr>
            <w:pStyle w:val="TOC1"/>
            <w:tabs>
              <w:tab w:val="right" w:leader="dot" w:pos="9016"/>
            </w:tabs>
            <w:rPr>
              <w:rFonts w:asciiTheme="minorHAnsi" w:eastAsiaTheme="minorEastAsia" w:hAnsiTheme="minorHAnsi"/>
              <w:noProof/>
              <w:sz w:val="22"/>
            </w:rPr>
          </w:pPr>
          <w:hyperlink w:anchor="_Toc115950563" w:history="1">
            <w:r w:rsidR="00314151" w:rsidRPr="00DC6166">
              <w:rPr>
                <w:rStyle w:val="Hyperlink"/>
                <w:noProof/>
              </w:rPr>
              <w:t>Abstract</w:t>
            </w:r>
            <w:r w:rsidR="00314151">
              <w:rPr>
                <w:noProof/>
                <w:webHidden/>
              </w:rPr>
              <w:tab/>
            </w:r>
            <w:r w:rsidR="00314151">
              <w:rPr>
                <w:noProof/>
                <w:webHidden/>
              </w:rPr>
              <w:fldChar w:fldCharType="begin"/>
            </w:r>
            <w:r w:rsidR="00314151">
              <w:rPr>
                <w:noProof/>
                <w:webHidden/>
              </w:rPr>
              <w:instrText xml:space="preserve"> PAGEREF _Toc115950563 \h </w:instrText>
            </w:r>
            <w:r w:rsidR="00314151">
              <w:rPr>
                <w:noProof/>
                <w:webHidden/>
              </w:rPr>
            </w:r>
            <w:r w:rsidR="00314151">
              <w:rPr>
                <w:noProof/>
                <w:webHidden/>
              </w:rPr>
              <w:fldChar w:fldCharType="separate"/>
            </w:r>
            <w:r w:rsidR="00314151">
              <w:rPr>
                <w:noProof/>
                <w:webHidden/>
              </w:rPr>
              <w:t>iv</w:t>
            </w:r>
            <w:r w:rsidR="00314151">
              <w:rPr>
                <w:noProof/>
                <w:webHidden/>
              </w:rPr>
              <w:fldChar w:fldCharType="end"/>
            </w:r>
          </w:hyperlink>
        </w:p>
        <w:p w14:paraId="495E7C97" w14:textId="0299FCB8" w:rsidR="00314151" w:rsidRDefault="00000000">
          <w:pPr>
            <w:pStyle w:val="TOC1"/>
            <w:tabs>
              <w:tab w:val="right" w:leader="dot" w:pos="9016"/>
            </w:tabs>
            <w:rPr>
              <w:rFonts w:asciiTheme="minorHAnsi" w:eastAsiaTheme="minorEastAsia" w:hAnsiTheme="minorHAnsi"/>
              <w:noProof/>
              <w:sz w:val="22"/>
            </w:rPr>
          </w:pPr>
          <w:hyperlink w:anchor="_Toc115950564" w:history="1">
            <w:r w:rsidR="00314151" w:rsidRPr="00DC6166">
              <w:rPr>
                <w:rStyle w:val="Hyperlink"/>
                <w:noProof/>
              </w:rPr>
              <w:t>List of Figures</w:t>
            </w:r>
            <w:r w:rsidR="00314151">
              <w:rPr>
                <w:noProof/>
                <w:webHidden/>
              </w:rPr>
              <w:tab/>
            </w:r>
            <w:r w:rsidR="00314151">
              <w:rPr>
                <w:noProof/>
                <w:webHidden/>
              </w:rPr>
              <w:fldChar w:fldCharType="begin"/>
            </w:r>
            <w:r w:rsidR="00314151">
              <w:rPr>
                <w:noProof/>
                <w:webHidden/>
              </w:rPr>
              <w:instrText xml:space="preserve"> PAGEREF _Toc115950564 \h </w:instrText>
            </w:r>
            <w:r w:rsidR="00314151">
              <w:rPr>
                <w:noProof/>
                <w:webHidden/>
              </w:rPr>
            </w:r>
            <w:r w:rsidR="00314151">
              <w:rPr>
                <w:noProof/>
                <w:webHidden/>
              </w:rPr>
              <w:fldChar w:fldCharType="separate"/>
            </w:r>
            <w:r w:rsidR="00314151">
              <w:rPr>
                <w:noProof/>
                <w:webHidden/>
              </w:rPr>
              <w:t>viii</w:t>
            </w:r>
            <w:r w:rsidR="00314151">
              <w:rPr>
                <w:noProof/>
                <w:webHidden/>
              </w:rPr>
              <w:fldChar w:fldCharType="end"/>
            </w:r>
          </w:hyperlink>
        </w:p>
        <w:p w14:paraId="48DE8E69" w14:textId="7386E50E" w:rsidR="00314151" w:rsidRDefault="00000000">
          <w:pPr>
            <w:pStyle w:val="TOC1"/>
            <w:tabs>
              <w:tab w:val="right" w:leader="dot" w:pos="9016"/>
            </w:tabs>
            <w:rPr>
              <w:rFonts w:asciiTheme="minorHAnsi" w:eastAsiaTheme="minorEastAsia" w:hAnsiTheme="minorHAnsi"/>
              <w:noProof/>
              <w:sz w:val="22"/>
            </w:rPr>
          </w:pPr>
          <w:hyperlink w:anchor="_Toc115950565" w:history="1">
            <w:r w:rsidR="00314151" w:rsidRPr="00DC6166">
              <w:rPr>
                <w:rStyle w:val="Hyperlink"/>
                <w:noProof/>
              </w:rPr>
              <w:t>List of Abbreviations</w:t>
            </w:r>
            <w:r w:rsidR="00314151">
              <w:rPr>
                <w:noProof/>
                <w:webHidden/>
              </w:rPr>
              <w:tab/>
            </w:r>
            <w:r w:rsidR="00314151">
              <w:rPr>
                <w:noProof/>
                <w:webHidden/>
              </w:rPr>
              <w:fldChar w:fldCharType="begin"/>
            </w:r>
            <w:r w:rsidR="00314151">
              <w:rPr>
                <w:noProof/>
                <w:webHidden/>
              </w:rPr>
              <w:instrText xml:space="preserve"> PAGEREF _Toc115950565 \h </w:instrText>
            </w:r>
            <w:r w:rsidR="00314151">
              <w:rPr>
                <w:noProof/>
                <w:webHidden/>
              </w:rPr>
            </w:r>
            <w:r w:rsidR="00314151">
              <w:rPr>
                <w:noProof/>
                <w:webHidden/>
              </w:rPr>
              <w:fldChar w:fldCharType="separate"/>
            </w:r>
            <w:r w:rsidR="00314151">
              <w:rPr>
                <w:noProof/>
                <w:webHidden/>
              </w:rPr>
              <w:t>ix</w:t>
            </w:r>
            <w:r w:rsidR="00314151">
              <w:rPr>
                <w:noProof/>
                <w:webHidden/>
              </w:rPr>
              <w:fldChar w:fldCharType="end"/>
            </w:r>
          </w:hyperlink>
        </w:p>
        <w:p w14:paraId="1D0A3F05" w14:textId="2E89B0C5" w:rsidR="00314151" w:rsidRDefault="00000000">
          <w:pPr>
            <w:pStyle w:val="TOC1"/>
            <w:tabs>
              <w:tab w:val="left" w:pos="1320"/>
              <w:tab w:val="right" w:leader="dot" w:pos="9016"/>
            </w:tabs>
            <w:rPr>
              <w:rFonts w:asciiTheme="minorHAnsi" w:eastAsiaTheme="minorEastAsia" w:hAnsiTheme="minorHAnsi"/>
              <w:noProof/>
              <w:sz w:val="22"/>
            </w:rPr>
          </w:pPr>
          <w:hyperlink w:anchor="_Toc115950566" w:history="1">
            <w:r w:rsidR="00314151" w:rsidRPr="00DC6166">
              <w:rPr>
                <w:rStyle w:val="Hyperlink"/>
                <w:noProof/>
              </w:rPr>
              <w:t>Chapter 1:</w:t>
            </w:r>
            <w:r w:rsidR="00314151">
              <w:rPr>
                <w:rFonts w:asciiTheme="minorHAnsi" w:eastAsiaTheme="minorEastAsia" w:hAnsiTheme="minorHAnsi"/>
                <w:noProof/>
                <w:sz w:val="22"/>
              </w:rPr>
              <w:tab/>
            </w:r>
            <w:r w:rsidR="00314151" w:rsidRPr="00DC6166">
              <w:rPr>
                <w:rStyle w:val="Hyperlink"/>
                <w:noProof/>
              </w:rPr>
              <w:t>Introduction</w:t>
            </w:r>
            <w:r w:rsidR="00314151">
              <w:rPr>
                <w:noProof/>
                <w:webHidden/>
              </w:rPr>
              <w:tab/>
            </w:r>
            <w:r w:rsidR="00314151">
              <w:rPr>
                <w:noProof/>
                <w:webHidden/>
              </w:rPr>
              <w:fldChar w:fldCharType="begin"/>
            </w:r>
            <w:r w:rsidR="00314151">
              <w:rPr>
                <w:noProof/>
                <w:webHidden/>
              </w:rPr>
              <w:instrText xml:space="preserve"> PAGEREF _Toc115950566 \h </w:instrText>
            </w:r>
            <w:r w:rsidR="00314151">
              <w:rPr>
                <w:noProof/>
                <w:webHidden/>
              </w:rPr>
            </w:r>
            <w:r w:rsidR="00314151">
              <w:rPr>
                <w:noProof/>
                <w:webHidden/>
              </w:rPr>
              <w:fldChar w:fldCharType="separate"/>
            </w:r>
            <w:r w:rsidR="00314151">
              <w:rPr>
                <w:noProof/>
                <w:webHidden/>
              </w:rPr>
              <w:t>1</w:t>
            </w:r>
            <w:r w:rsidR="00314151">
              <w:rPr>
                <w:noProof/>
                <w:webHidden/>
              </w:rPr>
              <w:fldChar w:fldCharType="end"/>
            </w:r>
          </w:hyperlink>
        </w:p>
        <w:p w14:paraId="2D20535F" w14:textId="65216433" w:rsidR="00314151" w:rsidRDefault="00000000">
          <w:pPr>
            <w:pStyle w:val="TOC2"/>
            <w:tabs>
              <w:tab w:val="left" w:pos="880"/>
              <w:tab w:val="right" w:leader="dot" w:pos="9016"/>
            </w:tabs>
            <w:rPr>
              <w:rFonts w:asciiTheme="minorHAnsi" w:eastAsiaTheme="minorEastAsia" w:hAnsiTheme="minorHAnsi"/>
              <w:noProof/>
              <w:sz w:val="22"/>
            </w:rPr>
          </w:pPr>
          <w:hyperlink w:anchor="_Toc115950567" w:history="1">
            <w:r w:rsidR="00314151" w:rsidRPr="00DC6166">
              <w:rPr>
                <w:rStyle w:val="Hyperlink"/>
                <w:noProof/>
              </w:rPr>
              <w:t>1.1</w:t>
            </w:r>
            <w:r w:rsidR="00314151">
              <w:rPr>
                <w:rFonts w:asciiTheme="minorHAnsi" w:eastAsiaTheme="minorEastAsia" w:hAnsiTheme="minorHAnsi"/>
                <w:noProof/>
                <w:sz w:val="22"/>
              </w:rPr>
              <w:tab/>
            </w:r>
            <w:r w:rsidR="00314151" w:rsidRPr="00DC6166">
              <w:rPr>
                <w:rStyle w:val="Hyperlink"/>
                <w:noProof/>
              </w:rPr>
              <w:t>Background Information</w:t>
            </w:r>
            <w:r w:rsidR="00314151">
              <w:rPr>
                <w:noProof/>
                <w:webHidden/>
              </w:rPr>
              <w:tab/>
            </w:r>
            <w:r w:rsidR="00314151">
              <w:rPr>
                <w:noProof/>
                <w:webHidden/>
              </w:rPr>
              <w:fldChar w:fldCharType="begin"/>
            </w:r>
            <w:r w:rsidR="00314151">
              <w:rPr>
                <w:noProof/>
                <w:webHidden/>
              </w:rPr>
              <w:instrText xml:space="preserve"> PAGEREF _Toc115950567 \h </w:instrText>
            </w:r>
            <w:r w:rsidR="00314151">
              <w:rPr>
                <w:noProof/>
                <w:webHidden/>
              </w:rPr>
            </w:r>
            <w:r w:rsidR="00314151">
              <w:rPr>
                <w:noProof/>
                <w:webHidden/>
              </w:rPr>
              <w:fldChar w:fldCharType="separate"/>
            </w:r>
            <w:r w:rsidR="00314151">
              <w:rPr>
                <w:noProof/>
                <w:webHidden/>
              </w:rPr>
              <w:t>1</w:t>
            </w:r>
            <w:r w:rsidR="00314151">
              <w:rPr>
                <w:noProof/>
                <w:webHidden/>
              </w:rPr>
              <w:fldChar w:fldCharType="end"/>
            </w:r>
          </w:hyperlink>
        </w:p>
        <w:p w14:paraId="4C2B31F6" w14:textId="3BD093A6" w:rsidR="00314151" w:rsidRDefault="00000000">
          <w:pPr>
            <w:pStyle w:val="TOC2"/>
            <w:tabs>
              <w:tab w:val="left" w:pos="880"/>
              <w:tab w:val="right" w:leader="dot" w:pos="9016"/>
            </w:tabs>
            <w:rPr>
              <w:rFonts w:asciiTheme="minorHAnsi" w:eastAsiaTheme="minorEastAsia" w:hAnsiTheme="minorHAnsi"/>
              <w:noProof/>
              <w:sz w:val="22"/>
            </w:rPr>
          </w:pPr>
          <w:hyperlink w:anchor="_Toc115950568" w:history="1">
            <w:r w:rsidR="00314151" w:rsidRPr="00DC6166">
              <w:rPr>
                <w:rStyle w:val="Hyperlink"/>
                <w:noProof/>
              </w:rPr>
              <w:t>1.2</w:t>
            </w:r>
            <w:r w:rsidR="00314151">
              <w:rPr>
                <w:rFonts w:asciiTheme="minorHAnsi" w:eastAsiaTheme="minorEastAsia" w:hAnsiTheme="minorHAnsi"/>
                <w:noProof/>
                <w:sz w:val="22"/>
              </w:rPr>
              <w:tab/>
            </w:r>
            <w:r w:rsidR="00314151" w:rsidRPr="00DC6166">
              <w:rPr>
                <w:rStyle w:val="Hyperlink"/>
                <w:noProof/>
              </w:rPr>
              <w:t>Problem Statement</w:t>
            </w:r>
            <w:r w:rsidR="00314151">
              <w:rPr>
                <w:noProof/>
                <w:webHidden/>
              </w:rPr>
              <w:tab/>
            </w:r>
            <w:r w:rsidR="00314151">
              <w:rPr>
                <w:noProof/>
                <w:webHidden/>
              </w:rPr>
              <w:fldChar w:fldCharType="begin"/>
            </w:r>
            <w:r w:rsidR="00314151">
              <w:rPr>
                <w:noProof/>
                <w:webHidden/>
              </w:rPr>
              <w:instrText xml:space="preserve"> PAGEREF _Toc115950568 \h </w:instrText>
            </w:r>
            <w:r w:rsidR="00314151">
              <w:rPr>
                <w:noProof/>
                <w:webHidden/>
              </w:rPr>
            </w:r>
            <w:r w:rsidR="00314151">
              <w:rPr>
                <w:noProof/>
                <w:webHidden/>
              </w:rPr>
              <w:fldChar w:fldCharType="separate"/>
            </w:r>
            <w:r w:rsidR="00314151">
              <w:rPr>
                <w:noProof/>
                <w:webHidden/>
              </w:rPr>
              <w:t>2</w:t>
            </w:r>
            <w:r w:rsidR="00314151">
              <w:rPr>
                <w:noProof/>
                <w:webHidden/>
              </w:rPr>
              <w:fldChar w:fldCharType="end"/>
            </w:r>
          </w:hyperlink>
        </w:p>
        <w:p w14:paraId="30288B07" w14:textId="52433432" w:rsidR="00314151" w:rsidRDefault="00000000">
          <w:pPr>
            <w:pStyle w:val="TOC2"/>
            <w:tabs>
              <w:tab w:val="left" w:pos="880"/>
              <w:tab w:val="right" w:leader="dot" w:pos="9016"/>
            </w:tabs>
            <w:rPr>
              <w:rFonts w:asciiTheme="minorHAnsi" w:eastAsiaTheme="minorEastAsia" w:hAnsiTheme="minorHAnsi"/>
              <w:noProof/>
              <w:sz w:val="22"/>
            </w:rPr>
          </w:pPr>
          <w:hyperlink w:anchor="_Toc115950569" w:history="1">
            <w:r w:rsidR="00314151" w:rsidRPr="00DC6166">
              <w:rPr>
                <w:rStyle w:val="Hyperlink"/>
                <w:noProof/>
              </w:rPr>
              <w:t>1.3</w:t>
            </w:r>
            <w:r w:rsidR="00314151">
              <w:rPr>
                <w:rFonts w:asciiTheme="minorHAnsi" w:eastAsiaTheme="minorEastAsia" w:hAnsiTheme="minorHAnsi"/>
                <w:noProof/>
                <w:sz w:val="22"/>
              </w:rPr>
              <w:tab/>
            </w:r>
            <w:r w:rsidR="00314151" w:rsidRPr="00DC6166">
              <w:rPr>
                <w:rStyle w:val="Hyperlink"/>
                <w:noProof/>
              </w:rPr>
              <w:t>Objectives</w:t>
            </w:r>
            <w:r w:rsidR="00314151">
              <w:rPr>
                <w:noProof/>
                <w:webHidden/>
              </w:rPr>
              <w:tab/>
            </w:r>
            <w:r w:rsidR="00314151">
              <w:rPr>
                <w:noProof/>
                <w:webHidden/>
              </w:rPr>
              <w:fldChar w:fldCharType="begin"/>
            </w:r>
            <w:r w:rsidR="00314151">
              <w:rPr>
                <w:noProof/>
                <w:webHidden/>
              </w:rPr>
              <w:instrText xml:space="preserve"> PAGEREF _Toc115950569 \h </w:instrText>
            </w:r>
            <w:r w:rsidR="00314151">
              <w:rPr>
                <w:noProof/>
                <w:webHidden/>
              </w:rPr>
            </w:r>
            <w:r w:rsidR="00314151">
              <w:rPr>
                <w:noProof/>
                <w:webHidden/>
              </w:rPr>
              <w:fldChar w:fldCharType="separate"/>
            </w:r>
            <w:r w:rsidR="00314151">
              <w:rPr>
                <w:noProof/>
                <w:webHidden/>
              </w:rPr>
              <w:t>2</w:t>
            </w:r>
            <w:r w:rsidR="00314151">
              <w:rPr>
                <w:noProof/>
                <w:webHidden/>
              </w:rPr>
              <w:fldChar w:fldCharType="end"/>
            </w:r>
          </w:hyperlink>
        </w:p>
        <w:p w14:paraId="1E6A4B29" w14:textId="60579802" w:rsidR="00314151" w:rsidRDefault="00000000">
          <w:pPr>
            <w:pStyle w:val="TOC3"/>
            <w:tabs>
              <w:tab w:val="left" w:pos="1320"/>
              <w:tab w:val="right" w:leader="dot" w:pos="9016"/>
            </w:tabs>
            <w:rPr>
              <w:rFonts w:asciiTheme="minorHAnsi" w:eastAsiaTheme="minorEastAsia" w:hAnsiTheme="minorHAnsi"/>
              <w:noProof/>
              <w:sz w:val="22"/>
            </w:rPr>
          </w:pPr>
          <w:hyperlink w:anchor="_Toc115950570" w:history="1">
            <w:r w:rsidR="00314151" w:rsidRPr="00DC6166">
              <w:rPr>
                <w:rStyle w:val="Hyperlink"/>
                <w:noProof/>
              </w:rPr>
              <w:t>1.3.1</w:t>
            </w:r>
            <w:r w:rsidR="00314151">
              <w:rPr>
                <w:rFonts w:asciiTheme="minorHAnsi" w:eastAsiaTheme="minorEastAsia" w:hAnsiTheme="minorHAnsi"/>
                <w:noProof/>
                <w:sz w:val="22"/>
              </w:rPr>
              <w:tab/>
            </w:r>
            <w:r w:rsidR="00314151" w:rsidRPr="00DC6166">
              <w:rPr>
                <w:rStyle w:val="Hyperlink"/>
                <w:noProof/>
              </w:rPr>
              <w:t>General Objective</w:t>
            </w:r>
            <w:r w:rsidR="00314151">
              <w:rPr>
                <w:noProof/>
                <w:webHidden/>
              </w:rPr>
              <w:tab/>
            </w:r>
            <w:r w:rsidR="00314151">
              <w:rPr>
                <w:noProof/>
                <w:webHidden/>
              </w:rPr>
              <w:fldChar w:fldCharType="begin"/>
            </w:r>
            <w:r w:rsidR="00314151">
              <w:rPr>
                <w:noProof/>
                <w:webHidden/>
              </w:rPr>
              <w:instrText xml:space="preserve"> PAGEREF _Toc115950570 \h </w:instrText>
            </w:r>
            <w:r w:rsidR="00314151">
              <w:rPr>
                <w:noProof/>
                <w:webHidden/>
              </w:rPr>
            </w:r>
            <w:r w:rsidR="00314151">
              <w:rPr>
                <w:noProof/>
                <w:webHidden/>
              </w:rPr>
              <w:fldChar w:fldCharType="separate"/>
            </w:r>
            <w:r w:rsidR="00314151">
              <w:rPr>
                <w:noProof/>
                <w:webHidden/>
              </w:rPr>
              <w:t>2</w:t>
            </w:r>
            <w:r w:rsidR="00314151">
              <w:rPr>
                <w:noProof/>
                <w:webHidden/>
              </w:rPr>
              <w:fldChar w:fldCharType="end"/>
            </w:r>
          </w:hyperlink>
        </w:p>
        <w:p w14:paraId="6ED21F89" w14:textId="1F31C661" w:rsidR="00314151" w:rsidRDefault="00000000">
          <w:pPr>
            <w:pStyle w:val="TOC3"/>
            <w:tabs>
              <w:tab w:val="left" w:pos="1320"/>
              <w:tab w:val="right" w:leader="dot" w:pos="9016"/>
            </w:tabs>
            <w:rPr>
              <w:rFonts w:asciiTheme="minorHAnsi" w:eastAsiaTheme="minorEastAsia" w:hAnsiTheme="minorHAnsi"/>
              <w:noProof/>
              <w:sz w:val="22"/>
            </w:rPr>
          </w:pPr>
          <w:hyperlink w:anchor="_Toc115950571" w:history="1">
            <w:r w:rsidR="00314151" w:rsidRPr="00DC6166">
              <w:rPr>
                <w:rStyle w:val="Hyperlink"/>
                <w:noProof/>
              </w:rPr>
              <w:t>1.3.2</w:t>
            </w:r>
            <w:r w:rsidR="00314151">
              <w:rPr>
                <w:rFonts w:asciiTheme="minorHAnsi" w:eastAsiaTheme="minorEastAsia" w:hAnsiTheme="minorHAnsi"/>
                <w:noProof/>
                <w:sz w:val="22"/>
              </w:rPr>
              <w:tab/>
            </w:r>
            <w:r w:rsidR="00314151" w:rsidRPr="00DC6166">
              <w:rPr>
                <w:rStyle w:val="Hyperlink"/>
                <w:noProof/>
              </w:rPr>
              <w:t>Specific Objectives</w:t>
            </w:r>
            <w:r w:rsidR="00314151">
              <w:rPr>
                <w:noProof/>
                <w:webHidden/>
              </w:rPr>
              <w:tab/>
            </w:r>
            <w:r w:rsidR="00314151">
              <w:rPr>
                <w:noProof/>
                <w:webHidden/>
              </w:rPr>
              <w:fldChar w:fldCharType="begin"/>
            </w:r>
            <w:r w:rsidR="00314151">
              <w:rPr>
                <w:noProof/>
                <w:webHidden/>
              </w:rPr>
              <w:instrText xml:space="preserve"> PAGEREF _Toc115950571 \h </w:instrText>
            </w:r>
            <w:r w:rsidR="00314151">
              <w:rPr>
                <w:noProof/>
                <w:webHidden/>
              </w:rPr>
            </w:r>
            <w:r w:rsidR="00314151">
              <w:rPr>
                <w:noProof/>
                <w:webHidden/>
              </w:rPr>
              <w:fldChar w:fldCharType="separate"/>
            </w:r>
            <w:r w:rsidR="00314151">
              <w:rPr>
                <w:noProof/>
                <w:webHidden/>
              </w:rPr>
              <w:t>2</w:t>
            </w:r>
            <w:r w:rsidR="00314151">
              <w:rPr>
                <w:noProof/>
                <w:webHidden/>
              </w:rPr>
              <w:fldChar w:fldCharType="end"/>
            </w:r>
          </w:hyperlink>
        </w:p>
        <w:p w14:paraId="0E10BB17" w14:textId="1B4E8C56" w:rsidR="00314151" w:rsidRDefault="00000000">
          <w:pPr>
            <w:pStyle w:val="TOC2"/>
            <w:tabs>
              <w:tab w:val="left" w:pos="880"/>
              <w:tab w:val="right" w:leader="dot" w:pos="9016"/>
            </w:tabs>
            <w:rPr>
              <w:rFonts w:asciiTheme="minorHAnsi" w:eastAsiaTheme="minorEastAsia" w:hAnsiTheme="minorHAnsi"/>
              <w:noProof/>
              <w:sz w:val="22"/>
            </w:rPr>
          </w:pPr>
          <w:hyperlink w:anchor="_Toc115950572" w:history="1">
            <w:r w:rsidR="00314151" w:rsidRPr="00DC6166">
              <w:rPr>
                <w:rStyle w:val="Hyperlink"/>
                <w:noProof/>
              </w:rPr>
              <w:t>1.4</w:t>
            </w:r>
            <w:r w:rsidR="00314151">
              <w:rPr>
                <w:rFonts w:asciiTheme="minorHAnsi" w:eastAsiaTheme="minorEastAsia" w:hAnsiTheme="minorHAnsi"/>
                <w:noProof/>
                <w:sz w:val="22"/>
              </w:rPr>
              <w:tab/>
            </w:r>
            <w:r w:rsidR="00314151" w:rsidRPr="00DC6166">
              <w:rPr>
                <w:rStyle w:val="Hyperlink"/>
                <w:noProof/>
              </w:rPr>
              <w:t>Research Questions</w:t>
            </w:r>
            <w:r w:rsidR="00314151">
              <w:rPr>
                <w:noProof/>
                <w:webHidden/>
              </w:rPr>
              <w:tab/>
            </w:r>
            <w:r w:rsidR="00314151">
              <w:rPr>
                <w:noProof/>
                <w:webHidden/>
              </w:rPr>
              <w:fldChar w:fldCharType="begin"/>
            </w:r>
            <w:r w:rsidR="00314151">
              <w:rPr>
                <w:noProof/>
                <w:webHidden/>
              </w:rPr>
              <w:instrText xml:space="preserve"> PAGEREF _Toc115950572 \h </w:instrText>
            </w:r>
            <w:r w:rsidR="00314151">
              <w:rPr>
                <w:noProof/>
                <w:webHidden/>
              </w:rPr>
            </w:r>
            <w:r w:rsidR="00314151">
              <w:rPr>
                <w:noProof/>
                <w:webHidden/>
              </w:rPr>
              <w:fldChar w:fldCharType="separate"/>
            </w:r>
            <w:r w:rsidR="00314151">
              <w:rPr>
                <w:noProof/>
                <w:webHidden/>
              </w:rPr>
              <w:t>3</w:t>
            </w:r>
            <w:r w:rsidR="00314151">
              <w:rPr>
                <w:noProof/>
                <w:webHidden/>
              </w:rPr>
              <w:fldChar w:fldCharType="end"/>
            </w:r>
          </w:hyperlink>
        </w:p>
        <w:p w14:paraId="32E61F9F" w14:textId="26F67114" w:rsidR="00314151" w:rsidRDefault="00000000">
          <w:pPr>
            <w:pStyle w:val="TOC2"/>
            <w:tabs>
              <w:tab w:val="left" w:pos="880"/>
              <w:tab w:val="right" w:leader="dot" w:pos="9016"/>
            </w:tabs>
            <w:rPr>
              <w:rFonts w:asciiTheme="minorHAnsi" w:eastAsiaTheme="minorEastAsia" w:hAnsiTheme="minorHAnsi"/>
              <w:noProof/>
              <w:sz w:val="22"/>
            </w:rPr>
          </w:pPr>
          <w:hyperlink w:anchor="_Toc115950573" w:history="1">
            <w:r w:rsidR="00314151" w:rsidRPr="00DC6166">
              <w:rPr>
                <w:rStyle w:val="Hyperlink"/>
                <w:noProof/>
              </w:rPr>
              <w:t>1.5</w:t>
            </w:r>
            <w:r w:rsidR="00314151">
              <w:rPr>
                <w:rFonts w:asciiTheme="minorHAnsi" w:eastAsiaTheme="minorEastAsia" w:hAnsiTheme="minorHAnsi"/>
                <w:noProof/>
                <w:sz w:val="22"/>
              </w:rPr>
              <w:tab/>
            </w:r>
            <w:r w:rsidR="00314151" w:rsidRPr="00DC6166">
              <w:rPr>
                <w:rStyle w:val="Hyperlink"/>
                <w:noProof/>
              </w:rPr>
              <w:t>Justification</w:t>
            </w:r>
            <w:r w:rsidR="00314151">
              <w:rPr>
                <w:noProof/>
                <w:webHidden/>
              </w:rPr>
              <w:tab/>
            </w:r>
            <w:r w:rsidR="00314151">
              <w:rPr>
                <w:noProof/>
                <w:webHidden/>
              </w:rPr>
              <w:fldChar w:fldCharType="begin"/>
            </w:r>
            <w:r w:rsidR="00314151">
              <w:rPr>
                <w:noProof/>
                <w:webHidden/>
              </w:rPr>
              <w:instrText xml:space="preserve"> PAGEREF _Toc115950573 \h </w:instrText>
            </w:r>
            <w:r w:rsidR="00314151">
              <w:rPr>
                <w:noProof/>
                <w:webHidden/>
              </w:rPr>
            </w:r>
            <w:r w:rsidR="00314151">
              <w:rPr>
                <w:noProof/>
                <w:webHidden/>
              </w:rPr>
              <w:fldChar w:fldCharType="separate"/>
            </w:r>
            <w:r w:rsidR="00314151">
              <w:rPr>
                <w:noProof/>
                <w:webHidden/>
              </w:rPr>
              <w:t>3</w:t>
            </w:r>
            <w:r w:rsidR="00314151">
              <w:rPr>
                <w:noProof/>
                <w:webHidden/>
              </w:rPr>
              <w:fldChar w:fldCharType="end"/>
            </w:r>
          </w:hyperlink>
        </w:p>
        <w:p w14:paraId="4157EE6E" w14:textId="3341DF1C" w:rsidR="00314151" w:rsidRDefault="00000000">
          <w:pPr>
            <w:pStyle w:val="TOC2"/>
            <w:tabs>
              <w:tab w:val="left" w:pos="880"/>
              <w:tab w:val="right" w:leader="dot" w:pos="9016"/>
            </w:tabs>
            <w:rPr>
              <w:rFonts w:asciiTheme="minorHAnsi" w:eastAsiaTheme="minorEastAsia" w:hAnsiTheme="minorHAnsi"/>
              <w:noProof/>
              <w:sz w:val="22"/>
            </w:rPr>
          </w:pPr>
          <w:hyperlink w:anchor="_Toc115950574" w:history="1">
            <w:r w:rsidR="00314151" w:rsidRPr="00DC6166">
              <w:rPr>
                <w:rStyle w:val="Hyperlink"/>
                <w:noProof/>
              </w:rPr>
              <w:t>1.6</w:t>
            </w:r>
            <w:r w:rsidR="00314151">
              <w:rPr>
                <w:rFonts w:asciiTheme="minorHAnsi" w:eastAsiaTheme="minorEastAsia" w:hAnsiTheme="minorHAnsi"/>
                <w:noProof/>
                <w:sz w:val="22"/>
              </w:rPr>
              <w:tab/>
            </w:r>
            <w:r w:rsidR="00314151" w:rsidRPr="00DC6166">
              <w:rPr>
                <w:rStyle w:val="Hyperlink"/>
                <w:noProof/>
              </w:rPr>
              <w:t>Scope and Delimitations</w:t>
            </w:r>
            <w:r w:rsidR="00314151">
              <w:rPr>
                <w:noProof/>
                <w:webHidden/>
              </w:rPr>
              <w:tab/>
            </w:r>
            <w:r w:rsidR="00314151">
              <w:rPr>
                <w:noProof/>
                <w:webHidden/>
              </w:rPr>
              <w:fldChar w:fldCharType="begin"/>
            </w:r>
            <w:r w:rsidR="00314151">
              <w:rPr>
                <w:noProof/>
                <w:webHidden/>
              </w:rPr>
              <w:instrText xml:space="preserve"> PAGEREF _Toc115950574 \h </w:instrText>
            </w:r>
            <w:r w:rsidR="00314151">
              <w:rPr>
                <w:noProof/>
                <w:webHidden/>
              </w:rPr>
            </w:r>
            <w:r w:rsidR="00314151">
              <w:rPr>
                <w:noProof/>
                <w:webHidden/>
              </w:rPr>
              <w:fldChar w:fldCharType="separate"/>
            </w:r>
            <w:r w:rsidR="00314151">
              <w:rPr>
                <w:noProof/>
                <w:webHidden/>
              </w:rPr>
              <w:t>3</w:t>
            </w:r>
            <w:r w:rsidR="00314151">
              <w:rPr>
                <w:noProof/>
                <w:webHidden/>
              </w:rPr>
              <w:fldChar w:fldCharType="end"/>
            </w:r>
          </w:hyperlink>
        </w:p>
        <w:p w14:paraId="6562B95E" w14:textId="1F17508D" w:rsidR="00314151" w:rsidRDefault="00000000">
          <w:pPr>
            <w:pStyle w:val="TOC3"/>
            <w:tabs>
              <w:tab w:val="left" w:pos="1320"/>
              <w:tab w:val="right" w:leader="dot" w:pos="9016"/>
            </w:tabs>
            <w:rPr>
              <w:rFonts w:asciiTheme="minorHAnsi" w:eastAsiaTheme="minorEastAsia" w:hAnsiTheme="minorHAnsi"/>
              <w:noProof/>
              <w:sz w:val="22"/>
            </w:rPr>
          </w:pPr>
          <w:hyperlink w:anchor="_Toc115950575" w:history="1">
            <w:r w:rsidR="00314151" w:rsidRPr="00DC6166">
              <w:rPr>
                <w:rStyle w:val="Hyperlink"/>
                <w:noProof/>
              </w:rPr>
              <w:t>1.6.1</w:t>
            </w:r>
            <w:r w:rsidR="00314151">
              <w:rPr>
                <w:rFonts w:asciiTheme="minorHAnsi" w:eastAsiaTheme="minorEastAsia" w:hAnsiTheme="minorHAnsi"/>
                <w:noProof/>
                <w:sz w:val="22"/>
              </w:rPr>
              <w:tab/>
            </w:r>
            <w:r w:rsidR="00314151" w:rsidRPr="00DC6166">
              <w:rPr>
                <w:rStyle w:val="Hyperlink"/>
                <w:noProof/>
              </w:rPr>
              <w:t>Scope</w:t>
            </w:r>
            <w:r w:rsidR="00314151">
              <w:rPr>
                <w:noProof/>
                <w:webHidden/>
              </w:rPr>
              <w:tab/>
            </w:r>
            <w:r w:rsidR="00314151">
              <w:rPr>
                <w:noProof/>
                <w:webHidden/>
              </w:rPr>
              <w:fldChar w:fldCharType="begin"/>
            </w:r>
            <w:r w:rsidR="00314151">
              <w:rPr>
                <w:noProof/>
                <w:webHidden/>
              </w:rPr>
              <w:instrText xml:space="preserve"> PAGEREF _Toc115950575 \h </w:instrText>
            </w:r>
            <w:r w:rsidR="00314151">
              <w:rPr>
                <w:noProof/>
                <w:webHidden/>
              </w:rPr>
            </w:r>
            <w:r w:rsidR="00314151">
              <w:rPr>
                <w:noProof/>
                <w:webHidden/>
              </w:rPr>
              <w:fldChar w:fldCharType="separate"/>
            </w:r>
            <w:r w:rsidR="00314151">
              <w:rPr>
                <w:noProof/>
                <w:webHidden/>
              </w:rPr>
              <w:t>3</w:t>
            </w:r>
            <w:r w:rsidR="00314151">
              <w:rPr>
                <w:noProof/>
                <w:webHidden/>
              </w:rPr>
              <w:fldChar w:fldCharType="end"/>
            </w:r>
          </w:hyperlink>
        </w:p>
        <w:p w14:paraId="176E28F6" w14:textId="02B1D17F" w:rsidR="00314151" w:rsidRDefault="00000000">
          <w:pPr>
            <w:pStyle w:val="TOC3"/>
            <w:tabs>
              <w:tab w:val="left" w:pos="1320"/>
              <w:tab w:val="right" w:leader="dot" w:pos="9016"/>
            </w:tabs>
            <w:rPr>
              <w:rFonts w:asciiTheme="minorHAnsi" w:eastAsiaTheme="minorEastAsia" w:hAnsiTheme="minorHAnsi"/>
              <w:noProof/>
              <w:sz w:val="22"/>
            </w:rPr>
          </w:pPr>
          <w:hyperlink w:anchor="_Toc115950576" w:history="1">
            <w:r w:rsidR="00314151" w:rsidRPr="00DC6166">
              <w:rPr>
                <w:rStyle w:val="Hyperlink"/>
                <w:noProof/>
              </w:rPr>
              <w:t>1.6.2</w:t>
            </w:r>
            <w:r w:rsidR="00314151">
              <w:rPr>
                <w:rFonts w:asciiTheme="minorHAnsi" w:eastAsiaTheme="minorEastAsia" w:hAnsiTheme="minorHAnsi"/>
                <w:noProof/>
                <w:sz w:val="22"/>
              </w:rPr>
              <w:tab/>
            </w:r>
            <w:r w:rsidR="00314151" w:rsidRPr="00DC6166">
              <w:rPr>
                <w:rStyle w:val="Hyperlink"/>
                <w:noProof/>
              </w:rPr>
              <w:t>Delimitations</w:t>
            </w:r>
            <w:r w:rsidR="00314151">
              <w:rPr>
                <w:noProof/>
                <w:webHidden/>
              </w:rPr>
              <w:tab/>
            </w:r>
            <w:r w:rsidR="00314151">
              <w:rPr>
                <w:noProof/>
                <w:webHidden/>
              </w:rPr>
              <w:fldChar w:fldCharType="begin"/>
            </w:r>
            <w:r w:rsidR="00314151">
              <w:rPr>
                <w:noProof/>
                <w:webHidden/>
              </w:rPr>
              <w:instrText xml:space="preserve"> PAGEREF _Toc115950576 \h </w:instrText>
            </w:r>
            <w:r w:rsidR="00314151">
              <w:rPr>
                <w:noProof/>
                <w:webHidden/>
              </w:rPr>
            </w:r>
            <w:r w:rsidR="00314151">
              <w:rPr>
                <w:noProof/>
                <w:webHidden/>
              </w:rPr>
              <w:fldChar w:fldCharType="separate"/>
            </w:r>
            <w:r w:rsidR="00314151">
              <w:rPr>
                <w:noProof/>
                <w:webHidden/>
              </w:rPr>
              <w:t>3</w:t>
            </w:r>
            <w:r w:rsidR="00314151">
              <w:rPr>
                <w:noProof/>
                <w:webHidden/>
              </w:rPr>
              <w:fldChar w:fldCharType="end"/>
            </w:r>
          </w:hyperlink>
        </w:p>
        <w:p w14:paraId="782628BA" w14:textId="45032E12" w:rsidR="00314151" w:rsidRDefault="00000000">
          <w:pPr>
            <w:pStyle w:val="TOC2"/>
            <w:tabs>
              <w:tab w:val="left" w:pos="880"/>
              <w:tab w:val="right" w:leader="dot" w:pos="9016"/>
            </w:tabs>
            <w:rPr>
              <w:rFonts w:asciiTheme="minorHAnsi" w:eastAsiaTheme="minorEastAsia" w:hAnsiTheme="minorHAnsi"/>
              <w:noProof/>
              <w:sz w:val="22"/>
            </w:rPr>
          </w:pPr>
          <w:hyperlink w:anchor="_Toc115950577" w:history="1">
            <w:r w:rsidR="00314151" w:rsidRPr="00DC6166">
              <w:rPr>
                <w:rStyle w:val="Hyperlink"/>
                <w:noProof/>
              </w:rPr>
              <w:t>1.7</w:t>
            </w:r>
            <w:r w:rsidR="00314151">
              <w:rPr>
                <w:rFonts w:asciiTheme="minorHAnsi" w:eastAsiaTheme="minorEastAsia" w:hAnsiTheme="minorHAnsi"/>
                <w:noProof/>
                <w:sz w:val="22"/>
              </w:rPr>
              <w:tab/>
            </w:r>
            <w:r w:rsidR="00314151" w:rsidRPr="00DC6166">
              <w:rPr>
                <w:rStyle w:val="Hyperlink"/>
                <w:noProof/>
              </w:rPr>
              <w:t>Limitations</w:t>
            </w:r>
            <w:r w:rsidR="00314151">
              <w:rPr>
                <w:noProof/>
                <w:webHidden/>
              </w:rPr>
              <w:tab/>
            </w:r>
            <w:r w:rsidR="00314151">
              <w:rPr>
                <w:noProof/>
                <w:webHidden/>
              </w:rPr>
              <w:fldChar w:fldCharType="begin"/>
            </w:r>
            <w:r w:rsidR="00314151">
              <w:rPr>
                <w:noProof/>
                <w:webHidden/>
              </w:rPr>
              <w:instrText xml:space="preserve"> PAGEREF _Toc115950577 \h </w:instrText>
            </w:r>
            <w:r w:rsidR="00314151">
              <w:rPr>
                <w:noProof/>
                <w:webHidden/>
              </w:rPr>
            </w:r>
            <w:r w:rsidR="00314151">
              <w:rPr>
                <w:noProof/>
                <w:webHidden/>
              </w:rPr>
              <w:fldChar w:fldCharType="separate"/>
            </w:r>
            <w:r w:rsidR="00314151">
              <w:rPr>
                <w:noProof/>
                <w:webHidden/>
              </w:rPr>
              <w:t>4</w:t>
            </w:r>
            <w:r w:rsidR="00314151">
              <w:rPr>
                <w:noProof/>
                <w:webHidden/>
              </w:rPr>
              <w:fldChar w:fldCharType="end"/>
            </w:r>
          </w:hyperlink>
        </w:p>
        <w:p w14:paraId="6AF54CB9" w14:textId="1D27CCED" w:rsidR="00314151" w:rsidRDefault="00000000">
          <w:pPr>
            <w:pStyle w:val="TOC1"/>
            <w:tabs>
              <w:tab w:val="left" w:pos="1320"/>
              <w:tab w:val="right" w:leader="dot" w:pos="9016"/>
            </w:tabs>
            <w:rPr>
              <w:rFonts w:asciiTheme="minorHAnsi" w:eastAsiaTheme="minorEastAsia" w:hAnsiTheme="minorHAnsi"/>
              <w:noProof/>
              <w:sz w:val="22"/>
            </w:rPr>
          </w:pPr>
          <w:hyperlink w:anchor="_Toc115950578" w:history="1">
            <w:r w:rsidR="00314151" w:rsidRPr="00DC6166">
              <w:rPr>
                <w:rStyle w:val="Hyperlink"/>
                <w:noProof/>
              </w:rPr>
              <w:t>Chapter 2:</w:t>
            </w:r>
            <w:r w:rsidR="00314151">
              <w:rPr>
                <w:rFonts w:asciiTheme="minorHAnsi" w:eastAsiaTheme="minorEastAsia" w:hAnsiTheme="minorHAnsi"/>
                <w:noProof/>
                <w:sz w:val="22"/>
              </w:rPr>
              <w:tab/>
            </w:r>
            <w:r w:rsidR="00314151" w:rsidRPr="00DC6166">
              <w:rPr>
                <w:rStyle w:val="Hyperlink"/>
                <w:noProof/>
              </w:rPr>
              <w:t>Literature Review</w:t>
            </w:r>
            <w:r w:rsidR="00314151">
              <w:rPr>
                <w:noProof/>
                <w:webHidden/>
              </w:rPr>
              <w:tab/>
            </w:r>
            <w:r w:rsidR="00314151">
              <w:rPr>
                <w:noProof/>
                <w:webHidden/>
              </w:rPr>
              <w:fldChar w:fldCharType="begin"/>
            </w:r>
            <w:r w:rsidR="00314151">
              <w:rPr>
                <w:noProof/>
                <w:webHidden/>
              </w:rPr>
              <w:instrText xml:space="preserve"> PAGEREF _Toc115950578 \h </w:instrText>
            </w:r>
            <w:r w:rsidR="00314151">
              <w:rPr>
                <w:noProof/>
                <w:webHidden/>
              </w:rPr>
            </w:r>
            <w:r w:rsidR="00314151">
              <w:rPr>
                <w:noProof/>
                <w:webHidden/>
              </w:rPr>
              <w:fldChar w:fldCharType="separate"/>
            </w:r>
            <w:r w:rsidR="00314151">
              <w:rPr>
                <w:noProof/>
                <w:webHidden/>
              </w:rPr>
              <w:t>5</w:t>
            </w:r>
            <w:r w:rsidR="00314151">
              <w:rPr>
                <w:noProof/>
                <w:webHidden/>
              </w:rPr>
              <w:fldChar w:fldCharType="end"/>
            </w:r>
          </w:hyperlink>
        </w:p>
        <w:p w14:paraId="5F8D3770" w14:textId="5A713A0A" w:rsidR="00314151" w:rsidRDefault="00000000">
          <w:pPr>
            <w:pStyle w:val="TOC2"/>
            <w:tabs>
              <w:tab w:val="left" w:pos="880"/>
              <w:tab w:val="right" w:leader="dot" w:pos="9016"/>
            </w:tabs>
            <w:rPr>
              <w:rFonts w:asciiTheme="minorHAnsi" w:eastAsiaTheme="minorEastAsia" w:hAnsiTheme="minorHAnsi"/>
              <w:noProof/>
              <w:sz w:val="22"/>
            </w:rPr>
          </w:pPr>
          <w:hyperlink w:anchor="_Toc115950579" w:history="1">
            <w:r w:rsidR="00314151" w:rsidRPr="00DC6166">
              <w:rPr>
                <w:rStyle w:val="Hyperlink"/>
                <w:noProof/>
              </w:rPr>
              <w:t>2.1</w:t>
            </w:r>
            <w:r w:rsidR="00314151">
              <w:rPr>
                <w:rFonts w:asciiTheme="minorHAnsi" w:eastAsiaTheme="minorEastAsia" w:hAnsiTheme="minorHAnsi"/>
                <w:noProof/>
                <w:sz w:val="22"/>
              </w:rPr>
              <w:tab/>
            </w:r>
            <w:r w:rsidR="00314151" w:rsidRPr="00DC6166">
              <w:rPr>
                <w:rStyle w:val="Hyperlink"/>
                <w:noProof/>
              </w:rPr>
              <w:t>Introduction</w:t>
            </w:r>
            <w:r w:rsidR="00314151">
              <w:rPr>
                <w:noProof/>
                <w:webHidden/>
              </w:rPr>
              <w:tab/>
            </w:r>
            <w:r w:rsidR="00314151">
              <w:rPr>
                <w:noProof/>
                <w:webHidden/>
              </w:rPr>
              <w:fldChar w:fldCharType="begin"/>
            </w:r>
            <w:r w:rsidR="00314151">
              <w:rPr>
                <w:noProof/>
                <w:webHidden/>
              </w:rPr>
              <w:instrText xml:space="preserve"> PAGEREF _Toc115950579 \h </w:instrText>
            </w:r>
            <w:r w:rsidR="00314151">
              <w:rPr>
                <w:noProof/>
                <w:webHidden/>
              </w:rPr>
            </w:r>
            <w:r w:rsidR="00314151">
              <w:rPr>
                <w:noProof/>
                <w:webHidden/>
              </w:rPr>
              <w:fldChar w:fldCharType="separate"/>
            </w:r>
            <w:r w:rsidR="00314151">
              <w:rPr>
                <w:noProof/>
                <w:webHidden/>
              </w:rPr>
              <w:t>5</w:t>
            </w:r>
            <w:r w:rsidR="00314151">
              <w:rPr>
                <w:noProof/>
                <w:webHidden/>
              </w:rPr>
              <w:fldChar w:fldCharType="end"/>
            </w:r>
          </w:hyperlink>
        </w:p>
        <w:p w14:paraId="4794A29F" w14:textId="1FEB1D79" w:rsidR="00314151" w:rsidRDefault="00000000">
          <w:pPr>
            <w:pStyle w:val="TOC2"/>
            <w:tabs>
              <w:tab w:val="left" w:pos="880"/>
              <w:tab w:val="right" w:leader="dot" w:pos="9016"/>
            </w:tabs>
            <w:rPr>
              <w:rFonts w:asciiTheme="minorHAnsi" w:eastAsiaTheme="minorEastAsia" w:hAnsiTheme="minorHAnsi"/>
              <w:noProof/>
              <w:sz w:val="22"/>
            </w:rPr>
          </w:pPr>
          <w:hyperlink w:anchor="_Toc115950580" w:history="1">
            <w:r w:rsidR="00314151" w:rsidRPr="00DC6166">
              <w:rPr>
                <w:rStyle w:val="Hyperlink"/>
                <w:noProof/>
              </w:rPr>
              <w:t>2.2</w:t>
            </w:r>
            <w:r w:rsidR="00314151">
              <w:rPr>
                <w:rFonts w:asciiTheme="minorHAnsi" w:eastAsiaTheme="minorEastAsia" w:hAnsiTheme="minorHAnsi"/>
                <w:noProof/>
                <w:sz w:val="22"/>
              </w:rPr>
              <w:tab/>
            </w:r>
            <w:r w:rsidR="00314151" w:rsidRPr="00DC6166">
              <w:rPr>
                <w:rStyle w:val="Hyperlink"/>
                <w:noProof/>
              </w:rPr>
              <w:t>A Review of The Current State of Respiratory Sound Analysis in the World</w:t>
            </w:r>
            <w:r w:rsidR="00314151">
              <w:rPr>
                <w:noProof/>
                <w:webHidden/>
              </w:rPr>
              <w:tab/>
            </w:r>
            <w:r w:rsidR="00314151">
              <w:rPr>
                <w:noProof/>
                <w:webHidden/>
              </w:rPr>
              <w:fldChar w:fldCharType="begin"/>
            </w:r>
            <w:r w:rsidR="00314151">
              <w:rPr>
                <w:noProof/>
                <w:webHidden/>
              </w:rPr>
              <w:instrText xml:space="preserve"> PAGEREF _Toc115950580 \h </w:instrText>
            </w:r>
            <w:r w:rsidR="00314151">
              <w:rPr>
                <w:noProof/>
                <w:webHidden/>
              </w:rPr>
            </w:r>
            <w:r w:rsidR="00314151">
              <w:rPr>
                <w:noProof/>
                <w:webHidden/>
              </w:rPr>
              <w:fldChar w:fldCharType="separate"/>
            </w:r>
            <w:r w:rsidR="00314151">
              <w:rPr>
                <w:noProof/>
                <w:webHidden/>
              </w:rPr>
              <w:t>5</w:t>
            </w:r>
            <w:r w:rsidR="00314151">
              <w:rPr>
                <w:noProof/>
                <w:webHidden/>
              </w:rPr>
              <w:fldChar w:fldCharType="end"/>
            </w:r>
          </w:hyperlink>
        </w:p>
        <w:p w14:paraId="2C2F8CEC" w14:textId="6CEBA81B" w:rsidR="00314151" w:rsidRDefault="00000000">
          <w:pPr>
            <w:pStyle w:val="TOC3"/>
            <w:tabs>
              <w:tab w:val="left" w:pos="1320"/>
              <w:tab w:val="right" w:leader="dot" w:pos="9016"/>
            </w:tabs>
            <w:rPr>
              <w:rFonts w:asciiTheme="minorHAnsi" w:eastAsiaTheme="minorEastAsia" w:hAnsiTheme="minorHAnsi"/>
              <w:noProof/>
              <w:sz w:val="22"/>
            </w:rPr>
          </w:pPr>
          <w:hyperlink w:anchor="_Toc115950581" w:history="1">
            <w:r w:rsidR="00314151" w:rsidRPr="00DC6166">
              <w:rPr>
                <w:rStyle w:val="Hyperlink"/>
                <w:noProof/>
              </w:rPr>
              <w:t>2.2.1</w:t>
            </w:r>
            <w:r w:rsidR="00314151">
              <w:rPr>
                <w:rFonts w:asciiTheme="minorHAnsi" w:eastAsiaTheme="minorEastAsia" w:hAnsiTheme="minorHAnsi"/>
                <w:noProof/>
                <w:sz w:val="22"/>
              </w:rPr>
              <w:tab/>
            </w:r>
            <w:r w:rsidR="00314151" w:rsidRPr="00DC6166">
              <w:rPr>
                <w:rStyle w:val="Hyperlink"/>
                <w:noProof/>
              </w:rPr>
              <w:t>Challenges Experienced in Computerized Lung Sound Analysis</w:t>
            </w:r>
            <w:r w:rsidR="00314151">
              <w:rPr>
                <w:noProof/>
                <w:webHidden/>
              </w:rPr>
              <w:tab/>
            </w:r>
            <w:r w:rsidR="00314151">
              <w:rPr>
                <w:noProof/>
                <w:webHidden/>
              </w:rPr>
              <w:fldChar w:fldCharType="begin"/>
            </w:r>
            <w:r w:rsidR="00314151">
              <w:rPr>
                <w:noProof/>
                <w:webHidden/>
              </w:rPr>
              <w:instrText xml:space="preserve"> PAGEREF _Toc115950581 \h </w:instrText>
            </w:r>
            <w:r w:rsidR="00314151">
              <w:rPr>
                <w:noProof/>
                <w:webHidden/>
              </w:rPr>
            </w:r>
            <w:r w:rsidR="00314151">
              <w:rPr>
                <w:noProof/>
                <w:webHidden/>
              </w:rPr>
              <w:fldChar w:fldCharType="separate"/>
            </w:r>
            <w:r w:rsidR="00314151">
              <w:rPr>
                <w:noProof/>
                <w:webHidden/>
              </w:rPr>
              <w:t>6</w:t>
            </w:r>
            <w:r w:rsidR="00314151">
              <w:rPr>
                <w:noProof/>
                <w:webHidden/>
              </w:rPr>
              <w:fldChar w:fldCharType="end"/>
            </w:r>
          </w:hyperlink>
        </w:p>
        <w:p w14:paraId="373E0770" w14:textId="3F6FE83B" w:rsidR="00314151" w:rsidRDefault="00000000">
          <w:pPr>
            <w:pStyle w:val="TOC2"/>
            <w:tabs>
              <w:tab w:val="left" w:pos="880"/>
              <w:tab w:val="right" w:leader="dot" w:pos="9016"/>
            </w:tabs>
            <w:rPr>
              <w:rFonts w:asciiTheme="minorHAnsi" w:eastAsiaTheme="minorEastAsia" w:hAnsiTheme="minorHAnsi"/>
              <w:noProof/>
              <w:sz w:val="22"/>
            </w:rPr>
          </w:pPr>
          <w:hyperlink w:anchor="_Toc115950582" w:history="1">
            <w:r w:rsidR="00314151" w:rsidRPr="00DC6166">
              <w:rPr>
                <w:rStyle w:val="Hyperlink"/>
                <w:noProof/>
              </w:rPr>
              <w:t>2.3</w:t>
            </w:r>
            <w:r w:rsidR="00314151">
              <w:rPr>
                <w:rFonts w:asciiTheme="minorHAnsi" w:eastAsiaTheme="minorEastAsia" w:hAnsiTheme="minorHAnsi"/>
                <w:noProof/>
                <w:sz w:val="22"/>
              </w:rPr>
              <w:tab/>
            </w:r>
            <w:r w:rsidR="00314151" w:rsidRPr="00DC6166">
              <w:rPr>
                <w:rStyle w:val="Hyperlink"/>
                <w:noProof/>
              </w:rPr>
              <w:t>Algorithms That Support the Classification of ARS and Cardiorespiratory Diseases</w:t>
            </w:r>
            <w:r w:rsidR="00314151">
              <w:rPr>
                <w:noProof/>
                <w:webHidden/>
              </w:rPr>
              <w:tab/>
            </w:r>
            <w:r w:rsidR="00314151">
              <w:rPr>
                <w:noProof/>
                <w:webHidden/>
              </w:rPr>
              <w:fldChar w:fldCharType="begin"/>
            </w:r>
            <w:r w:rsidR="00314151">
              <w:rPr>
                <w:noProof/>
                <w:webHidden/>
              </w:rPr>
              <w:instrText xml:space="preserve"> PAGEREF _Toc115950582 \h </w:instrText>
            </w:r>
            <w:r w:rsidR="00314151">
              <w:rPr>
                <w:noProof/>
                <w:webHidden/>
              </w:rPr>
            </w:r>
            <w:r w:rsidR="00314151">
              <w:rPr>
                <w:noProof/>
                <w:webHidden/>
              </w:rPr>
              <w:fldChar w:fldCharType="separate"/>
            </w:r>
            <w:r w:rsidR="00314151">
              <w:rPr>
                <w:noProof/>
                <w:webHidden/>
              </w:rPr>
              <w:t>6</w:t>
            </w:r>
            <w:r w:rsidR="00314151">
              <w:rPr>
                <w:noProof/>
                <w:webHidden/>
              </w:rPr>
              <w:fldChar w:fldCharType="end"/>
            </w:r>
          </w:hyperlink>
        </w:p>
        <w:p w14:paraId="61B01506" w14:textId="41137D75" w:rsidR="00314151" w:rsidRDefault="00000000">
          <w:pPr>
            <w:pStyle w:val="TOC3"/>
            <w:tabs>
              <w:tab w:val="left" w:pos="1320"/>
              <w:tab w:val="right" w:leader="dot" w:pos="9016"/>
            </w:tabs>
            <w:rPr>
              <w:rFonts w:asciiTheme="minorHAnsi" w:eastAsiaTheme="minorEastAsia" w:hAnsiTheme="minorHAnsi"/>
              <w:noProof/>
              <w:sz w:val="22"/>
            </w:rPr>
          </w:pPr>
          <w:hyperlink w:anchor="_Toc115950583" w:history="1">
            <w:r w:rsidR="00314151" w:rsidRPr="00DC6166">
              <w:rPr>
                <w:rStyle w:val="Hyperlink"/>
                <w:noProof/>
              </w:rPr>
              <w:t>2.3.1</w:t>
            </w:r>
            <w:r w:rsidR="00314151">
              <w:rPr>
                <w:rFonts w:asciiTheme="minorHAnsi" w:eastAsiaTheme="minorEastAsia" w:hAnsiTheme="minorHAnsi"/>
                <w:noProof/>
                <w:sz w:val="22"/>
              </w:rPr>
              <w:tab/>
            </w:r>
            <w:r w:rsidR="00314151" w:rsidRPr="00DC6166">
              <w:rPr>
                <w:rStyle w:val="Hyperlink"/>
                <w:noProof/>
              </w:rPr>
              <w:t>Artificial Neural Networks</w:t>
            </w:r>
            <w:r w:rsidR="00314151">
              <w:rPr>
                <w:noProof/>
                <w:webHidden/>
              </w:rPr>
              <w:tab/>
            </w:r>
            <w:r w:rsidR="00314151">
              <w:rPr>
                <w:noProof/>
                <w:webHidden/>
              </w:rPr>
              <w:fldChar w:fldCharType="begin"/>
            </w:r>
            <w:r w:rsidR="00314151">
              <w:rPr>
                <w:noProof/>
                <w:webHidden/>
              </w:rPr>
              <w:instrText xml:space="preserve"> PAGEREF _Toc115950583 \h </w:instrText>
            </w:r>
            <w:r w:rsidR="00314151">
              <w:rPr>
                <w:noProof/>
                <w:webHidden/>
              </w:rPr>
            </w:r>
            <w:r w:rsidR="00314151">
              <w:rPr>
                <w:noProof/>
                <w:webHidden/>
              </w:rPr>
              <w:fldChar w:fldCharType="separate"/>
            </w:r>
            <w:r w:rsidR="00314151">
              <w:rPr>
                <w:noProof/>
                <w:webHidden/>
              </w:rPr>
              <w:t>6</w:t>
            </w:r>
            <w:r w:rsidR="00314151">
              <w:rPr>
                <w:noProof/>
                <w:webHidden/>
              </w:rPr>
              <w:fldChar w:fldCharType="end"/>
            </w:r>
          </w:hyperlink>
        </w:p>
        <w:p w14:paraId="3B237001" w14:textId="314AA996" w:rsidR="00314151" w:rsidRDefault="00000000">
          <w:pPr>
            <w:pStyle w:val="TOC3"/>
            <w:tabs>
              <w:tab w:val="left" w:pos="1320"/>
              <w:tab w:val="right" w:leader="dot" w:pos="9016"/>
            </w:tabs>
            <w:rPr>
              <w:rFonts w:asciiTheme="minorHAnsi" w:eastAsiaTheme="minorEastAsia" w:hAnsiTheme="minorHAnsi"/>
              <w:noProof/>
              <w:sz w:val="22"/>
            </w:rPr>
          </w:pPr>
          <w:hyperlink w:anchor="_Toc115950584" w:history="1">
            <w:r w:rsidR="00314151" w:rsidRPr="00DC6166">
              <w:rPr>
                <w:rStyle w:val="Hyperlink"/>
                <w:noProof/>
              </w:rPr>
              <w:t>2.3.2</w:t>
            </w:r>
            <w:r w:rsidR="00314151">
              <w:rPr>
                <w:rFonts w:asciiTheme="minorHAnsi" w:eastAsiaTheme="minorEastAsia" w:hAnsiTheme="minorHAnsi"/>
                <w:noProof/>
                <w:sz w:val="22"/>
              </w:rPr>
              <w:tab/>
            </w:r>
            <w:r w:rsidR="00314151" w:rsidRPr="00DC6166">
              <w:rPr>
                <w:rStyle w:val="Hyperlink"/>
                <w:noProof/>
              </w:rPr>
              <w:t>K-Nearest Neighbor</w:t>
            </w:r>
            <w:r w:rsidR="00314151">
              <w:rPr>
                <w:noProof/>
                <w:webHidden/>
              </w:rPr>
              <w:tab/>
            </w:r>
            <w:r w:rsidR="00314151">
              <w:rPr>
                <w:noProof/>
                <w:webHidden/>
              </w:rPr>
              <w:fldChar w:fldCharType="begin"/>
            </w:r>
            <w:r w:rsidR="00314151">
              <w:rPr>
                <w:noProof/>
                <w:webHidden/>
              </w:rPr>
              <w:instrText xml:space="preserve"> PAGEREF _Toc115950584 \h </w:instrText>
            </w:r>
            <w:r w:rsidR="00314151">
              <w:rPr>
                <w:noProof/>
                <w:webHidden/>
              </w:rPr>
            </w:r>
            <w:r w:rsidR="00314151">
              <w:rPr>
                <w:noProof/>
                <w:webHidden/>
              </w:rPr>
              <w:fldChar w:fldCharType="separate"/>
            </w:r>
            <w:r w:rsidR="00314151">
              <w:rPr>
                <w:noProof/>
                <w:webHidden/>
              </w:rPr>
              <w:t>6</w:t>
            </w:r>
            <w:r w:rsidR="00314151">
              <w:rPr>
                <w:noProof/>
                <w:webHidden/>
              </w:rPr>
              <w:fldChar w:fldCharType="end"/>
            </w:r>
          </w:hyperlink>
        </w:p>
        <w:p w14:paraId="598CB49F" w14:textId="180692C7" w:rsidR="00314151" w:rsidRDefault="00000000">
          <w:pPr>
            <w:pStyle w:val="TOC2"/>
            <w:tabs>
              <w:tab w:val="left" w:pos="880"/>
              <w:tab w:val="right" w:leader="dot" w:pos="9016"/>
            </w:tabs>
            <w:rPr>
              <w:rFonts w:asciiTheme="minorHAnsi" w:eastAsiaTheme="minorEastAsia" w:hAnsiTheme="minorHAnsi"/>
              <w:noProof/>
              <w:sz w:val="22"/>
            </w:rPr>
          </w:pPr>
          <w:hyperlink w:anchor="_Toc115950585" w:history="1">
            <w:r w:rsidR="00314151" w:rsidRPr="00DC6166">
              <w:rPr>
                <w:rStyle w:val="Hyperlink"/>
                <w:noProof/>
              </w:rPr>
              <w:t>2.4</w:t>
            </w:r>
            <w:r w:rsidR="00314151">
              <w:rPr>
                <w:rFonts w:asciiTheme="minorHAnsi" w:eastAsiaTheme="minorEastAsia" w:hAnsiTheme="minorHAnsi"/>
                <w:noProof/>
                <w:sz w:val="22"/>
              </w:rPr>
              <w:tab/>
            </w:r>
            <w:r w:rsidR="00314151" w:rsidRPr="00DC6166">
              <w:rPr>
                <w:rStyle w:val="Hyperlink"/>
                <w:noProof/>
              </w:rPr>
              <w:t>Existing Models Used in The Classification of Cardiorespiratory Diseases</w:t>
            </w:r>
            <w:r w:rsidR="00314151">
              <w:rPr>
                <w:noProof/>
                <w:webHidden/>
              </w:rPr>
              <w:tab/>
            </w:r>
            <w:r w:rsidR="00314151">
              <w:rPr>
                <w:noProof/>
                <w:webHidden/>
              </w:rPr>
              <w:fldChar w:fldCharType="begin"/>
            </w:r>
            <w:r w:rsidR="00314151">
              <w:rPr>
                <w:noProof/>
                <w:webHidden/>
              </w:rPr>
              <w:instrText xml:space="preserve"> PAGEREF _Toc115950585 \h </w:instrText>
            </w:r>
            <w:r w:rsidR="00314151">
              <w:rPr>
                <w:noProof/>
                <w:webHidden/>
              </w:rPr>
            </w:r>
            <w:r w:rsidR="00314151">
              <w:rPr>
                <w:noProof/>
                <w:webHidden/>
              </w:rPr>
              <w:fldChar w:fldCharType="separate"/>
            </w:r>
            <w:r w:rsidR="00314151">
              <w:rPr>
                <w:noProof/>
                <w:webHidden/>
              </w:rPr>
              <w:t>7</w:t>
            </w:r>
            <w:r w:rsidR="00314151">
              <w:rPr>
                <w:noProof/>
                <w:webHidden/>
              </w:rPr>
              <w:fldChar w:fldCharType="end"/>
            </w:r>
          </w:hyperlink>
        </w:p>
        <w:p w14:paraId="05FA24F0" w14:textId="1C0BE2D7" w:rsidR="00314151" w:rsidRDefault="00000000">
          <w:pPr>
            <w:pStyle w:val="TOC3"/>
            <w:tabs>
              <w:tab w:val="left" w:pos="1320"/>
              <w:tab w:val="right" w:leader="dot" w:pos="9016"/>
            </w:tabs>
            <w:rPr>
              <w:rFonts w:asciiTheme="minorHAnsi" w:eastAsiaTheme="minorEastAsia" w:hAnsiTheme="minorHAnsi"/>
              <w:noProof/>
              <w:sz w:val="22"/>
            </w:rPr>
          </w:pPr>
          <w:hyperlink w:anchor="_Toc115950586" w:history="1">
            <w:r w:rsidR="00314151" w:rsidRPr="00DC6166">
              <w:rPr>
                <w:rStyle w:val="Hyperlink"/>
                <w:noProof/>
              </w:rPr>
              <w:t>2.4.1</w:t>
            </w:r>
            <w:r w:rsidR="00314151">
              <w:rPr>
                <w:rFonts w:asciiTheme="minorHAnsi" w:eastAsiaTheme="minorEastAsia" w:hAnsiTheme="minorHAnsi"/>
                <w:noProof/>
                <w:sz w:val="22"/>
              </w:rPr>
              <w:tab/>
            </w:r>
            <w:r w:rsidR="00314151" w:rsidRPr="00DC6166">
              <w:rPr>
                <w:rStyle w:val="Hyperlink"/>
                <w:noProof/>
              </w:rPr>
              <w:t>An Embedded Classifier of Lung Sounds Based on The WPT And ANN</w:t>
            </w:r>
            <w:r w:rsidR="00314151">
              <w:rPr>
                <w:noProof/>
                <w:webHidden/>
              </w:rPr>
              <w:tab/>
            </w:r>
            <w:r w:rsidR="00314151">
              <w:rPr>
                <w:noProof/>
                <w:webHidden/>
              </w:rPr>
              <w:fldChar w:fldCharType="begin"/>
            </w:r>
            <w:r w:rsidR="00314151">
              <w:rPr>
                <w:noProof/>
                <w:webHidden/>
              </w:rPr>
              <w:instrText xml:space="preserve"> PAGEREF _Toc115950586 \h </w:instrText>
            </w:r>
            <w:r w:rsidR="00314151">
              <w:rPr>
                <w:noProof/>
                <w:webHidden/>
              </w:rPr>
            </w:r>
            <w:r w:rsidR="00314151">
              <w:rPr>
                <w:noProof/>
                <w:webHidden/>
              </w:rPr>
              <w:fldChar w:fldCharType="separate"/>
            </w:r>
            <w:r w:rsidR="00314151">
              <w:rPr>
                <w:noProof/>
                <w:webHidden/>
              </w:rPr>
              <w:t>7</w:t>
            </w:r>
            <w:r w:rsidR="00314151">
              <w:rPr>
                <w:noProof/>
                <w:webHidden/>
              </w:rPr>
              <w:fldChar w:fldCharType="end"/>
            </w:r>
          </w:hyperlink>
        </w:p>
        <w:p w14:paraId="6867B140" w14:textId="3E6F2656" w:rsidR="00314151" w:rsidRDefault="00000000">
          <w:pPr>
            <w:pStyle w:val="TOC3"/>
            <w:tabs>
              <w:tab w:val="left" w:pos="1320"/>
              <w:tab w:val="right" w:leader="dot" w:pos="9016"/>
            </w:tabs>
            <w:rPr>
              <w:rFonts w:asciiTheme="minorHAnsi" w:eastAsiaTheme="minorEastAsia" w:hAnsiTheme="minorHAnsi"/>
              <w:noProof/>
              <w:sz w:val="22"/>
            </w:rPr>
          </w:pPr>
          <w:hyperlink w:anchor="_Toc115950587" w:history="1">
            <w:r w:rsidR="00314151" w:rsidRPr="00DC6166">
              <w:rPr>
                <w:rStyle w:val="Hyperlink"/>
                <w:noProof/>
              </w:rPr>
              <w:t>2.4.2</w:t>
            </w:r>
            <w:r w:rsidR="00314151">
              <w:rPr>
                <w:rFonts w:asciiTheme="minorHAnsi" w:eastAsiaTheme="minorEastAsia" w:hAnsiTheme="minorHAnsi"/>
                <w:noProof/>
                <w:sz w:val="22"/>
              </w:rPr>
              <w:tab/>
            </w:r>
            <w:r w:rsidR="00314151" w:rsidRPr="00DC6166">
              <w:rPr>
                <w:rStyle w:val="Hyperlink"/>
                <w:noProof/>
              </w:rPr>
              <w:t>Analysis of Adventitious Lung Sounds Originating from Pulmonary TB</w:t>
            </w:r>
            <w:r w:rsidR="00314151">
              <w:rPr>
                <w:noProof/>
                <w:webHidden/>
              </w:rPr>
              <w:tab/>
            </w:r>
            <w:r w:rsidR="00314151">
              <w:rPr>
                <w:noProof/>
                <w:webHidden/>
              </w:rPr>
              <w:fldChar w:fldCharType="begin"/>
            </w:r>
            <w:r w:rsidR="00314151">
              <w:rPr>
                <w:noProof/>
                <w:webHidden/>
              </w:rPr>
              <w:instrText xml:space="preserve"> PAGEREF _Toc115950587 \h </w:instrText>
            </w:r>
            <w:r w:rsidR="00314151">
              <w:rPr>
                <w:noProof/>
                <w:webHidden/>
              </w:rPr>
            </w:r>
            <w:r w:rsidR="00314151">
              <w:rPr>
                <w:noProof/>
                <w:webHidden/>
              </w:rPr>
              <w:fldChar w:fldCharType="separate"/>
            </w:r>
            <w:r w:rsidR="00314151">
              <w:rPr>
                <w:noProof/>
                <w:webHidden/>
              </w:rPr>
              <w:t>7</w:t>
            </w:r>
            <w:r w:rsidR="00314151">
              <w:rPr>
                <w:noProof/>
                <w:webHidden/>
              </w:rPr>
              <w:fldChar w:fldCharType="end"/>
            </w:r>
          </w:hyperlink>
        </w:p>
        <w:p w14:paraId="6D07C894" w14:textId="1BB8B64D" w:rsidR="00314151" w:rsidRDefault="00000000">
          <w:pPr>
            <w:pStyle w:val="TOC3"/>
            <w:tabs>
              <w:tab w:val="left" w:pos="1320"/>
              <w:tab w:val="right" w:leader="dot" w:pos="9016"/>
            </w:tabs>
            <w:rPr>
              <w:rFonts w:asciiTheme="minorHAnsi" w:eastAsiaTheme="minorEastAsia" w:hAnsiTheme="minorHAnsi"/>
              <w:noProof/>
              <w:sz w:val="22"/>
            </w:rPr>
          </w:pPr>
          <w:hyperlink w:anchor="_Toc115950588" w:history="1">
            <w:r w:rsidR="00314151" w:rsidRPr="00DC6166">
              <w:rPr>
                <w:rStyle w:val="Hyperlink"/>
                <w:noProof/>
              </w:rPr>
              <w:t>2.4.3</w:t>
            </w:r>
            <w:r w:rsidR="00314151">
              <w:rPr>
                <w:rFonts w:asciiTheme="minorHAnsi" w:eastAsiaTheme="minorEastAsia" w:hAnsiTheme="minorHAnsi"/>
                <w:noProof/>
                <w:sz w:val="22"/>
              </w:rPr>
              <w:tab/>
            </w:r>
            <w:r w:rsidR="00314151" w:rsidRPr="00DC6166">
              <w:rPr>
                <w:rStyle w:val="Hyperlink"/>
                <w:noProof/>
              </w:rPr>
              <w:t>Classification of Lung Sounds Using CNNs</w:t>
            </w:r>
            <w:r w:rsidR="00314151">
              <w:rPr>
                <w:noProof/>
                <w:webHidden/>
              </w:rPr>
              <w:tab/>
            </w:r>
            <w:r w:rsidR="00314151">
              <w:rPr>
                <w:noProof/>
                <w:webHidden/>
              </w:rPr>
              <w:fldChar w:fldCharType="begin"/>
            </w:r>
            <w:r w:rsidR="00314151">
              <w:rPr>
                <w:noProof/>
                <w:webHidden/>
              </w:rPr>
              <w:instrText xml:space="preserve"> PAGEREF _Toc115950588 \h </w:instrText>
            </w:r>
            <w:r w:rsidR="00314151">
              <w:rPr>
                <w:noProof/>
                <w:webHidden/>
              </w:rPr>
            </w:r>
            <w:r w:rsidR="00314151">
              <w:rPr>
                <w:noProof/>
                <w:webHidden/>
              </w:rPr>
              <w:fldChar w:fldCharType="separate"/>
            </w:r>
            <w:r w:rsidR="00314151">
              <w:rPr>
                <w:noProof/>
                <w:webHidden/>
              </w:rPr>
              <w:t>8</w:t>
            </w:r>
            <w:r w:rsidR="00314151">
              <w:rPr>
                <w:noProof/>
                <w:webHidden/>
              </w:rPr>
              <w:fldChar w:fldCharType="end"/>
            </w:r>
          </w:hyperlink>
        </w:p>
        <w:p w14:paraId="5EA6B7EC" w14:textId="4267F8CD" w:rsidR="00314151" w:rsidRDefault="00000000">
          <w:pPr>
            <w:pStyle w:val="TOC2"/>
            <w:tabs>
              <w:tab w:val="left" w:pos="880"/>
              <w:tab w:val="right" w:leader="dot" w:pos="9016"/>
            </w:tabs>
            <w:rPr>
              <w:rFonts w:asciiTheme="minorHAnsi" w:eastAsiaTheme="minorEastAsia" w:hAnsiTheme="minorHAnsi"/>
              <w:noProof/>
              <w:sz w:val="22"/>
            </w:rPr>
          </w:pPr>
          <w:hyperlink w:anchor="_Toc115950589" w:history="1">
            <w:r w:rsidR="00314151" w:rsidRPr="00DC6166">
              <w:rPr>
                <w:rStyle w:val="Hyperlink"/>
                <w:noProof/>
              </w:rPr>
              <w:t>2.5</w:t>
            </w:r>
            <w:r w:rsidR="00314151">
              <w:rPr>
                <w:rFonts w:asciiTheme="minorHAnsi" w:eastAsiaTheme="minorEastAsia" w:hAnsiTheme="minorHAnsi"/>
                <w:noProof/>
                <w:sz w:val="22"/>
              </w:rPr>
              <w:tab/>
            </w:r>
            <w:r w:rsidR="00314151" w:rsidRPr="00DC6166">
              <w:rPr>
                <w:rStyle w:val="Hyperlink"/>
                <w:noProof/>
              </w:rPr>
              <w:t>Conceptual Framework</w:t>
            </w:r>
            <w:r w:rsidR="00314151">
              <w:rPr>
                <w:noProof/>
                <w:webHidden/>
              </w:rPr>
              <w:tab/>
            </w:r>
            <w:r w:rsidR="00314151">
              <w:rPr>
                <w:noProof/>
                <w:webHidden/>
              </w:rPr>
              <w:fldChar w:fldCharType="begin"/>
            </w:r>
            <w:r w:rsidR="00314151">
              <w:rPr>
                <w:noProof/>
                <w:webHidden/>
              </w:rPr>
              <w:instrText xml:space="preserve"> PAGEREF _Toc115950589 \h </w:instrText>
            </w:r>
            <w:r w:rsidR="00314151">
              <w:rPr>
                <w:noProof/>
                <w:webHidden/>
              </w:rPr>
            </w:r>
            <w:r w:rsidR="00314151">
              <w:rPr>
                <w:noProof/>
                <w:webHidden/>
              </w:rPr>
              <w:fldChar w:fldCharType="separate"/>
            </w:r>
            <w:r w:rsidR="00314151">
              <w:rPr>
                <w:noProof/>
                <w:webHidden/>
              </w:rPr>
              <w:t>8</w:t>
            </w:r>
            <w:r w:rsidR="00314151">
              <w:rPr>
                <w:noProof/>
                <w:webHidden/>
              </w:rPr>
              <w:fldChar w:fldCharType="end"/>
            </w:r>
          </w:hyperlink>
        </w:p>
        <w:p w14:paraId="3CEAB0C7" w14:textId="2823EB3B" w:rsidR="00314151" w:rsidRDefault="00000000">
          <w:pPr>
            <w:pStyle w:val="TOC1"/>
            <w:tabs>
              <w:tab w:val="left" w:pos="1320"/>
              <w:tab w:val="right" w:leader="dot" w:pos="9016"/>
            </w:tabs>
            <w:rPr>
              <w:rFonts w:asciiTheme="minorHAnsi" w:eastAsiaTheme="minorEastAsia" w:hAnsiTheme="minorHAnsi"/>
              <w:noProof/>
              <w:sz w:val="22"/>
            </w:rPr>
          </w:pPr>
          <w:hyperlink w:anchor="_Toc115950590" w:history="1">
            <w:r w:rsidR="00314151" w:rsidRPr="00DC6166">
              <w:rPr>
                <w:rStyle w:val="Hyperlink"/>
                <w:noProof/>
              </w:rPr>
              <w:t>Chapter 3:</w:t>
            </w:r>
            <w:r w:rsidR="00314151">
              <w:rPr>
                <w:rFonts w:asciiTheme="minorHAnsi" w:eastAsiaTheme="minorEastAsia" w:hAnsiTheme="minorHAnsi"/>
                <w:noProof/>
                <w:sz w:val="22"/>
              </w:rPr>
              <w:tab/>
            </w:r>
            <w:r w:rsidR="00314151" w:rsidRPr="00DC6166">
              <w:rPr>
                <w:rStyle w:val="Hyperlink"/>
                <w:noProof/>
              </w:rPr>
              <w:t>Methodology</w:t>
            </w:r>
            <w:r w:rsidR="00314151">
              <w:rPr>
                <w:noProof/>
                <w:webHidden/>
              </w:rPr>
              <w:tab/>
            </w:r>
            <w:r w:rsidR="00314151">
              <w:rPr>
                <w:noProof/>
                <w:webHidden/>
              </w:rPr>
              <w:fldChar w:fldCharType="begin"/>
            </w:r>
            <w:r w:rsidR="00314151">
              <w:rPr>
                <w:noProof/>
                <w:webHidden/>
              </w:rPr>
              <w:instrText xml:space="preserve"> PAGEREF _Toc115950590 \h </w:instrText>
            </w:r>
            <w:r w:rsidR="00314151">
              <w:rPr>
                <w:noProof/>
                <w:webHidden/>
              </w:rPr>
            </w:r>
            <w:r w:rsidR="00314151">
              <w:rPr>
                <w:noProof/>
                <w:webHidden/>
              </w:rPr>
              <w:fldChar w:fldCharType="separate"/>
            </w:r>
            <w:r w:rsidR="00314151">
              <w:rPr>
                <w:noProof/>
                <w:webHidden/>
              </w:rPr>
              <w:t>10</w:t>
            </w:r>
            <w:r w:rsidR="00314151">
              <w:rPr>
                <w:noProof/>
                <w:webHidden/>
              </w:rPr>
              <w:fldChar w:fldCharType="end"/>
            </w:r>
          </w:hyperlink>
        </w:p>
        <w:p w14:paraId="128C862E" w14:textId="66C8B0A7" w:rsidR="00314151" w:rsidRDefault="00000000">
          <w:pPr>
            <w:pStyle w:val="TOC2"/>
            <w:tabs>
              <w:tab w:val="left" w:pos="880"/>
              <w:tab w:val="right" w:leader="dot" w:pos="9016"/>
            </w:tabs>
            <w:rPr>
              <w:rFonts w:asciiTheme="minorHAnsi" w:eastAsiaTheme="minorEastAsia" w:hAnsiTheme="minorHAnsi"/>
              <w:noProof/>
              <w:sz w:val="22"/>
            </w:rPr>
          </w:pPr>
          <w:hyperlink w:anchor="_Toc115950591" w:history="1">
            <w:r w:rsidR="00314151" w:rsidRPr="00DC6166">
              <w:rPr>
                <w:rStyle w:val="Hyperlink"/>
                <w:noProof/>
              </w:rPr>
              <w:t>3.1</w:t>
            </w:r>
            <w:r w:rsidR="00314151">
              <w:rPr>
                <w:rFonts w:asciiTheme="minorHAnsi" w:eastAsiaTheme="minorEastAsia" w:hAnsiTheme="minorHAnsi"/>
                <w:noProof/>
                <w:sz w:val="22"/>
              </w:rPr>
              <w:tab/>
            </w:r>
            <w:r w:rsidR="00314151" w:rsidRPr="00DC6166">
              <w:rPr>
                <w:rStyle w:val="Hyperlink"/>
                <w:noProof/>
              </w:rPr>
              <w:t>Introduction</w:t>
            </w:r>
            <w:r w:rsidR="00314151">
              <w:rPr>
                <w:noProof/>
                <w:webHidden/>
              </w:rPr>
              <w:tab/>
            </w:r>
            <w:r w:rsidR="00314151">
              <w:rPr>
                <w:noProof/>
                <w:webHidden/>
              </w:rPr>
              <w:fldChar w:fldCharType="begin"/>
            </w:r>
            <w:r w:rsidR="00314151">
              <w:rPr>
                <w:noProof/>
                <w:webHidden/>
              </w:rPr>
              <w:instrText xml:space="preserve"> PAGEREF _Toc115950591 \h </w:instrText>
            </w:r>
            <w:r w:rsidR="00314151">
              <w:rPr>
                <w:noProof/>
                <w:webHidden/>
              </w:rPr>
            </w:r>
            <w:r w:rsidR="00314151">
              <w:rPr>
                <w:noProof/>
                <w:webHidden/>
              </w:rPr>
              <w:fldChar w:fldCharType="separate"/>
            </w:r>
            <w:r w:rsidR="00314151">
              <w:rPr>
                <w:noProof/>
                <w:webHidden/>
              </w:rPr>
              <w:t>10</w:t>
            </w:r>
            <w:r w:rsidR="00314151">
              <w:rPr>
                <w:noProof/>
                <w:webHidden/>
              </w:rPr>
              <w:fldChar w:fldCharType="end"/>
            </w:r>
          </w:hyperlink>
        </w:p>
        <w:p w14:paraId="34045BEB" w14:textId="0E11F13C" w:rsidR="00314151" w:rsidRDefault="00000000">
          <w:pPr>
            <w:pStyle w:val="TOC2"/>
            <w:tabs>
              <w:tab w:val="left" w:pos="880"/>
              <w:tab w:val="right" w:leader="dot" w:pos="9016"/>
            </w:tabs>
            <w:rPr>
              <w:rFonts w:asciiTheme="minorHAnsi" w:eastAsiaTheme="minorEastAsia" w:hAnsiTheme="minorHAnsi"/>
              <w:noProof/>
              <w:sz w:val="22"/>
            </w:rPr>
          </w:pPr>
          <w:hyperlink w:anchor="_Toc115950592" w:history="1">
            <w:r w:rsidR="00314151" w:rsidRPr="00DC6166">
              <w:rPr>
                <w:rStyle w:val="Hyperlink"/>
                <w:noProof/>
              </w:rPr>
              <w:t>3.2</w:t>
            </w:r>
            <w:r w:rsidR="00314151">
              <w:rPr>
                <w:rFonts w:asciiTheme="minorHAnsi" w:eastAsiaTheme="minorEastAsia" w:hAnsiTheme="minorHAnsi"/>
                <w:noProof/>
                <w:sz w:val="22"/>
              </w:rPr>
              <w:tab/>
            </w:r>
            <w:r w:rsidR="00314151" w:rsidRPr="00DC6166">
              <w:rPr>
                <w:rStyle w:val="Hyperlink"/>
                <w:noProof/>
              </w:rPr>
              <w:t>Applied Methodology</w:t>
            </w:r>
            <w:r w:rsidR="00314151">
              <w:rPr>
                <w:noProof/>
                <w:webHidden/>
              </w:rPr>
              <w:tab/>
            </w:r>
            <w:r w:rsidR="00314151">
              <w:rPr>
                <w:noProof/>
                <w:webHidden/>
              </w:rPr>
              <w:fldChar w:fldCharType="begin"/>
            </w:r>
            <w:r w:rsidR="00314151">
              <w:rPr>
                <w:noProof/>
                <w:webHidden/>
              </w:rPr>
              <w:instrText xml:space="preserve"> PAGEREF _Toc115950592 \h </w:instrText>
            </w:r>
            <w:r w:rsidR="00314151">
              <w:rPr>
                <w:noProof/>
                <w:webHidden/>
              </w:rPr>
            </w:r>
            <w:r w:rsidR="00314151">
              <w:rPr>
                <w:noProof/>
                <w:webHidden/>
              </w:rPr>
              <w:fldChar w:fldCharType="separate"/>
            </w:r>
            <w:r w:rsidR="00314151">
              <w:rPr>
                <w:noProof/>
                <w:webHidden/>
              </w:rPr>
              <w:t>10</w:t>
            </w:r>
            <w:r w:rsidR="00314151">
              <w:rPr>
                <w:noProof/>
                <w:webHidden/>
              </w:rPr>
              <w:fldChar w:fldCharType="end"/>
            </w:r>
          </w:hyperlink>
        </w:p>
        <w:p w14:paraId="26470B9B" w14:textId="54687977" w:rsidR="00314151" w:rsidRDefault="00000000">
          <w:pPr>
            <w:pStyle w:val="TOC3"/>
            <w:tabs>
              <w:tab w:val="left" w:pos="1320"/>
              <w:tab w:val="right" w:leader="dot" w:pos="9016"/>
            </w:tabs>
            <w:rPr>
              <w:rFonts w:asciiTheme="minorHAnsi" w:eastAsiaTheme="minorEastAsia" w:hAnsiTheme="minorHAnsi"/>
              <w:noProof/>
              <w:sz w:val="22"/>
            </w:rPr>
          </w:pPr>
          <w:hyperlink w:anchor="_Toc115950593" w:history="1">
            <w:r w:rsidR="00314151" w:rsidRPr="00DC6166">
              <w:rPr>
                <w:rStyle w:val="Hyperlink"/>
                <w:noProof/>
              </w:rPr>
              <w:t>3.2.1</w:t>
            </w:r>
            <w:r w:rsidR="00314151">
              <w:rPr>
                <w:rFonts w:asciiTheme="minorHAnsi" w:eastAsiaTheme="minorEastAsia" w:hAnsiTheme="minorHAnsi"/>
                <w:noProof/>
                <w:sz w:val="22"/>
              </w:rPr>
              <w:tab/>
            </w:r>
            <w:r w:rsidR="00314151" w:rsidRPr="00DC6166">
              <w:rPr>
                <w:rStyle w:val="Hyperlink"/>
                <w:noProof/>
              </w:rPr>
              <w:t>Empathize</w:t>
            </w:r>
            <w:r w:rsidR="00314151">
              <w:rPr>
                <w:noProof/>
                <w:webHidden/>
              </w:rPr>
              <w:tab/>
            </w:r>
            <w:r w:rsidR="00314151">
              <w:rPr>
                <w:noProof/>
                <w:webHidden/>
              </w:rPr>
              <w:fldChar w:fldCharType="begin"/>
            </w:r>
            <w:r w:rsidR="00314151">
              <w:rPr>
                <w:noProof/>
                <w:webHidden/>
              </w:rPr>
              <w:instrText xml:space="preserve"> PAGEREF _Toc115950593 \h </w:instrText>
            </w:r>
            <w:r w:rsidR="00314151">
              <w:rPr>
                <w:noProof/>
                <w:webHidden/>
              </w:rPr>
            </w:r>
            <w:r w:rsidR="00314151">
              <w:rPr>
                <w:noProof/>
                <w:webHidden/>
              </w:rPr>
              <w:fldChar w:fldCharType="separate"/>
            </w:r>
            <w:r w:rsidR="00314151">
              <w:rPr>
                <w:noProof/>
                <w:webHidden/>
              </w:rPr>
              <w:t>10</w:t>
            </w:r>
            <w:r w:rsidR="00314151">
              <w:rPr>
                <w:noProof/>
                <w:webHidden/>
              </w:rPr>
              <w:fldChar w:fldCharType="end"/>
            </w:r>
          </w:hyperlink>
        </w:p>
        <w:p w14:paraId="0E950CDB" w14:textId="7F19C854" w:rsidR="00314151" w:rsidRDefault="00000000">
          <w:pPr>
            <w:pStyle w:val="TOC3"/>
            <w:tabs>
              <w:tab w:val="left" w:pos="1320"/>
              <w:tab w:val="right" w:leader="dot" w:pos="9016"/>
            </w:tabs>
            <w:rPr>
              <w:rFonts w:asciiTheme="minorHAnsi" w:eastAsiaTheme="minorEastAsia" w:hAnsiTheme="minorHAnsi"/>
              <w:noProof/>
              <w:sz w:val="22"/>
            </w:rPr>
          </w:pPr>
          <w:hyperlink w:anchor="_Toc115950594" w:history="1">
            <w:r w:rsidR="00314151" w:rsidRPr="00DC6166">
              <w:rPr>
                <w:rStyle w:val="Hyperlink"/>
                <w:noProof/>
              </w:rPr>
              <w:t>3.2.2</w:t>
            </w:r>
            <w:r w:rsidR="00314151">
              <w:rPr>
                <w:rFonts w:asciiTheme="minorHAnsi" w:eastAsiaTheme="minorEastAsia" w:hAnsiTheme="minorHAnsi"/>
                <w:noProof/>
                <w:sz w:val="22"/>
              </w:rPr>
              <w:tab/>
            </w:r>
            <w:r w:rsidR="00314151" w:rsidRPr="00DC6166">
              <w:rPr>
                <w:rStyle w:val="Hyperlink"/>
                <w:noProof/>
              </w:rPr>
              <w:t>Define</w:t>
            </w:r>
            <w:r w:rsidR="00314151">
              <w:rPr>
                <w:noProof/>
                <w:webHidden/>
              </w:rPr>
              <w:tab/>
            </w:r>
            <w:r w:rsidR="00314151">
              <w:rPr>
                <w:noProof/>
                <w:webHidden/>
              </w:rPr>
              <w:fldChar w:fldCharType="begin"/>
            </w:r>
            <w:r w:rsidR="00314151">
              <w:rPr>
                <w:noProof/>
                <w:webHidden/>
              </w:rPr>
              <w:instrText xml:space="preserve"> PAGEREF _Toc115950594 \h </w:instrText>
            </w:r>
            <w:r w:rsidR="00314151">
              <w:rPr>
                <w:noProof/>
                <w:webHidden/>
              </w:rPr>
            </w:r>
            <w:r w:rsidR="00314151">
              <w:rPr>
                <w:noProof/>
                <w:webHidden/>
              </w:rPr>
              <w:fldChar w:fldCharType="separate"/>
            </w:r>
            <w:r w:rsidR="00314151">
              <w:rPr>
                <w:noProof/>
                <w:webHidden/>
              </w:rPr>
              <w:t>11</w:t>
            </w:r>
            <w:r w:rsidR="00314151">
              <w:rPr>
                <w:noProof/>
                <w:webHidden/>
              </w:rPr>
              <w:fldChar w:fldCharType="end"/>
            </w:r>
          </w:hyperlink>
        </w:p>
        <w:p w14:paraId="071AF558" w14:textId="172664E6" w:rsidR="00314151" w:rsidRDefault="00000000">
          <w:pPr>
            <w:pStyle w:val="TOC3"/>
            <w:tabs>
              <w:tab w:val="left" w:pos="1320"/>
              <w:tab w:val="right" w:leader="dot" w:pos="9016"/>
            </w:tabs>
            <w:rPr>
              <w:rFonts w:asciiTheme="minorHAnsi" w:eastAsiaTheme="minorEastAsia" w:hAnsiTheme="minorHAnsi"/>
              <w:noProof/>
              <w:sz w:val="22"/>
            </w:rPr>
          </w:pPr>
          <w:hyperlink w:anchor="_Toc115950595" w:history="1">
            <w:r w:rsidR="00314151" w:rsidRPr="00DC6166">
              <w:rPr>
                <w:rStyle w:val="Hyperlink"/>
                <w:noProof/>
              </w:rPr>
              <w:t>3.2.3</w:t>
            </w:r>
            <w:r w:rsidR="00314151">
              <w:rPr>
                <w:rFonts w:asciiTheme="minorHAnsi" w:eastAsiaTheme="minorEastAsia" w:hAnsiTheme="minorHAnsi"/>
                <w:noProof/>
                <w:sz w:val="22"/>
              </w:rPr>
              <w:tab/>
            </w:r>
            <w:r w:rsidR="00314151" w:rsidRPr="00DC6166">
              <w:rPr>
                <w:rStyle w:val="Hyperlink"/>
                <w:noProof/>
              </w:rPr>
              <w:t>Ideate</w:t>
            </w:r>
            <w:r w:rsidR="00314151">
              <w:rPr>
                <w:noProof/>
                <w:webHidden/>
              </w:rPr>
              <w:tab/>
            </w:r>
            <w:r w:rsidR="00314151">
              <w:rPr>
                <w:noProof/>
                <w:webHidden/>
              </w:rPr>
              <w:fldChar w:fldCharType="begin"/>
            </w:r>
            <w:r w:rsidR="00314151">
              <w:rPr>
                <w:noProof/>
                <w:webHidden/>
              </w:rPr>
              <w:instrText xml:space="preserve"> PAGEREF _Toc115950595 \h </w:instrText>
            </w:r>
            <w:r w:rsidR="00314151">
              <w:rPr>
                <w:noProof/>
                <w:webHidden/>
              </w:rPr>
            </w:r>
            <w:r w:rsidR="00314151">
              <w:rPr>
                <w:noProof/>
                <w:webHidden/>
              </w:rPr>
              <w:fldChar w:fldCharType="separate"/>
            </w:r>
            <w:r w:rsidR="00314151">
              <w:rPr>
                <w:noProof/>
                <w:webHidden/>
              </w:rPr>
              <w:t>11</w:t>
            </w:r>
            <w:r w:rsidR="00314151">
              <w:rPr>
                <w:noProof/>
                <w:webHidden/>
              </w:rPr>
              <w:fldChar w:fldCharType="end"/>
            </w:r>
          </w:hyperlink>
        </w:p>
        <w:p w14:paraId="3042E4E5" w14:textId="2567C750" w:rsidR="00314151" w:rsidRDefault="00000000">
          <w:pPr>
            <w:pStyle w:val="TOC3"/>
            <w:tabs>
              <w:tab w:val="left" w:pos="1320"/>
              <w:tab w:val="right" w:leader="dot" w:pos="9016"/>
            </w:tabs>
            <w:rPr>
              <w:rFonts w:asciiTheme="minorHAnsi" w:eastAsiaTheme="minorEastAsia" w:hAnsiTheme="minorHAnsi"/>
              <w:noProof/>
              <w:sz w:val="22"/>
            </w:rPr>
          </w:pPr>
          <w:hyperlink w:anchor="_Toc115950596" w:history="1">
            <w:r w:rsidR="00314151" w:rsidRPr="00DC6166">
              <w:rPr>
                <w:rStyle w:val="Hyperlink"/>
                <w:noProof/>
              </w:rPr>
              <w:t>3.2.4</w:t>
            </w:r>
            <w:r w:rsidR="00314151">
              <w:rPr>
                <w:rFonts w:asciiTheme="minorHAnsi" w:eastAsiaTheme="minorEastAsia" w:hAnsiTheme="minorHAnsi"/>
                <w:noProof/>
                <w:sz w:val="22"/>
              </w:rPr>
              <w:tab/>
            </w:r>
            <w:r w:rsidR="00314151" w:rsidRPr="00DC6166">
              <w:rPr>
                <w:rStyle w:val="Hyperlink"/>
                <w:noProof/>
              </w:rPr>
              <w:t>Prototype</w:t>
            </w:r>
            <w:r w:rsidR="00314151">
              <w:rPr>
                <w:noProof/>
                <w:webHidden/>
              </w:rPr>
              <w:tab/>
            </w:r>
            <w:r w:rsidR="00314151">
              <w:rPr>
                <w:noProof/>
                <w:webHidden/>
              </w:rPr>
              <w:fldChar w:fldCharType="begin"/>
            </w:r>
            <w:r w:rsidR="00314151">
              <w:rPr>
                <w:noProof/>
                <w:webHidden/>
              </w:rPr>
              <w:instrText xml:space="preserve"> PAGEREF _Toc115950596 \h </w:instrText>
            </w:r>
            <w:r w:rsidR="00314151">
              <w:rPr>
                <w:noProof/>
                <w:webHidden/>
              </w:rPr>
            </w:r>
            <w:r w:rsidR="00314151">
              <w:rPr>
                <w:noProof/>
                <w:webHidden/>
              </w:rPr>
              <w:fldChar w:fldCharType="separate"/>
            </w:r>
            <w:r w:rsidR="00314151">
              <w:rPr>
                <w:noProof/>
                <w:webHidden/>
              </w:rPr>
              <w:t>11</w:t>
            </w:r>
            <w:r w:rsidR="00314151">
              <w:rPr>
                <w:noProof/>
                <w:webHidden/>
              </w:rPr>
              <w:fldChar w:fldCharType="end"/>
            </w:r>
          </w:hyperlink>
        </w:p>
        <w:p w14:paraId="1153FA50" w14:textId="41F77326" w:rsidR="00314151" w:rsidRDefault="00000000">
          <w:pPr>
            <w:pStyle w:val="TOC3"/>
            <w:tabs>
              <w:tab w:val="left" w:pos="1320"/>
              <w:tab w:val="right" w:leader="dot" w:pos="9016"/>
            </w:tabs>
            <w:rPr>
              <w:rFonts w:asciiTheme="minorHAnsi" w:eastAsiaTheme="minorEastAsia" w:hAnsiTheme="minorHAnsi"/>
              <w:noProof/>
              <w:sz w:val="22"/>
            </w:rPr>
          </w:pPr>
          <w:hyperlink w:anchor="_Toc115950597" w:history="1">
            <w:r w:rsidR="00314151" w:rsidRPr="00DC6166">
              <w:rPr>
                <w:rStyle w:val="Hyperlink"/>
                <w:noProof/>
              </w:rPr>
              <w:t>3.2.5</w:t>
            </w:r>
            <w:r w:rsidR="00314151">
              <w:rPr>
                <w:rFonts w:asciiTheme="minorHAnsi" w:eastAsiaTheme="minorEastAsia" w:hAnsiTheme="minorHAnsi"/>
                <w:noProof/>
                <w:sz w:val="22"/>
              </w:rPr>
              <w:tab/>
            </w:r>
            <w:r w:rsidR="00314151" w:rsidRPr="00DC6166">
              <w:rPr>
                <w:rStyle w:val="Hyperlink"/>
                <w:noProof/>
              </w:rPr>
              <w:t>Test</w:t>
            </w:r>
            <w:r w:rsidR="00314151">
              <w:rPr>
                <w:noProof/>
                <w:webHidden/>
              </w:rPr>
              <w:tab/>
            </w:r>
            <w:r w:rsidR="00314151">
              <w:rPr>
                <w:noProof/>
                <w:webHidden/>
              </w:rPr>
              <w:fldChar w:fldCharType="begin"/>
            </w:r>
            <w:r w:rsidR="00314151">
              <w:rPr>
                <w:noProof/>
                <w:webHidden/>
              </w:rPr>
              <w:instrText xml:space="preserve"> PAGEREF _Toc115950597 \h </w:instrText>
            </w:r>
            <w:r w:rsidR="00314151">
              <w:rPr>
                <w:noProof/>
                <w:webHidden/>
              </w:rPr>
            </w:r>
            <w:r w:rsidR="00314151">
              <w:rPr>
                <w:noProof/>
                <w:webHidden/>
              </w:rPr>
              <w:fldChar w:fldCharType="separate"/>
            </w:r>
            <w:r w:rsidR="00314151">
              <w:rPr>
                <w:noProof/>
                <w:webHidden/>
              </w:rPr>
              <w:t>11</w:t>
            </w:r>
            <w:r w:rsidR="00314151">
              <w:rPr>
                <w:noProof/>
                <w:webHidden/>
              </w:rPr>
              <w:fldChar w:fldCharType="end"/>
            </w:r>
          </w:hyperlink>
        </w:p>
        <w:p w14:paraId="5DB68FB9" w14:textId="1AF71DF2" w:rsidR="00314151" w:rsidRDefault="00000000">
          <w:pPr>
            <w:pStyle w:val="TOC2"/>
            <w:tabs>
              <w:tab w:val="left" w:pos="880"/>
              <w:tab w:val="right" w:leader="dot" w:pos="9016"/>
            </w:tabs>
            <w:rPr>
              <w:rFonts w:asciiTheme="minorHAnsi" w:eastAsiaTheme="minorEastAsia" w:hAnsiTheme="minorHAnsi"/>
              <w:noProof/>
              <w:sz w:val="22"/>
            </w:rPr>
          </w:pPr>
          <w:hyperlink w:anchor="_Toc115950598" w:history="1">
            <w:r w:rsidR="00314151" w:rsidRPr="00DC6166">
              <w:rPr>
                <w:rStyle w:val="Hyperlink"/>
                <w:noProof/>
              </w:rPr>
              <w:t>3.3</w:t>
            </w:r>
            <w:r w:rsidR="00314151">
              <w:rPr>
                <w:rFonts w:asciiTheme="minorHAnsi" w:eastAsiaTheme="minorEastAsia" w:hAnsiTheme="minorHAnsi"/>
                <w:noProof/>
                <w:sz w:val="22"/>
              </w:rPr>
              <w:tab/>
            </w:r>
            <w:r w:rsidR="00314151" w:rsidRPr="00DC6166">
              <w:rPr>
                <w:rStyle w:val="Hyperlink"/>
                <w:noProof/>
              </w:rPr>
              <w:t>System Analysis</w:t>
            </w:r>
            <w:r w:rsidR="00314151">
              <w:rPr>
                <w:noProof/>
                <w:webHidden/>
              </w:rPr>
              <w:tab/>
            </w:r>
            <w:r w:rsidR="00314151">
              <w:rPr>
                <w:noProof/>
                <w:webHidden/>
              </w:rPr>
              <w:fldChar w:fldCharType="begin"/>
            </w:r>
            <w:r w:rsidR="00314151">
              <w:rPr>
                <w:noProof/>
                <w:webHidden/>
              </w:rPr>
              <w:instrText xml:space="preserve"> PAGEREF _Toc115950598 \h </w:instrText>
            </w:r>
            <w:r w:rsidR="00314151">
              <w:rPr>
                <w:noProof/>
                <w:webHidden/>
              </w:rPr>
            </w:r>
            <w:r w:rsidR="00314151">
              <w:rPr>
                <w:noProof/>
                <w:webHidden/>
              </w:rPr>
              <w:fldChar w:fldCharType="separate"/>
            </w:r>
            <w:r w:rsidR="00314151">
              <w:rPr>
                <w:noProof/>
                <w:webHidden/>
              </w:rPr>
              <w:t>12</w:t>
            </w:r>
            <w:r w:rsidR="00314151">
              <w:rPr>
                <w:noProof/>
                <w:webHidden/>
              </w:rPr>
              <w:fldChar w:fldCharType="end"/>
            </w:r>
          </w:hyperlink>
        </w:p>
        <w:p w14:paraId="3FB4A30B" w14:textId="70568A70" w:rsidR="00314151" w:rsidRDefault="00000000">
          <w:pPr>
            <w:pStyle w:val="TOC3"/>
            <w:tabs>
              <w:tab w:val="left" w:pos="1320"/>
              <w:tab w:val="right" w:leader="dot" w:pos="9016"/>
            </w:tabs>
            <w:rPr>
              <w:rFonts w:asciiTheme="minorHAnsi" w:eastAsiaTheme="minorEastAsia" w:hAnsiTheme="minorHAnsi"/>
              <w:noProof/>
              <w:sz w:val="22"/>
            </w:rPr>
          </w:pPr>
          <w:hyperlink w:anchor="_Toc115950599" w:history="1">
            <w:r w:rsidR="00314151" w:rsidRPr="00DC6166">
              <w:rPr>
                <w:rStyle w:val="Hyperlink"/>
                <w:noProof/>
              </w:rPr>
              <w:t>3.3.1</w:t>
            </w:r>
            <w:r w:rsidR="00314151">
              <w:rPr>
                <w:rFonts w:asciiTheme="minorHAnsi" w:eastAsiaTheme="minorEastAsia" w:hAnsiTheme="minorHAnsi"/>
                <w:noProof/>
                <w:sz w:val="22"/>
              </w:rPr>
              <w:tab/>
            </w:r>
            <w:r w:rsidR="00314151" w:rsidRPr="00DC6166">
              <w:rPr>
                <w:rStyle w:val="Hyperlink"/>
                <w:noProof/>
              </w:rPr>
              <w:t>Approach to Design and Development</w:t>
            </w:r>
            <w:r w:rsidR="00314151">
              <w:rPr>
                <w:noProof/>
                <w:webHidden/>
              </w:rPr>
              <w:tab/>
            </w:r>
            <w:r w:rsidR="00314151">
              <w:rPr>
                <w:noProof/>
                <w:webHidden/>
              </w:rPr>
              <w:fldChar w:fldCharType="begin"/>
            </w:r>
            <w:r w:rsidR="00314151">
              <w:rPr>
                <w:noProof/>
                <w:webHidden/>
              </w:rPr>
              <w:instrText xml:space="preserve"> PAGEREF _Toc115950599 \h </w:instrText>
            </w:r>
            <w:r w:rsidR="00314151">
              <w:rPr>
                <w:noProof/>
                <w:webHidden/>
              </w:rPr>
            </w:r>
            <w:r w:rsidR="00314151">
              <w:rPr>
                <w:noProof/>
                <w:webHidden/>
              </w:rPr>
              <w:fldChar w:fldCharType="separate"/>
            </w:r>
            <w:r w:rsidR="00314151">
              <w:rPr>
                <w:noProof/>
                <w:webHidden/>
              </w:rPr>
              <w:t>12</w:t>
            </w:r>
            <w:r w:rsidR="00314151">
              <w:rPr>
                <w:noProof/>
                <w:webHidden/>
              </w:rPr>
              <w:fldChar w:fldCharType="end"/>
            </w:r>
          </w:hyperlink>
        </w:p>
        <w:p w14:paraId="0FDFB9FC" w14:textId="757E1770" w:rsidR="00314151" w:rsidRDefault="00000000">
          <w:pPr>
            <w:pStyle w:val="TOC3"/>
            <w:tabs>
              <w:tab w:val="left" w:pos="1320"/>
              <w:tab w:val="right" w:leader="dot" w:pos="9016"/>
            </w:tabs>
            <w:rPr>
              <w:rFonts w:asciiTheme="minorHAnsi" w:eastAsiaTheme="minorEastAsia" w:hAnsiTheme="minorHAnsi"/>
              <w:noProof/>
              <w:sz w:val="22"/>
            </w:rPr>
          </w:pPr>
          <w:hyperlink w:anchor="_Toc115950600" w:history="1">
            <w:r w:rsidR="00314151" w:rsidRPr="00DC6166">
              <w:rPr>
                <w:rStyle w:val="Hyperlink"/>
                <w:noProof/>
              </w:rPr>
              <w:t>3.3.2</w:t>
            </w:r>
            <w:r w:rsidR="00314151">
              <w:rPr>
                <w:rFonts w:asciiTheme="minorHAnsi" w:eastAsiaTheme="minorEastAsia" w:hAnsiTheme="minorHAnsi"/>
                <w:noProof/>
                <w:sz w:val="22"/>
              </w:rPr>
              <w:tab/>
            </w:r>
            <w:r w:rsidR="00314151" w:rsidRPr="00DC6166">
              <w:rPr>
                <w:rStyle w:val="Hyperlink"/>
                <w:noProof/>
              </w:rPr>
              <w:t>Use-Case Diagram</w:t>
            </w:r>
            <w:r w:rsidR="00314151">
              <w:rPr>
                <w:noProof/>
                <w:webHidden/>
              </w:rPr>
              <w:tab/>
            </w:r>
            <w:r w:rsidR="00314151">
              <w:rPr>
                <w:noProof/>
                <w:webHidden/>
              </w:rPr>
              <w:fldChar w:fldCharType="begin"/>
            </w:r>
            <w:r w:rsidR="00314151">
              <w:rPr>
                <w:noProof/>
                <w:webHidden/>
              </w:rPr>
              <w:instrText xml:space="preserve"> PAGEREF _Toc115950600 \h </w:instrText>
            </w:r>
            <w:r w:rsidR="00314151">
              <w:rPr>
                <w:noProof/>
                <w:webHidden/>
              </w:rPr>
            </w:r>
            <w:r w:rsidR="00314151">
              <w:rPr>
                <w:noProof/>
                <w:webHidden/>
              </w:rPr>
              <w:fldChar w:fldCharType="separate"/>
            </w:r>
            <w:r w:rsidR="00314151">
              <w:rPr>
                <w:noProof/>
                <w:webHidden/>
              </w:rPr>
              <w:t>12</w:t>
            </w:r>
            <w:r w:rsidR="00314151">
              <w:rPr>
                <w:noProof/>
                <w:webHidden/>
              </w:rPr>
              <w:fldChar w:fldCharType="end"/>
            </w:r>
          </w:hyperlink>
        </w:p>
        <w:p w14:paraId="14EEBBFC" w14:textId="7F77501A" w:rsidR="00314151" w:rsidRDefault="00000000">
          <w:pPr>
            <w:pStyle w:val="TOC3"/>
            <w:tabs>
              <w:tab w:val="left" w:pos="1320"/>
              <w:tab w:val="right" w:leader="dot" w:pos="9016"/>
            </w:tabs>
            <w:rPr>
              <w:rFonts w:asciiTheme="minorHAnsi" w:eastAsiaTheme="minorEastAsia" w:hAnsiTheme="minorHAnsi"/>
              <w:noProof/>
              <w:sz w:val="22"/>
            </w:rPr>
          </w:pPr>
          <w:hyperlink w:anchor="_Toc115950601" w:history="1">
            <w:r w:rsidR="00314151" w:rsidRPr="00DC6166">
              <w:rPr>
                <w:rStyle w:val="Hyperlink"/>
                <w:noProof/>
              </w:rPr>
              <w:t>3.3.3</w:t>
            </w:r>
            <w:r w:rsidR="00314151">
              <w:rPr>
                <w:rFonts w:asciiTheme="minorHAnsi" w:eastAsiaTheme="minorEastAsia" w:hAnsiTheme="minorHAnsi"/>
                <w:noProof/>
                <w:sz w:val="22"/>
              </w:rPr>
              <w:tab/>
            </w:r>
            <w:r w:rsidR="00314151" w:rsidRPr="00DC6166">
              <w:rPr>
                <w:rStyle w:val="Hyperlink"/>
                <w:noProof/>
              </w:rPr>
              <w:t>Sequence Diagram</w:t>
            </w:r>
            <w:r w:rsidR="00314151">
              <w:rPr>
                <w:noProof/>
                <w:webHidden/>
              </w:rPr>
              <w:tab/>
            </w:r>
            <w:r w:rsidR="00314151">
              <w:rPr>
                <w:noProof/>
                <w:webHidden/>
              </w:rPr>
              <w:fldChar w:fldCharType="begin"/>
            </w:r>
            <w:r w:rsidR="00314151">
              <w:rPr>
                <w:noProof/>
                <w:webHidden/>
              </w:rPr>
              <w:instrText xml:space="preserve"> PAGEREF _Toc115950601 \h </w:instrText>
            </w:r>
            <w:r w:rsidR="00314151">
              <w:rPr>
                <w:noProof/>
                <w:webHidden/>
              </w:rPr>
            </w:r>
            <w:r w:rsidR="00314151">
              <w:rPr>
                <w:noProof/>
                <w:webHidden/>
              </w:rPr>
              <w:fldChar w:fldCharType="separate"/>
            </w:r>
            <w:r w:rsidR="00314151">
              <w:rPr>
                <w:noProof/>
                <w:webHidden/>
              </w:rPr>
              <w:t>12</w:t>
            </w:r>
            <w:r w:rsidR="00314151">
              <w:rPr>
                <w:noProof/>
                <w:webHidden/>
              </w:rPr>
              <w:fldChar w:fldCharType="end"/>
            </w:r>
          </w:hyperlink>
        </w:p>
        <w:p w14:paraId="25AE784F" w14:textId="7CC73BC6" w:rsidR="00314151" w:rsidRDefault="00000000">
          <w:pPr>
            <w:pStyle w:val="TOC3"/>
            <w:tabs>
              <w:tab w:val="left" w:pos="1320"/>
              <w:tab w:val="right" w:leader="dot" w:pos="9016"/>
            </w:tabs>
            <w:rPr>
              <w:rFonts w:asciiTheme="minorHAnsi" w:eastAsiaTheme="minorEastAsia" w:hAnsiTheme="minorHAnsi"/>
              <w:noProof/>
              <w:sz w:val="22"/>
            </w:rPr>
          </w:pPr>
          <w:hyperlink w:anchor="_Toc115950602" w:history="1">
            <w:r w:rsidR="00314151" w:rsidRPr="00DC6166">
              <w:rPr>
                <w:rStyle w:val="Hyperlink"/>
                <w:noProof/>
              </w:rPr>
              <w:t>3.3.4</w:t>
            </w:r>
            <w:r w:rsidR="00314151">
              <w:rPr>
                <w:rFonts w:asciiTheme="minorHAnsi" w:eastAsiaTheme="minorEastAsia" w:hAnsiTheme="minorHAnsi"/>
                <w:noProof/>
                <w:sz w:val="22"/>
              </w:rPr>
              <w:tab/>
            </w:r>
            <w:r w:rsidR="00314151" w:rsidRPr="00DC6166">
              <w:rPr>
                <w:rStyle w:val="Hyperlink"/>
                <w:noProof/>
              </w:rPr>
              <w:t>System Sequence Diagram</w:t>
            </w:r>
            <w:r w:rsidR="00314151">
              <w:rPr>
                <w:noProof/>
                <w:webHidden/>
              </w:rPr>
              <w:tab/>
            </w:r>
            <w:r w:rsidR="00314151">
              <w:rPr>
                <w:noProof/>
                <w:webHidden/>
              </w:rPr>
              <w:fldChar w:fldCharType="begin"/>
            </w:r>
            <w:r w:rsidR="00314151">
              <w:rPr>
                <w:noProof/>
                <w:webHidden/>
              </w:rPr>
              <w:instrText xml:space="preserve"> PAGEREF _Toc115950602 \h </w:instrText>
            </w:r>
            <w:r w:rsidR="00314151">
              <w:rPr>
                <w:noProof/>
                <w:webHidden/>
              </w:rPr>
            </w:r>
            <w:r w:rsidR="00314151">
              <w:rPr>
                <w:noProof/>
                <w:webHidden/>
              </w:rPr>
              <w:fldChar w:fldCharType="separate"/>
            </w:r>
            <w:r w:rsidR="00314151">
              <w:rPr>
                <w:noProof/>
                <w:webHidden/>
              </w:rPr>
              <w:t>12</w:t>
            </w:r>
            <w:r w:rsidR="00314151">
              <w:rPr>
                <w:noProof/>
                <w:webHidden/>
              </w:rPr>
              <w:fldChar w:fldCharType="end"/>
            </w:r>
          </w:hyperlink>
        </w:p>
        <w:p w14:paraId="314A264C" w14:textId="7A7AF46C" w:rsidR="00314151" w:rsidRDefault="00000000">
          <w:pPr>
            <w:pStyle w:val="TOC3"/>
            <w:tabs>
              <w:tab w:val="left" w:pos="1320"/>
              <w:tab w:val="right" w:leader="dot" w:pos="9016"/>
            </w:tabs>
            <w:rPr>
              <w:rFonts w:asciiTheme="minorHAnsi" w:eastAsiaTheme="minorEastAsia" w:hAnsiTheme="minorHAnsi"/>
              <w:noProof/>
              <w:sz w:val="22"/>
            </w:rPr>
          </w:pPr>
          <w:hyperlink w:anchor="_Toc115950603" w:history="1">
            <w:r w:rsidR="00314151" w:rsidRPr="00DC6166">
              <w:rPr>
                <w:rStyle w:val="Hyperlink"/>
                <w:noProof/>
              </w:rPr>
              <w:t>3.3.5</w:t>
            </w:r>
            <w:r w:rsidR="00314151">
              <w:rPr>
                <w:rFonts w:asciiTheme="minorHAnsi" w:eastAsiaTheme="minorEastAsia" w:hAnsiTheme="minorHAnsi"/>
                <w:noProof/>
                <w:sz w:val="22"/>
              </w:rPr>
              <w:tab/>
            </w:r>
            <w:r w:rsidR="00314151" w:rsidRPr="00DC6166">
              <w:rPr>
                <w:rStyle w:val="Hyperlink"/>
                <w:noProof/>
              </w:rPr>
              <w:t>Entity Relationship Diagram</w:t>
            </w:r>
            <w:r w:rsidR="00314151">
              <w:rPr>
                <w:noProof/>
                <w:webHidden/>
              </w:rPr>
              <w:tab/>
            </w:r>
            <w:r w:rsidR="00314151">
              <w:rPr>
                <w:noProof/>
                <w:webHidden/>
              </w:rPr>
              <w:fldChar w:fldCharType="begin"/>
            </w:r>
            <w:r w:rsidR="00314151">
              <w:rPr>
                <w:noProof/>
                <w:webHidden/>
              </w:rPr>
              <w:instrText xml:space="preserve"> PAGEREF _Toc115950603 \h </w:instrText>
            </w:r>
            <w:r w:rsidR="00314151">
              <w:rPr>
                <w:noProof/>
                <w:webHidden/>
              </w:rPr>
            </w:r>
            <w:r w:rsidR="00314151">
              <w:rPr>
                <w:noProof/>
                <w:webHidden/>
              </w:rPr>
              <w:fldChar w:fldCharType="separate"/>
            </w:r>
            <w:r w:rsidR="00314151">
              <w:rPr>
                <w:noProof/>
                <w:webHidden/>
              </w:rPr>
              <w:t>13</w:t>
            </w:r>
            <w:r w:rsidR="00314151">
              <w:rPr>
                <w:noProof/>
                <w:webHidden/>
              </w:rPr>
              <w:fldChar w:fldCharType="end"/>
            </w:r>
          </w:hyperlink>
        </w:p>
        <w:p w14:paraId="04AC02E9" w14:textId="383D03BC" w:rsidR="00314151" w:rsidRDefault="00000000">
          <w:pPr>
            <w:pStyle w:val="TOC3"/>
            <w:tabs>
              <w:tab w:val="left" w:pos="1320"/>
              <w:tab w:val="right" w:leader="dot" w:pos="9016"/>
            </w:tabs>
            <w:rPr>
              <w:rFonts w:asciiTheme="minorHAnsi" w:eastAsiaTheme="minorEastAsia" w:hAnsiTheme="minorHAnsi"/>
              <w:noProof/>
              <w:sz w:val="22"/>
            </w:rPr>
          </w:pPr>
          <w:hyperlink w:anchor="_Toc115950604" w:history="1">
            <w:r w:rsidR="00314151" w:rsidRPr="00DC6166">
              <w:rPr>
                <w:rStyle w:val="Hyperlink"/>
                <w:noProof/>
              </w:rPr>
              <w:t>3.3.6</w:t>
            </w:r>
            <w:r w:rsidR="00314151">
              <w:rPr>
                <w:rFonts w:asciiTheme="minorHAnsi" w:eastAsiaTheme="minorEastAsia" w:hAnsiTheme="minorHAnsi"/>
                <w:noProof/>
                <w:sz w:val="22"/>
              </w:rPr>
              <w:tab/>
            </w:r>
            <w:r w:rsidR="00314151" w:rsidRPr="00DC6166">
              <w:rPr>
                <w:rStyle w:val="Hyperlink"/>
                <w:noProof/>
              </w:rPr>
              <w:t>Class Diagram</w:t>
            </w:r>
            <w:r w:rsidR="00314151">
              <w:rPr>
                <w:noProof/>
                <w:webHidden/>
              </w:rPr>
              <w:tab/>
            </w:r>
            <w:r w:rsidR="00314151">
              <w:rPr>
                <w:noProof/>
                <w:webHidden/>
              </w:rPr>
              <w:fldChar w:fldCharType="begin"/>
            </w:r>
            <w:r w:rsidR="00314151">
              <w:rPr>
                <w:noProof/>
                <w:webHidden/>
              </w:rPr>
              <w:instrText xml:space="preserve"> PAGEREF _Toc115950604 \h </w:instrText>
            </w:r>
            <w:r w:rsidR="00314151">
              <w:rPr>
                <w:noProof/>
                <w:webHidden/>
              </w:rPr>
            </w:r>
            <w:r w:rsidR="00314151">
              <w:rPr>
                <w:noProof/>
                <w:webHidden/>
              </w:rPr>
              <w:fldChar w:fldCharType="separate"/>
            </w:r>
            <w:r w:rsidR="00314151">
              <w:rPr>
                <w:noProof/>
                <w:webHidden/>
              </w:rPr>
              <w:t>13</w:t>
            </w:r>
            <w:r w:rsidR="00314151">
              <w:rPr>
                <w:noProof/>
                <w:webHidden/>
              </w:rPr>
              <w:fldChar w:fldCharType="end"/>
            </w:r>
          </w:hyperlink>
        </w:p>
        <w:p w14:paraId="55F85B31" w14:textId="0631B71E" w:rsidR="00314151" w:rsidRDefault="00000000">
          <w:pPr>
            <w:pStyle w:val="TOC3"/>
            <w:tabs>
              <w:tab w:val="left" w:pos="1320"/>
              <w:tab w:val="right" w:leader="dot" w:pos="9016"/>
            </w:tabs>
            <w:rPr>
              <w:rFonts w:asciiTheme="minorHAnsi" w:eastAsiaTheme="minorEastAsia" w:hAnsiTheme="minorHAnsi"/>
              <w:noProof/>
              <w:sz w:val="22"/>
            </w:rPr>
          </w:pPr>
          <w:hyperlink w:anchor="_Toc115950605" w:history="1">
            <w:r w:rsidR="00314151" w:rsidRPr="00DC6166">
              <w:rPr>
                <w:rStyle w:val="Hyperlink"/>
                <w:noProof/>
              </w:rPr>
              <w:t>3.3.7</w:t>
            </w:r>
            <w:r w:rsidR="00314151">
              <w:rPr>
                <w:rFonts w:asciiTheme="minorHAnsi" w:eastAsiaTheme="minorEastAsia" w:hAnsiTheme="minorHAnsi"/>
                <w:noProof/>
                <w:sz w:val="22"/>
              </w:rPr>
              <w:tab/>
            </w:r>
            <w:r w:rsidR="00314151" w:rsidRPr="00DC6166">
              <w:rPr>
                <w:rStyle w:val="Hyperlink"/>
                <w:noProof/>
              </w:rPr>
              <w:t>Activity Diagram</w:t>
            </w:r>
            <w:r w:rsidR="00314151">
              <w:rPr>
                <w:noProof/>
                <w:webHidden/>
              </w:rPr>
              <w:tab/>
            </w:r>
            <w:r w:rsidR="00314151">
              <w:rPr>
                <w:noProof/>
                <w:webHidden/>
              </w:rPr>
              <w:fldChar w:fldCharType="begin"/>
            </w:r>
            <w:r w:rsidR="00314151">
              <w:rPr>
                <w:noProof/>
                <w:webHidden/>
              </w:rPr>
              <w:instrText xml:space="preserve"> PAGEREF _Toc115950605 \h </w:instrText>
            </w:r>
            <w:r w:rsidR="00314151">
              <w:rPr>
                <w:noProof/>
                <w:webHidden/>
              </w:rPr>
            </w:r>
            <w:r w:rsidR="00314151">
              <w:rPr>
                <w:noProof/>
                <w:webHidden/>
              </w:rPr>
              <w:fldChar w:fldCharType="separate"/>
            </w:r>
            <w:r w:rsidR="00314151">
              <w:rPr>
                <w:noProof/>
                <w:webHidden/>
              </w:rPr>
              <w:t>13</w:t>
            </w:r>
            <w:r w:rsidR="00314151">
              <w:rPr>
                <w:noProof/>
                <w:webHidden/>
              </w:rPr>
              <w:fldChar w:fldCharType="end"/>
            </w:r>
          </w:hyperlink>
        </w:p>
        <w:p w14:paraId="33CF49A2" w14:textId="0ED464E6" w:rsidR="00314151" w:rsidRDefault="00000000">
          <w:pPr>
            <w:pStyle w:val="TOC2"/>
            <w:tabs>
              <w:tab w:val="left" w:pos="880"/>
              <w:tab w:val="right" w:leader="dot" w:pos="9016"/>
            </w:tabs>
            <w:rPr>
              <w:rFonts w:asciiTheme="minorHAnsi" w:eastAsiaTheme="minorEastAsia" w:hAnsiTheme="minorHAnsi"/>
              <w:noProof/>
              <w:sz w:val="22"/>
            </w:rPr>
          </w:pPr>
          <w:hyperlink w:anchor="_Toc115950606" w:history="1">
            <w:r w:rsidR="00314151" w:rsidRPr="00DC6166">
              <w:rPr>
                <w:rStyle w:val="Hyperlink"/>
                <w:noProof/>
              </w:rPr>
              <w:t>3.4</w:t>
            </w:r>
            <w:r w:rsidR="00314151">
              <w:rPr>
                <w:rFonts w:asciiTheme="minorHAnsi" w:eastAsiaTheme="minorEastAsia" w:hAnsiTheme="minorHAnsi"/>
                <w:noProof/>
                <w:sz w:val="22"/>
              </w:rPr>
              <w:tab/>
            </w:r>
            <w:r w:rsidR="00314151" w:rsidRPr="00DC6166">
              <w:rPr>
                <w:rStyle w:val="Hyperlink"/>
                <w:noProof/>
              </w:rPr>
              <w:t>System Design</w:t>
            </w:r>
            <w:r w:rsidR="00314151">
              <w:rPr>
                <w:noProof/>
                <w:webHidden/>
              </w:rPr>
              <w:tab/>
            </w:r>
            <w:r w:rsidR="00314151">
              <w:rPr>
                <w:noProof/>
                <w:webHidden/>
              </w:rPr>
              <w:fldChar w:fldCharType="begin"/>
            </w:r>
            <w:r w:rsidR="00314151">
              <w:rPr>
                <w:noProof/>
                <w:webHidden/>
              </w:rPr>
              <w:instrText xml:space="preserve"> PAGEREF _Toc115950606 \h </w:instrText>
            </w:r>
            <w:r w:rsidR="00314151">
              <w:rPr>
                <w:noProof/>
                <w:webHidden/>
              </w:rPr>
            </w:r>
            <w:r w:rsidR="00314151">
              <w:rPr>
                <w:noProof/>
                <w:webHidden/>
              </w:rPr>
              <w:fldChar w:fldCharType="separate"/>
            </w:r>
            <w:r w:rsidR="00314151">
              <w:rPr>
                <w:noProof/>
                <w:webHidden/>
              </w:rPr>
              <w:t>13</w:t>
            </w:r>
            <w:r w:rsidR="00314151">
              <w:rPr>
                <w:noProof/>
                <w:webHidden/>
              </w:rPr>
              <w:fldChar w:fldCharType="end"/>
            </w:r>
          </w:hyperlink>
        </w:p>
        <w:p w14:paraId="324895BB" w14:textId="06631B55" w:rsidR="00314151" w:rsidRDefault="00000000">
          <w:pPr>
            <w:pStyle w:val="TOC3"/>
            <w:tabs>
              <w:tab w:val="left" w:pos="1320"/>
              <w:tab w:val="right" w:leader="dot" w:pos="9016"/>
            </w:tabs>
            <w:rPr>
              <w:rFonts w:asciiTheme="minorHAnsi" w:eastAsiaTheme="minorEastAsia" w:hAnsiTheme="minorHAnsi"/>
              <w:noProof/>
              <w:sz w:val="22"/>
            </w:rPr>
          </w:pPr>
          <w:hyperlink w:anchor="_Toc115950607" w:history="1">
            <w:r w:rsidR="00314151" w:rsidRPr="00DC6166">
              <w:rPr>
                <w:rStyle w:val="Hyperlink"/>
                <w:noProof/>
              </w:rPr>
              <w:t>3.4.1</w:t>
            </w:r>
            <w:r w:rsidR="00314151">
              <w:rPr>
                <w:rFonts w:asciiTheme="minorHAnsi" w:eastAsiaTheme="minorEastAsia" w:hAnsiTheme="minorHAnsi"/>
                <w:noProof/>
                <w:sz w:val="22"/>
              </w:rPr>
              <w:tab/>
            </w:r>
            <w:r w:rsidR="00314151" w:rsidRPr="00DC6166">
              <w:rPr>
                <w:rStyle w:val="Hyperlink"/>
                <w:noProof/>
              </w:rPr>
              <w:t>Database Schema</w:t>
            </w:r>
            <w:r w:rsidR="00314151">
              <w:rPr>
                <w:noProof/>
                <w:webHidden/>
              </w:rPr>
              <w:tab/>
            </w:r>
            <w:r w:rsidR="00314151">
              <w:rPr>
                <w:noProof/>
                <w:webHidden/>
              </w:rPr>
              <w:fldChar w:fldCharType="begin"/>
            </w:r>
            <w:r w:rsidR="00314151">
              <w:rPr>
                <w:noProof/>
                <w:webHidden/>
              </w:rPr>
              <w:instrText xml:space="preserve"> PAGEREF _Toc115950607 \h </w:instrText>
            </w:r>
            <w:r w:rsidR="00314151">
              <w:rPr>
                <w:noProof/>
                <w:webHidden/>
              </w:rPr>
            </w:r>
            <w:r w:rsidR="00314151">
              <w:rPr>
                <w:noProof/>
                <w:webHidden/>
              </w:rPr>
              <w:fldChar w:fldCharType="separate"/>
            </w:r>
            <w:r w:rsidR="00314151">
              <w:rPr>
                <w:noProof/>
                <w:webHidden/>
              </w:rPr>
              <w:t>13</w:t>
            </w:r>
            <w:r w:rsidR="00314151">
              <w:rPr>
                <w:noProof/>
                <w:webHidden/>
              </w:rPr>
              <w:fldChar w:fldCharType="end"/>
            </w:r>
          </w:hyperlink>
        </w:p>
        <w:p w14:paraId="25A50485" w14:textId="6B383C0A" w:rsidR="00314151" w:rsidRDefault="00000000">
          <w:pPr>
            <w:pStyle w:val="TOC3"/>
            <w:tabs>
              <w:tab w:val="left" w:pos="1320"/>
              <w:tab w:val="right" w:leader="dot" w:pos="9016"/>
            </w:tabs>
            <w:rPr>
              <w:rFonts w:asciiTheme="minorHAnsi" w:eastAsiaTheme="minorEastAsia" w:hAnsiTheme="minorHAnsi"/>
              <w:noProof/>
              <w:sz w:val="22"/>
            </w:rPr>
          </w:pPr>
          <w:hyperlink w:anchor="_Toc115950608" w:history="1">
            <w:r w:rsidR="00314151" w:rsidRPr="00DC6166">
              <w:rPr>
                <w:rStyle w:val="Hyperlink"/>
                <w:noProof/>
              </w:rPr>
              <w:t>3.4.2</w:t>
            </w:r>
            <w:r w:rsidR="00314151">
              <w:rPr>
                <w:rFonts w:asciiTheme="minorHAnsi" w:eastAsiaTheme="minorEastAsia" w:hAnsiTheme="minorHAnsi"/>
                <w:noProof/>
                <w:sz w:val="22"/>
              </w:rPr>
              <w:tab/>
            </w:r>
            <w:r w:rsidR="00314151" w:rsidRPr="00DC6166">
              <w:rPr>
                <w:rStyle w:val="Hyperlink"/>
                <w:noProof/>
              </w:rPr>
              <w:t>Wireframes</w:t>
            </w:r>
            <w:r w:rsidR="00314151">
              <w:rPr>
                <w:noProof/>
                <w:webHidden/>
              </w:rPr>
              <w:tab/>
            </w:r>
            <w:r w:rsidR="00314151">
              <w:rPr>
                <w:noProof/>
                <w:webHidden/>
              </w:rPr>
              <w:fldChar w:fldCharType="begin"/>
            </w:r>
            <w:r w:rsidR="00314151">
              <w:rPr>
                <w:noProof/>
                <w:webHidden/>
              </w:rPr>
              <w:instrText xml:space="preserve"> PAGEREF _Toc115950608 \h </w:instrText>
            </w:r>
            <w:r w:rsidR="00314151">
              <w:rPr>
                <w:noProof/>
                <w:webHidden/>
              </w:rPr>
            </w:r>
            <w:r w:rsidR="00314151">
              <w:rPr>
                <w:noProof/>
                <w:webHidden/>
              </w:rPr>
              <w:fldChar w:fldCharType="separate"/>
            </w:r>
            <w:r w:rsidR="00314151">
              <w:rPr>
                <w:noProof/>
                <w:webHidden/>
              </w:rPr>
              <w:t>13</w:t>
            </w:r>
            <w:r w:rsidR="00314151">
              <w:rPr>
                <w:noProof/>
                <w:webHidden/>
              </w:rPr>
              <w:fldChar w:fldCharType="end"/>
            </w:r>
          </w:hyperlink>
        </w:p>
        <w:p w14:paraId="46AB3723" w14:textId="2EAC9569" w:rsidR="00314151" w:rsidRDefault="00000000">
          <w:pPr>
            <w:pStyle w:val="TOC3"/>
            <w:tabs>
              <w:tab w:val="left" w:pos="1320"/>
              <w:tab w:val="right" w:leader="dot" w:pos="9016"/>
            </w:tabs>
            <w:rPr>
              <w:rFonts w:asciiTheme="minorHAnsi" w:eastAsiaTheme="minorEastAsia" w:hAnsiTheme="minorHAnsi"/>
              <w:noProof/>
              <w:sz w:val="22"/>
            </w:rPr>
          </w:pPr>
          <w:hyperlink w:anchor="_Toc115950609" w:history="1">
            <w:r w:rsidR="00314151" w:rsidRPr="00DC6166">
              <w:rPr>
                <w:rStyle w:val="Hyperlink"/>
                <w:noProof/>
              </w:rPr>
              <w:t>3.4.3</w:t>
            </w:r>
            <w:r w:rsidR="00314151">
              <w:rPr>
                <w:rFonts w:asciiTheme="minorHAnsi" w:eastAsiaTheme="minorEastAsia" w:hAnsiTheme="minorHAnsi"/>
                <w:noProof/>
                <w:sz w:val="22"/>
              </w:rPr>
              <w:tab/>
            </w:r>
            <w:r w:rsidR="00314151" w:rsidRPr="00DC6166">
              <w:rPr>
                <w:rStyle w:val="Hyperlink"/>
                <w:noProof/>
              </w:rPr>
              <w:t>System Architecture</w:t>
            </w:r>
            <w:r w:rsidR="00314151">
              <w:rPr>
                <w:noProof/>
                <w:webHidden/>
              </w:rPr>
              <w:tab/>
            </w:r>
            <w:r w:rsidR="00314151">
              <w:rPr>
                <w:noProof/>
                <w:webHidden/>
              </w:rPr>
              <w:fldChar w:fldCharType="begin"/>
            </w:r>
            <w:r w:rsidR="00314151">
              <w:rPr>
                <w:noProof/>
                <w:webHidden/>
              </w:rPr>
              <w:instrText xml:space="preserve"> PAGEREF _Toc115950609 \h </w:instrText>
            </w:r>
            <w:r w:rsidR="00314151">
              <w:rPr>
                <w:noProof/>
                <w:webHidden/>
              </w:rPr>
            </w:r>
            <w:r w:rsidR="00314151">
              <w:rPr>
                <w:noProof/>
                <w:webHidden/>
              </w:rPr>
              <w:fldChar w:fldCharType="separate"/>
            </w:r>
            <w:r w:rsidR="00314151">
              <w:rPr>
                <w:noProof/>
                <w:webHidden/>
              </w:rPr>
              <w:t>13</w:t>
            </w:r>
            <w:r w:rsidR="00314151">
              <w:rPr>
                <w:noProof/>
                <w:webHidden/>
              </w:rPr>
              <w:fldChar w:fldCharType="end"/>
            </w:r>
          </w:hyperlink>
        </w:p>
        <w:p w14:paraId="316F04DE" w14:textId="74AC1F2D" w:rsidR="00314151" w:rsidRDefault="00000000">
          <w:pPr>
            <w:pStyle w:val="TOC2"/>
            <w:tabs>
              <w:tab w:val="left" w:pos="880"/>
              <w:tab w:val="right" w:leader="dot" w:pos="9016"/>
            </w:tabs>
            <w:rPr>
              <w:rFonts w:asciiTheme="minorHAnsi" w:eastAsiaTheme="minorEastAsia" w:hAnsiTheme="minorHAnsi"/>
              <w:noProof/>
              <w:sz w:val="22"/>
            </w:rPr>
          </w:pPr>
          <w:hyperlink w:anchor="_Toc115950610" w:history="1">
            <w:r w:rsidR="00314151" w:rsidRPr="00DC6166">
              <w:rPr>
                <w:rStyle w:val="Hyperlink"/>
                <w:noProof/>
              </w:rPr>
              <w:t>3.5</w:t>
            </w:r>
            <w:r w:rsidR="00314151">
              <w:rPr>
                <w:rFonts w:asciiTheme="minorHAnsi" w:eastAsiaTheme="minorEastAsia" w:hAnsiTheme="minorHAnsi"/>
                <w:noProof/>
                <w:sz w:val="22"/>
              </w:rPr>
              <w:tab/>
            </w:r>
            <w:r w:rsidR="00314151" w:rsidRPr="00DC6166">
              <w:rPr>
                <w:rStyle w:val="Hyperlink"/>
                <w:noProof/>
              </w:rPr>
              <w:t>Tools and Techniques Used</w:t>
            </w:r>
            <w:r w:rsidR="00314151">
              <w:rPr>
                <w:noProof/>
                <w:webHidden/>
              </w:rPr>
              <w:tab/>
            </w:r>
            <w:r w:rsidR="00314151">
              <w:rPr>
                <w:noProof/>
                <w:webHidden/>
              </w:rPr>
              <w:fldChar w:fldCharType="begin"/>
            </w:r>
            <w:r w:rsidR="00314151">
              <w:rPr>
                <w:noProof/>
                <w:webHidden/>
              </w:rPr>
              <w:instrText xml:space="preserve"> PAGEREF _Toc115950610 \h </w:instrText>
            </w:r>
            <w:r w:rsidR="00314151">
              <w:rPr>
                <w:noProof/>
                <w:webHidden/>
              </w:rPr>
            </w:r>
            <w:r w:rsidR="00314151">
              <w:rPr>
                <w:noProof/>
                <w:webHidden/>
              </w:rPr>
              <w:fldChar w:fldCharType="separate"/>
            </w:r>
            <w:r w:rsidR="00314151">
              <w:rPr>
                <w:noProof/>
                <w:webHidden/>
              </w:rPr>
              <w:t>14</w:t>
            </w:r>
            <w:r w:rsidR="00314151">
              <w:rPr>
                <w:noProof/>
                <w:webHidden/>
              </w:rPr>
              <w:fldChar w:fldCharType="end"/>
            </w:r>
          </w:hyperlink>
        </w:p>
        <w:p w14:paraId="0B1A999C" w14:textId="0AC9E38F" w:rsidR="00314151" w:rsidRDefault="00000000">
          <w:pPr>
            <w:pStyle w:val="TOC3"/>
            <w:tabs>
              <w:tab w:val="left" w:pos="1320"/>
              <w:tab w:val="right" w:leader="dot" w:pos="9016"/>
            </w:tabs>
            <w:rPr>
              <w:rFonts w:asciiTheme="minorHAnsi" w:eastAsiaTheme="minorEastAsia" w:hAnsiTheme="minorHAnsi"/>
              <w:noProof/>
              <w:sz w:val="22"/>
            </w:rPr>
          </w:pPr>
          <w:hyperlink w:anchor="_Toc115950611" w:history="1">
            <w:r w:rsidR="00314151" w:rsidRPr="00DC6166">
              <w:rPr>
                <w:rStyle w:val="Hyperlink"/>
                <w:noProof/>
              </w:rPr>
              <w:t>3.5.1</w:t>
            </w:r>
            <w:r w:rsidR="00314151">
              <w:rPr>
                <w:rFonts w:asciiTheme="minorHAnsi" w:eastAsiaTheme="minorEastAsia" w:hAnsiTheme="minorHAnsi"/>
                <w:noProof/>
                <w:sz w:val="22"/>
              </w:rPr>
              <w:tab/>
            </w:r>
            <w:r w:rsidR="00314151" w:rsidRPr="00DC6166">
              <w:rPr>
                <w:rStyle w:val="Hyperlink"/>
                <w:noProof/>
              </w:rPr>
              <w:t>Python</w:t>
            </w:r>
            <w:r w:rsidR="00314151">
              <w:rPr>
                <w:noProof/>
                <w:webHidden/>
              </w:rPr>
              <w:tab/>
            </w:r>
            <w:r w:rsidR="00314151">
              <w:rPr>
                <w:noProof/>
                <w:webHidden/>
              </w:rPr>
              <w:fldChar w:fldCharType="begin"/>
            </w:r>
            <w:r w:rsidR="00314151">
              <w:rPr>
                <w:noProof/>
                <w:webHidden/>
              </w:rPr>
              <w:instrText xml:space="preserve"> PAGEREF _Toc115950611 \h </w:instrText>
            </w:r>
            <w:r w:rsidR="00314151">
              <w:rPr>
                <w:noProof/>
                <w:webHidden/>
              </w:rPr>
            </w:r>
            <w:r w:rsidR="00314151">
              <w:rPr>
                <w:noProof/>
                <w:webHidden/>
              </w:rPr>
              <w:fldChar w:fldCharType="separate"/>
            </w:r>
            <w:r w:rsidR="00314151">
              <w:rPr>
                <w:noProof/>
                <w:webHidden/>
              </w:rPr>
              <w:t>14</w:t>
            </w:r>
            <w:r w:rsidR="00314151">
              <w:rPr>
                <w:noProof/>
                <w:webHidden/>
              </w:rPr>
              <w:fldChar w:fldCharType="end"/>
            </w:r>
          </w:hyperlink>
        </w:p>
        <w:p w14:paraId="1683AACD" w14:textId="6267F491" w:rsidR="00314151" w:rsidRDefault="00000000">
          <w:pPr>
            <w:pStyle w:val="TOC3"/>
            <w:tabs>
              <w:tab w:val="left" w:pos="1320"/>
              <w:tab w:val="right" w:leader="dot" w:pos="9016"/>
            </w:tabs>
            <w:rPr>
              <w:rFonts w:asciiTheme="minorHAnsi" w:eastAsiaTheme="minorEastAsia" w:hAnsiTheme="minorHAnsi"/>
              <w:noProof/>
              <w:sz w:val="22"/>
            </w:rPr>
          </w:pPr>
          <w:hyperlink w:anchor="_Toc115950612" w:history="1">
            <w:r w:rsidR="00314151" w:rsidRPr="00DC6166">
              <w:rPr>
                <w:rStyle w:val="Hyperlink"/>
                <w:noProof/>
              </w:rPr>
              <w:t>3.5.2</w:t>
            </w:r>
            <w:r w:rsidR="00314151">
              <w:rPr>
                <w:rFonts w:asciiTheme="minorHAnsi" w:eastAsiaTheme="minorEastAsia" w:hAnsiTheme="minorHAnsi"/>
                <w:noProof/>
                <w:sz w:val="22"/>
              </w:rPr>
              <w:tab/>
            </w:r>
            <w:r w:rsidR="00314151" w:rsidRPr="00DC6166">
              <w:rPr>
                <w:rStyle w:val="Hyperlink"/>
                <w:noProof/>
              </w:rPr>
              <w:t>Kaggle</w:t>
            </w:r>
            <w:r w:rsidR="00314151">
              <w:rPr>
                <w:noProof/>
                <w:webHidden/>
              </w:rPr>
              <w:tab/>
            </w:r>
            <w:r w:rsidR="00314151">
              <w:rPr>
                <w:noProof/>
                <w:webHidden/>
              </w:rPr>
              <w:fldChar w:fldCharType="begin"/>
            </w:r>
            <w:r w:rsidR="00314151">
              <w:rPr>
                <w:noProof/>
                <w:webHidden/>
              </w:rPr>
              <w:instrText xml:space="preserve"> PAGEREF _Toc115950612 \h </w:instrText>
            </w:r>
            <w:r w:rsidR="00314151">
              <w:rPr>
                <w:noProof/>
                <w:webHidden/>
              </w:rPr>
            </w:r>
            <w:r w:rsidR="00314151">
              <w:rPr>
                <w:noProof/>
                <w:webHidden/>
              </w:rPr>
              <w:fldChar w:fldCharType="separate"/>
            </w:r>
            <w:r w:rsidR="00314151">
              <w:rPr>
                <w:noProof/>
                <w:webHidden/>
              </w:rPr>
              <w:t>14</w:t>
            </w:r>
            <w:r w:rsidR="00314151">
              <w:rPr>
                <w:noProof/>
                <w:webHidden/>
              </w:rPr>
              <w:fldChar w:fldCharType="end"/>
            </w:r>
          </w:hyperlink>
        </w:p>
        <w:p w14:paraId="543C25A1" w14:textId="6BFAB098" w:rsidR="00314151" w:rsidRDefault="00000000">
          <w:pPr>
            <w:pStyle w:val="TOC3"/>
            <w:tabs>
              <w:tab w:val="left" w:pos="1320"/>
              <w:tab w:val="right" w:leader="dot" w:pos="9016"/>
            </w:tabs>
            <w:rPr>
              <w:rFonts w:asciiTheme="minorHAnsi" w:eastAsiaTheme="minorEastAsia" w:hAnsiTheme="minorHAnsi"/>
              <w:noProof/>
              <w:sz w:val="22"/>
            </w:rPr>
          </w:pPr>
          <w:hyperlink w:anchor="_Toc115950613" w:history="1">
            <w:r w:rsidR="00314151" w:rsidRPr="00DC6166">
              <w:rPr>
                <w:rStyle w:val="Hyperlink"/>
                <w:noProof/>
              </w:rPr>
              <w:t>3.5.3</w:t>
            </w:r>
            <w:r w:rsidR="00314151">
              <w:rPr>
                <w:rFonts w:asciiTheme="minorHAnsi" w:eastAsiaTheme="minorEastAsia" w:hAnsiTheme="minorHAnsi"/>
                <w:noProof/>
                <w:sz w:val="22"/>
              </w:rPr>
              <w:tab/>
            </w:r>
            <w:r w:rsidR="00314151" w:rsidRPr="00DC6166">
              <w:rPr>
                <w:rStyle w:val="Hyperlink"/>
                <w:noProof/>
              </w:rPr>
              <w:t>GitHub</w:t>
            </w:r>
            <w:r w:rsidR="00314151">
              <w:rPr>
                <w:noProof/>
                <w:webHidden/>
              </w:rPr>
              <w:tab/>
            </w:r>
            <w:r w:rsidR="00314151">
              <w:rPr>
                <w:noProof/>
                <w:webHidden/>
              </w:rPr>
              <w:fldChar w:fldCharType="begin"/>
            </w:r>
            <w:r w:rsidR="00314151">
              <w:rPr>
                <w:noProof/>
                <w:webHidden/>
              </w:rPr>
              <w:instrText xml:space="preserve"> PAGEREF _Toc115950613 \h </w:instrText>
            </w:r>
            <w:r w:rsidR="00314151">
              <w:rPr>
                <w:noProof/>
                <w:webHidden/>
              </w:rPr>
            </w:r>
            <w:r w:rsidR="00314151">
              <w:rPr>
                <w:noProof/>
                <w:webHidden/>
              </w:rPr>
              <w:fldChar w:fldCharType="separate"/>
            </w:r>
            <w:r w:rsidR="00314151">
              <w:rPr>
                <w:noProof/>
                <w:webHidden/>
              </w:rPr>
              <w:t>14</w:t>
            </w:r>
            <w:r w:rsidR="00314151">
              <w:rPr>
                <w:noProof/>
                <w:webHidden/>
              </w:rPr>
              <w:fldChar w:fldCharType="end"/>
            </w:r>
          </w:hyperlink>
        </w:p>
        <w:p w14:paraId="227C834E" w14:textId="39FE851B" w:rsidR="00314151" w:rsidRDefault="00000000">
          <w:pPr>
            <w:pStyle w:val="TOC2"/>
            <w:tabs>
              <w:tab w:val="left" w:pos="880"/>
              <w:tab w:val="right" w:leader="dot" w:pos="9016"/>
            </w:tabs>
            <w:rPr>
              <w:rFonts w:asciiTheme="minorHAnsi" w:eastAsiaTheme="minorEastAsia" w:hAnsiTheme="minorHAnsi"/>
              <w:noProof/>
              <w:sz w:val="22"/>
            </w:rPr>
          </w:pPr>
          <w:hyperlink w:anchor="_Toc115950614" w:history="1">
            <w:r w:rsidR="00314151" w:rsidRPr="00DC6166">
              <w:rPr>
                <w:rStyle w:val="Hyperlink"/>
                <w:noProof/>
              </w:rPr>
              <w:t>3.6</w:t>
            </w:r>
            <w:r w:rsidR="00314151">
              <w:rPr>
                <w:rFonts w:asciiTheme="minorHAnsi" w:eastAsiaTheme="minorEastAsia" w:hAnsiTheme="minorHAnsi"/>
                <w:noProof/>
                <w:sz w:val="22"/>
              </w:rPr>
              <w:tab/>
            </w:r>
            <w:r w:rsidR="00314151" w:rsidRPr="00DC6166">
              <w:rPr>
                <w:rStyle w:val="Hyperlink"/>
                <w:noProof/>
              </w:rPr>
              <w:t>System Deliverables and Milestones</w:t>
            </w:r>
            <w:r w:rsidR="00314151">
              <w:rPr>
                <w:noProof/>
                <w:webHidden/>
              </w:rPr>
              <w:tab/>
            </w:r>
            <w:r w:rsidR="00314151">
              <w:rPr>
                <w:noProof/>
                <w:webHidden/>
              </w:rPr>
              <w:fldChar w:fldCharType="begin"/>
            </w:r>
            <w:r w:rsidR="00314151">
              <w:rPr>
                <w:noProof/>
                <w:webHidden/>
              </w:rPr>
              <w:instrText xml:space="preserve"> PAGEREF _Toc115950614 \h </w:instrText>
            </w:r>
            <w:r w:rsidR="00314151">
              <w:rPr>
                <w:noProof/>
                <w:webHidden/>
              </w:rPr>
            </w:r>
            <w:r w:rsidR="00314151">
              <w:rPr>
                <w:noProof/>
                <w:webHidden/>
              </w:rPr>
              <w:fldChar w:fldCharType="separate"/>
            </w:r>
            <w:r w:rsidR="00314151">
              <w:rPr>
                <w:noProof/>
                <w:webHidden/>
              </w:rPr>
              <w:t>14</w:t>
            </w:r>
            <w:r w:rsidR="00314151">
              <w:rPr>
                <w:noProof/>
                <w:webHidden/>
              </w:rPr>
              <w:fldChar w:fldCharType="end"/>
            </w:r>
          </w:hyperlink>
        </w:p>
        <w:p w14:paraId="1DC61DCE" w14:textId="15847E6F" w:rsidR="00314151" w:rsidRDefault="00000000">
          <w:pPr>
            <w:pStyle w:val="TOC3"/>
            <w:tabs>
              <w:tab w:val="left" w:pos="1320"/>
              <w:tab w:val="right" w:leader="dot" w:pos="9016"/>
            </w:tabs>
            <w:rPr>
              <w:rFonts w:asciiTheme="minorHAnsi" w:eastAsiaTheme="minorEastAsia" w:hAnsiTheme="minorHAnsi"/>
              <w:noProof/>
              <w:sz w:val="22"/>
            </w:rPr>
          </w:pPr>
          <w:hyperlink w:anchor="_Toc115950615" w:history="1">
            <w:r w:rsidR="00314151" w:rsidRPr="00DC6166">
              <w:rPr>
                <w:rStyle w:val="Hyperlink"/>
                <w:noProof/>
              </w:rPr>
              <w:t>3.6.1</w:t>
            </w:r>
            <w:r w:rsidR="00314151">
              <w:rPr>
                <w:rFonts w:asciiTheme="minorHAnsi" w:eastAsiaTheme="minorEastAsia" w:hAnsiTheme="minorHAnsi"/>
                <w:noProof/>
                <w:sz w:val="22"/>
              </w:rPr>
              <w:tab/>
            </w:r>
            <w:r w:rsidR="00314151" w:rsidRPr="00DC6166">
              <w:rPr>
                <w:rStyle w:val="Hyperlink"/>
                <w:noProof/>
              </w:rPr>
              <w:t>Concept Defense</w:t>
            </w:r>
            <w:r w:rsidR="00314151">
              <w:rPr>
                <w:noProof/>
                <w:webHidden/>
              </w:rPr>
              <w:tab/>
            </w:r>
            <w:r w:rsidR="00314151">
              <w:rPr>
                <w:noProof/>
                <w:webHidden/>
              </w:rPr>
              <w:fldChar w:fldCharType="begin"/>
            </w:r>
            <w:r w:rsidR="00314151">
              <w:rPr>
                <w:noProof/>
                <w:webHidden/>
              </w:rPr>
              <w:instrText xml:space="preserve"> PAGEREF _Toc115950615 \h </w:instrText>
            </w:r>
            <w:r w:rsidR="00314151">
              <w:rPr>
                <w:noProof/>
                <w:webHidden/>
              </w:rPr>
            </w:r>
            <w:r w:rsidR="00314151">
              <w:rPr>
                <w:noProof/>
                <w:webHidden/>
              </w:rPr>
              <w:fldChar w:fldCharType="separate"/>
            </w:r>
            <w:r w:rsidR="00314151">
              <w:rPr>
                <w:noProof/>
                <w:webHidden/>
              </w:rPr>
              <w:t>14</w:t>
            </w:r>
            <w:r w:rsidR="00314151">
              <w:rPr>
                <w:noProof/>
                <w:webHidden/>
              </w:rPr>
              <w:fldChar w:fldCharType="end"/>
            </w:r>
          </w:hyperlink>
        </w:p>
        <w:p w14:paraId="547232D7" w14:textId="4DF24C83" w:rsidR="00314151" w:rsidRDefault="00000000">
          <w:pPr>
            <w:pStyle w:val="TOC3"/>
            <w:tabs>
              <w:tab w:val="left" w:pos="1320"/>
              <w:tab w:val="right" w:leader="dot" w:pos="9016"/>
            </w:tabs>
            <w:rPr>
              <w:rFonts w:asciiTheme="minorHAnsi" w:eastAsiaTheme="minorEastAsia" w:hAnsiTheme="minorHAnsi"/>
              <w:noProof/>
              <w:sz w:val="22"/>
            </w:rPr>
          </w:pPr>
          <w:hyperlink w:anchor="_Toc115950616" w:history="1">
            <w:r w:rsidR="00314151" w:rsidRPr="00DC6166">
              <w:rPr>
                <w:rStyle w:val="Hyperlink"/>
                <w:noProof/>
              </w:rPr>
              <w:t>3.6.2</w:t>
            </w:r>
            <w:r w:rsidR="00314151">
              <w:rPr>
                <w:rFonts w:asciiTheme="minorHAnsi" w:eastAsiaTheme="minorEastAsia" w:hAnsiTheme="minorHAnsi"/>
                <w:noProof/>
                <w:sz w:val="22"/>
              </w:rPr>
              <w:tab/>
            </w:r>
            <w:r w:rsidR="00314151" w:rsidRPr="00DC6166">
              <w:rPr>
                <w:rStyle w:val="Hyperlink"/>
                <w:noProof/>
              </w:rPr>
              <w:t>Proposal Document</w:t>
            </w:r>
            <w:r w:rsidR="00314151">
              <w:rPr>
                <w:noProof/>
                <w:webHidden/>
              </w:rPr>
              <w:tab/>
            </w:r>
            <w:r w:rsidR="00314151">
              <w:rPr>
                <w:noProof/>
                <w:webHidden/>
              </w:rPr>
              <w:fldChar w:fldCharType="begin"/>
            </w:r>
            <w:r w:rsidR="00314151">
              <w:rPr>
                <w:noProof/>
                <w:webHidden/>
              </w:rPr>
              <w:instrText xml:space="preserve"> PAGEREF _Toc115950616 \h </w:instrText>
            </w:r>
            <w:r w:rsidR="00314151">
              <w:rPr>
                <w:noProof/>
                <w:webHidden/>
              </w:rPr>
            </w:r>
            <w:r w:rsidR="00314151">
              <w:rPr>
                <w:noProof/>
                <w:webHidden/>
              </w:rPr>
              <w:fldChar w:fldCharType="separate"/>
            </w:r>
            <w:r w:rsidR="00314151">
              <w:rPr>
                <w:noProof/>
                <w:webHidden/>
              </w:rPr>
              <w:t>14</w:t>
            </w:r>
            <w:r w:rsidR="00314151">
              <w:rPr>
                <w:noProof/>
                <w:webHidden/>
              </w:rPr>
              <w:fldChar w:fldCharType="end"/>
            </w:r>
          </w:hyperlink>
        </w:p>
        <w:p w14:paraId="3C153520" w14:textId="7DC42864" w:rsidR="00314151" w:rsidRDefault="00000000">
          <w:pPr>
            <w:pStyle w:val="TOC3"/>
            <w:tabs>
              <w:tab w:val="left" w:pos="1320"/>
              <w:tab w:val="right" w:leader="dot" w:pos="9016"/>
            </w:tabs>
            <w:rPr>
              <w:rFonts w:asciiTheme="minorHAnsi" w:eastAsiaTheme="minorEastAsia" w:hAnsiTheme="minorHAnsi"/>
              <w:noProof/>
              <w:sz w:val="22"/>
            </w:rPr>
          </w:pPr>
          <w:hyperlink w:anchor="_Toc115950617" w:history="1">
            <w:r w:rsidR="00314151" w:rsidRPr="00DC6166">
              <w:rPr>
                <w:rStyle w:val="Hyperlink"/>
                <w:noProof/>
              </w:rPr>
              <w:t>3.6.3</w:t>
            </w:r>
            <w:r w:rsidR="00314151">
              <w:rPr>
                <w:rFonts w:asciiTheme="minorHAnsi" w:eastAsiaTheme="minorEastAsia" w:hAnsiTheme="minorHAnsi"/>
                <w:noProof/>
                <w:sz w:val="22"/>
              </w:rPr>
              <w:tab/>
            </w:r>
            <w:r w:rsidR="00314151" w:rsidRPr="00DC6166">
              <w:rPr>
                <w:rStyle w:val="Hyperlink"/>
                <w:noProof/>
              </w:rPr>
              <w:t>Analysis and Design Diagrams Document</w:t>
            </w:r>
            <w:r w:rsidR="00314151">
              <w:rPr>
                <w:noProof/>
                <w:webHidden/>
              </w:rPr>
              <w:tab/>
            </w:r>
            <w:r w:rsidR="00314151">
              <w:rPr>
                <w:noProof/>
                <w:webHidden/>
              </w:rPr>
              <w:fldChar w:fldCharType="begin"/>
            </w:r>
            <w:r w:rsidR="00314151">
              <w:rPr>
                <w:noProof/>
                <w:webHidden/>
              </w:rPr>
              <w:instrText xml:space="preserve"> PAGEREF _Toc115950617 \h </w:instrText>
            </w:r>
            <w:r w:rsidR="00314151">
              <w:rPr>
                <w:noProof/>
                <w:webHidden/>
              </w:rPr>
            </w:r>
            <w:r w:rsidR="00314151">
              <w:rPr>
                <w:noProof/>
                <w:webHidden/>
              </w:rPr>
              <w:fldChar w:fldCharType="separate"/>
            </w:r>
            <w:r w:rsidR="00314151">
              <w:rPr>
                <w:noProof/>
                <w:webHidden/>
              </w:rPr>
              <w:t>15</w:t>
            </w:r>
            <w:r w:rsidR="00314151">
              <w:rPr>
                <w:noProof/>
                <w:webHidden/>
              </w:rPr>
              <w:fldChar w:fldCharType="end"/>
            </w:r>
          </w:hyperlink>
        </w:p>
        <w:p w14:paraId="14A3F05C" w14:textId="3BB5DC35" w:rsidR="00314151" w:rsidRDefault="00000000">
          <w:pPr>
            <w:pStyle w:val="TOC3"/>
            <w:tabs>
              <w:tab w:val="left" w:pos="1320"/>
              <w:tab w:val="right" w:leader="dot" w:pos="9016"/>
            </w:tabs>
            <w:rPr>
              <w:rFonts w:asciiTheme="minorHAnsi" w:eastAsiaTheme="minorEastAsia" w:hAnsiTheme="minorHAnsi"/>
              <w:noProof/>
              <w:sz w:val="22"/>
            </w:rPr>
          </w:pPr>
          <w:hyperlink w:anchor="_Toc115950618" w:history="1">
            <w:r w:rsidR="00314151" w:rsidRPr="00DC6166">
              <w:rPr>
                <w:rStyle w:val="Hyperlink"/>
                <w:noProof/>
              </w:rPr>
              <w:t>3.6.4</w:t>
            </w:r>
            <w:r w:rsidR="00314151">
              <w:rPr>
                <w:rFonts w:asciiTheme="minorHAnsi" w:eastAsiaTheme="minorEastAsia" w:hAnsiTheme="minorHAnsi"/>
                <w:noProof/>
                <w:sz w:val="22"/>
              </w:rPr>
              <w:tab/>
            </w:r>
            <w:r w:rsidR="00314151" w:rsidRPr="00DC6166">
              <w:rPr>
                <w:rStyle w:val="Hyperlink"/>
                <w:noProof/>
              </w:rPr>
              <w:t>Working Prototype</w:t>
            </w:r>
            <w:r w:rsidR="00314151">
              <w:rPr>
                <w:noProof/>
                <w:webHidden/>
              </w:rPr>
              <w:tab/>
            </w:r>
            <w:r w:rsidR="00314151">
              <w:rPr>
                <w:noProof/>
                <w:webHidden/>
              </w:rPr>
              <w:fldChar w:fldCharType="begin"/>
            </w:r>
            <w:r w:rsidR="00314151">
              <w:rPr>
                <w:noProof/>
                <w:webHidden/>
              </w:rPr>
              <w:instrText xml:space="preserve"> PAGEREF _Toc115950618 \h </w:instrText>
            </w:r>
            <w:r w:rsidR="00314151">
              <w:rPr>
                <w:noProof/>
                <w:webHidden/>
              </w:rPr>
            </w:r>
            <w:r w:rsidR="00314151">
              <w:rPr>
                <w:noProof/>
                <w:webHidden/>
              </w:rPr>
              <w:fldChar w:fldCharType="separate"/>
            </w:r>
            <w:r w:rsidR="00314151">
              <w:rPr>
                <w:noProof/>
                <w:webHidden/>
              </w:rPr>
              <w:t>15</w:t>
            </w:r>
            <w:r w:rsidR="00314151">
              <w:rPr>
                <w:noProof/>
                <w:webHidden/>
              </w:rPr>
              <w:fldChar w:fldCharType="end"/>
            </w:r>
          </w:hyperlink>
        </w:p>
        <w:p w14:paraId="7048A3D4" w14:textId="1D8D6C51" w:rsidR="00314151" w:rsidRDefault="00000000">
          <w:pPr>
            <w:pStyle w:val="TOC1"/>
            <w:tabs>
              <w:tab w:val="left" w:pos="1320"/>
              <w:tab w:val="right" w:leader="dot" w:pos="9016"/>
            </w:tabs>
            <w:rPr>
              <w:rFonts w:asciiTheme="minorHAnsi" w:eastAsiaTheme="minorEastAsia" w:hAnsiTheme="minorHAnsi"/>
              <w:noProof/>
              <w:sz w:val="22"/>
            </w:rPr>
          </w:pPr>
          <w:hyperlink w:anchor="_Toc115950619" w:history="1">
            <w:r w:rsidR="00314151" w:rsidRPr="00DC6166">
              <w:rPr>
                <w:rStyle w:val="Hyperlink"/>
                <w:noProof/>
              </w:rPr>
              <w:t>Chapter 4:</w:t>
            </w:r>
            <w:r w:rsidR="00314151">
              <w:rPr>
                <w:rFonts w:asciiTheme="minorHAnsi" w:eastAsiaTheme="minorEastAsia" w:hAnsiTheme="minorHAnsi"/>
                <w:noProof/>
                <w:sz w:val="22"/>
              </w:rPr>
              <w:tab/>
            </w:r>
            <w:r w:rsidR="00314151" w:rsidRPr="00DC6166">
              <w:rPr>
                <w:rStyle w:val="Hyperlink"/>
                <w:noProof/>
              </w:rPr>
              <w:t>System Analysis and Design</w:t>
            </w:r>
            <w:r w:rsidR="00314151">
              <w:rPr>
                <w:noProof/>
                <w:webHidden/>
              </w:rPr>
              <w:tab/>
            </w:r>
            <w:r w:rsidR="00314151">
              <w:rPr>
                <w:noProof/>
                <w:webHidden/>
              </w:rPr>
              <w:fldChar w:fldCharType="begin"/>
            </w:r>
            <w:r w:rsidR="00314151">
              <w:rPr>
                <w:noProof/>
                <w:webHidden/>
              </w:rPr>
              <w:instrText xml:space="preserve"> PAGEREF _Toc115950619 \h </w:instrText>
            </w:r>
            <w:r w:rsidR="00314151">
              <w:rPr>
                <w:noProof/>
                <w:webHidden/>
              </w:rPr>
            </w:r>
            <w:r w:rsidR="00314151">
              <w:rPr>
                <w:noProof/>
                <w:webHidden/>
              </w:rPr>
              <w:fldChar w:fldCharType="separate"/>
            </w:r>
            <w:r w:rsidR="00314151">
              <w:rPr>
                <w:noProof/>
                <w:webHidden/>
              </w:rPr>
              <w:t>16</w:t>
            </w:r>
            <w:r w:rsidR="00314151">
              <w:rPr>
                <w:noProof/>
                <w:webHidden/>
              </w:rPr>
              <w:fldChar w:fldCharType="end"/>
            </w:r>
          </w:hyperlink>
        </w:p>
        <w:p w14:paraId="2DC1F4E0" w14:textId="3E41E0A0" w:rsidR="00314151" w:rsidRDefault="00000000">
          <w:pPr>
            <w:pStyle w:val="TOC2"/>
            <w:tabs>
              <w:tab w:val="left" w:pos="880"/>
              <w:tab w:val="right" w:leader="dot" w:pos="9016"/>
            </w:tabs>
            <w:rPr>
              <w:rFonts w:asciiTheme="minorHAnsi" w:eastAsiaTheme="minorEastAsia" w:hAnsiTheme="minorHAnsi"/>
              <w:noProof/>
              <w:sz w:val="22"/>
            </w:rPr>
          </w:pPr>
          <w:hyperlink w:anchor="_Toc115950620" w:history="1">
            <w:r w:rsidR="00314151" w:rsidRPr="00DC6166">
              <w:rPr>
                <w:rStyle w:val="Hyperlink"/>
                <w:noProof/>
              </w:rPr>
              <w:t>4.1</w:t>
            </w:r>
            <w:r w:rsidR="00314151">
              <w:rPr>
                <w:rFonts w:asciiTheme="minorHAnsi" w:eastAsiaTheme="minorEastAsia" w:hAnsiTheme="minorHAnsi"/>
                <w:noProof/>
                <w:sz w:val="22"/>
              </w:rPr>
              <w:tab/>
            </w:r>
            <w:r w:rsidR="00314151" w:rsidRPr="00DC6166">
              <w:rPr>
                <w:rStyle w:val="Hyperlink"/>
                <w:noProof/>
              </w:rPr>
              <w:t>Introduction</w:t>
            </w:r>
            <w:r w:rsidR="00314151">
              <w:rPr>
                <w:noProof/>
                <w:webHidden/>
              </w:rPr>
              <w:tab/>
            </w:r>
            <w:r w:rsidR="00314151">
              <w:rPr>
                <w:noProof/>
                <w:webHidden/>
              </w:rPr>
              <w:fldChar w:fldCharType="begin"/>
            </w:r>
            <w:r w:rsidR="00314151">
              <w:rPr>
                <w:noProof/>
                <w:webHidden/>
              </w:rPr>
              <w:instrText xml:space="preserve"> PAGEREF _Toc115950620 \h </w:instrText>
            </w:r>
            <w:r w:rsidR="00314151">
              <w:rPr>
                <w:noProof/>
                <w:webHidden/>
              </w:rPr>
            </w:r>
            <w:r w:rsidR="00314151">
              <w:rPr>
                <w:noProof/>
                <w:webHidden/>
              </w:rPr>
              <w:fldChar w:fldCharType="separate"/>
            </w:r>
            <w:r w:rsidR="00314151">
              <w:rPr>
                <w:noProof/>
                <w:webHidden/>
              </w:rPr>
              <w:t>16</w:t>
            </w:r>
            <w:r w:rsidR="00314151">
              <w:rPr>
                <w:noProof/>
                <w:webHidden/>
              </w:rPr>
              <w:fldChar w:fldCharType="end"/>
            </w:r>
          </w:hyperlink>
        </w:p>
        <w:p w14:paraId="04DC0EC5" w14:textId="5579D53F" w:rsidR="00314151" w:rsidRDefault="00000000">
          <w:pPr>
            <w:pStyle w:val="TOC2"/>
            <w:tabs>
              <w:tab w:val="left" w:pos="880"/>
              <w:tab w:val="right" w:leader="dot" w:pos="9016"/>
            </w:tabs>
            <w:rPr>
              <w:rFonts w:asciiTheme="minorHAnsi" w:eastAsiaTheme="minorEastAsia" w:hAnsiTheme="minorHAnsi"/>
              <w:noProof/>
              <w:sz w:val="22"/>
            </w:rPr>
          </w:pPr>
          <w:hyperlink w:anchor="_Toc115950621" w:history="1">
            <w:r w:rsidR="00314151" w:rsidRPr="00DC6166">
              <w:rPr>
                <w:rStyle w:val="Hyperlink"/>
                <w:noProof/>
              </w:rPr>
              <w:t>4.2</w:t>
            </w:r>
            <w:r w:rsidR="00314151">
              <w:rPr>
                <w:rFonts w:asciiTheme="minorHAnsi" w:eastAsiaTheme="minorEastAsia" w:hAnsiTheme="minorHAnsi"/>
                <w:noProof/>
                <w:sz w:val="22"/>
              </w:rPr>
              <w:tab/>
            </w:r>
            <w:r w:rsidR="00314151" w:rsidRPr="00DC6166">
              <w:rPr>
                <w:rStyle w:val="Hyperlink"/>
                <w:noProof/>
              </w:rPr>
              <w:t>System Requirements</w:t>
            </w:r>
            <w:r w:rsidR="00314151">
              <w:rPr>
                <w:noProof/>
                <w:webHidden/>
              </w:rPr>
              <w:tab/>
            </w:r>
            <w:r w:rsidR="00314151">
              <w:rPr>
                <w:noProof/>
                <w:webHidden/>
              </w:rPr>
              <w:fldChar w:fldCharType="begin"/>
            </w:r>
            <w:r w:rsidR="00314151">
              <w:rPr>
                <w:noProof/>
                <w:webHidden/>
              </w:rPr>
              <w:instrText xml:space="preserve"> PAGEREF _Toc115950621 \h </w:instrText>
            </w:r>
            <w:r w:rsidR="00314151">
              <w:rPr>
                <w:noProof/>
                <w:webHidden/>
              </w:rPr>
            </w:r>
            <w:r w:rsidR="00314151">
              <w:rPr>
                <w:noProof/>
                <w:webHidden/>
              </w:rPr>
              <w:fldChar w:fldCharType="separate"/>
            </w:r>
            <w:r w:rsidR="00314151">
              <w:rPr>
                <w:noProof/>
                <w:webHidden/>
              </w:rPr>
              <w:t>16</w:t>
            </w:r>
            <w:r w:rsidR="00314151">
              <w:rPr>
                <w:noProof/>
                <w:webHidden/>
              </w:rPr>
              <w:fldChar w:fldCharType="end"/>
            </w:r>
          </w:hyperlink>
        </w:p>
        <w:p w14:paraId="092F436F" w14:textId="5F768964" w:rsidR="00314151" w:rsidRDefault="00000000">
          <w:pPr>
            <w:pStyle w:val="TOC3"/>
            <w:tabs>
              <w:tab w:val="left" w:pos="1320"/>
              <w:tab w:val="right" w:leader="dot" w:pos="9016"/>
            </w:tabs>
            <w:rPr>
              <w:rFonts w:asciiTheme="minorHAnsi" w:eastAsiaTheme="minorEastAsia" w:hAnsiTheme="minorHAnsi"/>
              <w:noProof/>
              <w:sz w:val="22"/>
            </w:rPr>
          </w:pPr>
          <w:hyperlink w:anchor="_Toc115950622" w:history="1">
            <w:r w:rsidR="00314151" w:rsidRPr="00DC6166">
              <w:rPr>
                <w:rStyle w:val="Hyperlink"/>
                <w:noProof/>
              </w:rPr>
              <w:t>4.2.1</w:t>
            </w:r>
            <w:r w:rsidR="00314151">
              <w:rPr>
                <w:rFonts w:asciiTheme="minorHAnsi" w:eastAsiaTheme="minorEastAsia" w:hAnsiTheme="minorHAnsi"/>
                <w:noProof/>
                <w:sz w:val="22"/>
              </w:rPr>
              <w:tab/>
            </w:r>
            <w:r w:rsidR="00314151" w:rsidRPr="00DC6166">
              <w:rPr>
                <w:rStyle w:val="Hyperlink"/>
                <w:noProof/>
              </w:rPr>
              <w:t>Functional Requirements</w:t>
            </w:r>
            <w:r w:rsidR="00314151">
              <w:rPr>
                <w:noProof/>
                <w:webHidden/>
              </w:rPr>
              <w:tab/>
            </w:r>
            <w:r w:rsidR="00314151">
              <w:rPr>
                <w:noProof/>
                <w:webHidden/>
              </w:rPr>
              <w:fldChar w:fldCharType="begin"/>
            </w:r>
            <w:r w:rsidR="00314151">
              <w:rPr>
                <w:noProof/>
                <w:webHidden/>
              </w:rPr>
              <w:instrText xml:space="preserve"> PAGEREF _Toc115950622 \h </w:instrText>
            </w:r>
            <w:r w:rsidR="00314151">
              <w:rPr>
                <w:noProof/>
                <w:webHidden/>
              </w:rPr>
            </w:r>
            <w:r w:rsidR="00314151">
              <w:rPr>
                <w:noProof/>
                <w:webHidden/>
              </w:rPr>
              <w:fldChar w:fldCharType="separate"/>
            </w:r>
            <w:r w:rsidR="00314151">
              <w:rPr>
                <w:noProof/>
                <w:webHidden/>
              </w:rPr>
              <w:t>16</w:t>
            </w:r>
            <w:r w:rsidR="00314151">
              <w:rPr>
                <w:noProof/>
                <w:webHidden/>
              </w:rPr>
              <w:fldChar w:fldCharType="end"/>
            </w:r>
          </w:hyperlink>
        </w:p>
        <w:p w14:paraId="753A9EB6" w14:textId="24FD11B6" w:rsidR="00314151" w:rsidRDefault="00000000">
          <w:pPr>
            <w:pStyle w:val="TOC3"/>
            <w:tabs>
              <w:tab w:val="left" w:pos="1320"/>
              <w:tab w:val="right" w:leader="dot" w:pos="9016"/>
            </w:tabs>
            <w:rPr>
              <w:rFonts w:asciiTheme="minorHAnsi" w:eastAsiaTheme="minorEastAsia" w:hAnsiTheme="minorHAnsi"/>
              <w:noProof/>
              <w:sz w:val="22"/>
            </w:rPr>
          </w:pPr>
          <w:hyperlink w:anchor="_Toc115950623" w:history="1">
            <w:r w:rsidR="00314151" w:rsidRPr="00DC6166">
              <w:rPr>
                <w:rStyle w:val="Hyperlink"/>
                <w:noProof/>
              </w:rPr>
              <w:t>4.2.2</w:t>
            </w:r>
            <w:r w:rsidR="00314151">
              <w:rPr>
                <w:rFonts w:asciiTheme="minorHAnsi" w:eastAsiaTheme="minorEastAsia" w:hAnsiTheme="minorHAnsi"/>
                <w:noProof/>
                <w:sz w:val="22"/>
              </w:rPr>
              <w:tab/>
            </w:r>
            <w:r w:rsidR="00314151" w:rsidRPr="00DC6166">
              <w:rPr>
                <w:rStyle w:val="Hyperlink"/>
                <w:noProof/>
              </w:rPr>
              <w:t>Non-functional Requirements</w:t>
            </w:r>
            <w:r w:rsidR="00314151">
              <w:rPr>
                <w:noProof/>
                <w:webHidden/>
              </w:rPr>
              <w:tab/>
            </w:r>
            <w:r w:rsidR="00314151">
              <w:rPr>
                <w:noProof/>
                <w:webHidden/>
              </w:rPr>
              <w:fldChar w:fldCharType="begin"/>
            </w:r>
            <w:r w:rsidR="00314151">
              <w:rPr>
                <w:noProof/>
                <w:webHidden/>
              </w:rPr>
              <w:instrText xml:space="preserve"> PAGEREF _Toc115950623 \h </w:instrText>
            </w:r>
            <w:r w:rsidR="00314151">
              <w:rPr>
                <w:noProof/>
                <w:webHidden/>
              </w:rPr>
            </w:r>
            <w:r w:rsidR="00314151">
              <w:rPr>
                <w:noProof/>
                <w:webHidden/>
              </w:rPr>
              <w:fldChar w:fldCharType="separate"/>
            </w:r>
            <w:r w:rsidR="00314151">
              <w:rPr>
                <w:noProof/>
                <w:webHidden/>
              </w:rPr>
              <w:t>17</w:t>
            </w:r>
            <w:r w:rsidR="00314151">
              <w:rPr>
                <w:noProof/>
                <w:webHidden/>
              </w:rPr>
              <w:fldChar w:fldCharType="end"/>
            </w:r>
          </w:hyperlink>
        </w:p>
        <w:p w14:paraId="64E79E75" w14:textId="4BEFA50D" w:rsidR="00314151" w:rsidRDefault="00000000">
          <w:pPr>
            <w:pStyle w:val="TOC2"/>
            <w:tabs>
              <w:tab w:val="left" w:pos="880"/>
              <w:tab w:val="right" w:leader="dot" w:pos="9016"/>
            </w:tabs>
            <w:rPr>
              <w:rFonts w:asciiTheme="minorHAnsi" w:eastAsiaTheme="minorEastAsia" w:hAnsiTheme="minorHAnsi"/>
              <w:noProof/>
              <w:sz w:val="22"/>
            </w:rPr>
          </w:pPr>
          <w:hyperlink w:anchor="_Toc115950624" w:history="1">
            <w:r w:rsidR="00314151" w:rsidRPr="00DC6166">
              <w:rPr>
                <w:rStyle w:val="Hyperlink"/>
                <w:noProof/>
              </w:rPr>
              <w:t>4.3</w:t>
            </w:r>
            <w:r w:rsidR="00314151">
              <w:rPr>
                <w:rFonts w:asciiTheme="minorHAnsi" w:eastAsiaTheme="minorEastAsia" w:hAnsiTheme="minorHAnsi"/>
                <w:noProof/>
                <w:sz w:val="22"/>
              </w:rPr>
              <w:tab/>
            </w:r>
            <w:r w:rsidR="00314151" w:rsidRPr="00DC6166">
              <w:rPr>
                <w:rStyle w:val="Hyperlink"/>
                <w:noProof/>
              </w:rPr>
              <w:t>System Analysis Diagrams</w:t>
            </w:r>
            <w:r w:rsidR="00314151">
              <w:rPr>
                <w:noProof/>
                <w:webHidden/>
              </w:rPr>
              <w:tab/>
            </w:r>
            <w:r w:rsidR="00314151">
              <w:rPr>
                <w:noProof/>
                <w:webHidden/>
              </w:rPr>
              <w:fldChar w:fldCharType="begin"/>
            </w:r>
            <w:r w:rsidR="00314151">
              <w:rPr>
                <w:noProof/>
                <w:webHidden/>
              </w:rPr>
              <w:instrText xml:space="preserve"> PAGEREF _Toc115950624 \h </w:instrText>
            </w:r>
            <w:r w:rsidR="00314151">
              <w:rPr>
                <w:noProof/>
                <w:webHidden/>
              </w:rPr>
            </w:r>
            <w:r w:rsidR="00314151">
              <w:rPr>
                <w:noProof/>
                <w:webHidden/>
              </w:rPr>
              <w:fldChar w:fldCharType="separate"/>
            </w:r>
            <w:r w:rsidR="00314151">
              <w:rPr>
                <w:noProof/>
                <w:webHidden/>
              </w:rPr>
              <w:t>17</w:t>
            </w:r>
            <w:r w:rsidR="00314151">
              <w:rPr>
                <w:noProof/>
                <w:webHidden/>
              </w:rPr>
              <w:fldChar w:fldCharType="end"/>
            </w:r>
          </w:hyperlink>
        </w:p>
        <w:p w14:paraId="24B6CF8A" w14:textId="528AC86D" w:rsidR="00314151" w:rsidRDefault="00000000">
          <w:pPr>
            <w:pStyle w:val="TOC3"/>
            <w:tabs>
              <w:tab w:val="left" w:pos="1320"/>
              <w:tab w:val="right" w:leader="dot" w:pos="9016"/>
            </w:tabs>
            <w:rPr>
              <w:rFonts w:asciiTheme="minorHAnsi" w:eastAsiaTheme="minorEastAsia" w:hAnsiTheme="minorHAnsi"/>
              <w:noProof/>
              <w:sz w:val="22"/>
            </w:rPr>
          </w:pPr>
          <w:hyperlink w:anchor="_Toc115950625" w:history="1">
            <w:r w:rsidR="00314151" w:rsidRPr="00DC6166">
              <w:rPr>
                <w:rStyle w:val="Hyperlink"/>
                <w:noProof/>
              </w:rPr>
              <w:t>4.3.1</w:t>
            </w:r>
            <w:r w:rsidR="00314151">
              <w:rPr>
                <w:rFonts w:asciiTheme="minorHAnsi" w:eastAsiaTheme="minorEastAsia" w:hAnsiTheme="minorHAnsi"/>
                <w:noProof/>
                <w:sz w:val="22"/>
              </w:rPr>
              <w:tab/>
            </w:r>
            <w:r w:rsidR="00314151" w:rsidRPr="00DC6166">
              <w:rPr>
                <w:rStyle w:val="Hyperlink"/>
                <w:noProof/>
              </w:rPr>
              <w:t>Use Case Diagram</w:t>
            </w:r>
            <w:r w:rsidR="00314151">
              <w:rPr>
                <w:noProof/>
                <w:webHidden/>
              </w:rPr>
              <w:tab/>
            </w:r>
            <w:r w:rsidR="00314151">
              <w:rPr>
                <w:noProof/>
                <w:webHidden/>
              </w:rPr>
              <w:fldChar w:fldCharType="begin"/>
            </w:r>
            <w:r w:rsidR="00314151">
              <w:rPr>
                <w:noProof/>
                <w:webHidden/>
              </w:rPr>
              <w:instrText xml:space="preserve"> PAGEREF _Toc115950625 \h </w:instrText>
            </w:r>
            <w:r w:rsidR="00314151">
              <w:rPr>
                <w:noProof/>
                <w:webHidden/>
              </w:rPr>
            </w:r>
            <w:r w:rsidR="00314151">
              <w:rPr>
                <w:noProof/>
                <w:webHidden/>
              </w:rPr>
              <w:fldChar w:fldCharType="separate"/>
            </w:r>
            <w:r w:rsidR="00314151">
              <w:rPr>
                <w:noProof/>
                <w:webHidden/>
              </w:rPr>
              <w:t>18</w:t>
            </w:r>
            <w:r w:rsidR="00314151">
              <w:rPr>
                <w:noProof/>
                <w:webHidden/>
              </w:rPr>
              <w:fldChar w:fldCharType="end"/>
            </w:r>
          </w:hyperlink>
        </w:p>
        <w:p w14:paraId="14449D3A" w14:textId="7A28B992" w:rsidR="00314151" w:rsidRDefault="00000000">
          <w:pPr>
            <w:pStyle w:val="TOC3"/>
            <w:tabs>
              <w:tab w:val="left" w:pos="1320"/>
              <w:tab w:val="right" w:leader="dot" w:pos="9016"/>
            </w:tabs>
            <w:rPr>
              <w:rFonts w:asciiTheme="minorHAnsi" w:eastAsiaTheme="minorEastAsia" w:hAnsiTheme="minorHAnsi"/>
              <w:noProof/>
              <w:sz w:val="22"/>
            </w:rPr>
          </w:pPr>
          <w:hyperlink w:anchor="_Toc115950626" w:history="1">
            <w:r w:rsidR="00314151" w:rsidRPr="00DC6166">
              <w:rPr>
                <w:rStyle w:val="Hyperlink"/>
                <w:noProof/>
              </w:rPr>
              <w:t>4.3.2</w:t>
            </w:r>
            <w:r w:rsidR="00314151">
              <w:rPr>
                <w:rFonts w:asciiTheme="minorHAnsi" w:eastAsiaTheme="minorEastAsia" w:hAnsiTheme="minorHAnsi"/>
                <w:noProof/>
                <w:sz w:val="22"/>
              </w:rPr>
              <w:tab/>
            </w:r>
            <w:r w:rsidR="00314151" w:rsidRPr="00DC6166">
              <w:rPr>
                <w:rStyle w:val="Hyperlink"/>
                <w:noProof/>
              </w:rPr>
              <w:t>System Sequence Diagram</w:t>
            </w:r>
            <w:r w:rsidR="00314151">
              <w:rPr>
                <w:noProof/>
                <w:webHidden/>
              </w:rPr>
              <w:tab/>
            </w:r>
            <w:r w:rsidR="00314151">
              <w:rPr>
                <w:noProof/>
                <w:webHidden/>
              </w:rPr>
              <w:fldChar w:fldCharType="begin"/>
            </w:r>
            <w:r w:rsidR="00314151">
              <w:rPr>
                <w:noProof/>
                <w:webHidden/>
              </w:rPr>
              <w:instrText xml:space="preserve"> PAGEREF _Toc115950626 \h </w:instrText>
            </w:r>
            <w:r w:rsidR="00314151">
              <w:rPr>
                <w:noProof/>
                <w:webHidden/>
              </w:rPr>
            </w:r>
            <w:r w:rsidR="00314151">
              <w:rPr>
                <w:noProof/>
                <w:webHidden/>
              </w:rPr>
              <w:fldChar w:fldCharType="separate"/>
            </w:r>
            <w:r w:rsidR="00314151">
              <w:rPr>
                <w:noProof/>
                <w:webHidden/>
              </w:rPr>
              <w:t>18</w:t>
            </w:r>
            <w:r w:rsidR="00314151">
              <w:rPr>
                <w:noProof/>
                <w:webHidden/>
              </w:rPr>
              <w:fldChar w:fldCharType="end"/>
            </w:r>
          </w:hyperlink>
        </w:p>
        <w:p w14:paraId="27508779" w14:textId="787568D2" w:rsidR="00314151" w:rsidRDefault="00000000">
          <w:pPr>
            <w:pStyle w:val="TOC3"/>
            <w:tabs>
              <w:tab w:val="left" w:pos="1320"/>
              <w:tab w:val="right" w:leader="dot" w:pos="9016"/>
            </w:tabs>
            <w:rPr>
              <w:rFonts w:asciiTheme="minorHAnsi" w:eastAsiaTheme="minorEastAsia" w:hAnsiTheme="minorHAnsi"/>
              <w:noProof/>
              <w:sz w:val="22"/>
            </w:rPr>
          </w:pPr>
          <w:hyperlink w:anchor="_Toc115950627" w:history="1">
            <w:r w:rsidR="00314151" w:rsidRPr="00DC6166">
              <w:rPr>
                <w:rStyle w:val="Hyperlink"/>
                <w:noProof/>
              </w:rPr>
              <w:t>4.3.3</w:t>
            </w:r>
            <w:r w:rsidR="00314151">
              <w:rPr>
                <w:rFonts w:asciiTheme="minorHAnsi" w:eastAsiaTheme="minorEastAsia" w:hAnsiTheme="minorHAnsi"/>
                <w:noProof/>
                <w:sz w:val="22"/>
              </w:rPr>
              <w:tab/>
            </w:r>
            <w:r w:rsidR="00314151" w:rsidRPr="00DC6166">
              <w:rPr>
                <w:rStyle w:val="Hyperlink"/>
                <w:noProof/>
              </w:rPr>
              <w:t>Sequence Diagram</w:t>
            </w:r>
            <w:r w:rsidR="00314151">
              <w:rPr>
                <w:noProof/>
                <w:webHidden/>
              </w:rPr>
              <w:tab/>
            </w:r>
            <w:r w:rsidR="00314151">
              <w:rPr>
                <w:noProof/>
                <w:webHidden/>
              </w:rPr>
              <w:fldChar w:fldCharType="begin"/>
            </w:r>
            <w:r w:rsidR="00314151">
              <w:rPr>
                <w:noProof/>
                <w:webHidden/>
              </w:rPr>
              <w:instrText xml:space="preserve"> PAGEREF _Toc115950627 \h </w:instrText>
            </w:r>
            <w:r w:rsidR="00314151">
              <w:rPr>
                <w:noProof/>
                <w:webHidden/>
              </w:rPr>
            </w:r>
            <w:r w:rsidR="00314151">
              <w:rPr>
                <w:noProof/>
                <w:webHidden/>
              </w:rPr>
              <w:fldChar w:fldCharType="separate"/>
            </w:r>
            <w:r w:rsidR="00314151">
              <w:rPr>
                <w:noProof/>
                <w:webHidden/>
              </w:rPr>
              <w:t>19</w:t>
            </w:r>
            <w:r w:rsidR="00314151">
              <w:rPr>
                <w:noProof/>
                <w:webHidden/>
              </w:rPr>
              <w:fldChar w:fldCharType="end"/>
            </w:r>
          </w:hyperlink>
        </w:p>
        <w:p w14:paraId="5769F8C9" w14:textId="00F28E15" w:rsidR="00314151" w:rsidRDefault="00000000">
          <w:pPr>
            <w:pStyle w:val="TOC3"/>
            <w:tabs>
              <w:tab w:val="left" w:pos="1320"/>
              <w:tab w:val="right" w:leader="dot" w:pos="9016"/>
            </w:tabs>
            <w:rPr>
              <w:rFonts w:asciiTheme="minorHAnsi" w:eastAsiaTheme="minorEastAsia" w:hAnsiTheme="minorHAnsi"/>
              <w:noProof/>
              <w:sz w:val="22"/>
            </w:rPr>
          </w:pPr>
          <w:hyperlink w:anchor="_Toc115950628" w:history="1">
            <w:r w:rsidR="00314151" w:rsidRPr="00DC6166">
              <w:rPr>
                <w:rStyle w:val="Hyperlink"/>
                <w:noProof/>
              </w:rPr>
              <w:t>4.3.4</w:t>
            </w:r>
            <w:r w:rsidR="00314151">
              <w:rPr>
                <w:rFonts w:asciiTheme="minorHAnsi" w:eastAsiaTheme="minorEastAsia" w:hAnsiTheme="minorHAnsi"/>
                <w:noProof/>
                <w:sz w:val="22"/>
              </w:rPr>
              <w:tab/>
            </w:r>
            <w:r w:rsidR="00314151" w:rsidRPr="00DC6166">
              <w:rPr>
                <w:rStyle w:val="Hyperlink"/>
                <w:noProof/>
              </w:rPr>
              <w:t>Entity Relationship Diagram</w:t>
            </w:r>
            <w:r w:rsidR="00314151">
              <w:rPr>
                <w:noProof/>
                <w:webHidden/>
              </w:rPr>
              <w:tab/>
            </w:r>
            <w:r w:rsidR="00314151">
              <w:rPr>
                <w:noProof/>
                <w:webHidden/>
              </w:rPr>
              <w:fldChar w:fldCharType="begin"/>
            </w:r>
            <w:r w:rsidR="00314151">
              <w:rPr>
                <w:noProof/>
                <w:webHidden/>
              </w:rPr>
              <w:instrText xml:space="preserve"> PAGEREF _Toc115950628 \h </w:instrText>
            </w:r>
            <w:r w:rsidR="00314151">
              <w:rPr>
                <w:noProof/>
                <w:webHidden/>
              </w:rPr>
            </w:r>
            <w:r w:rsidR="00314151">
              <w:rPr>
                <w:noProof/>
                <w:webHidden/>
              </w:rPr>
              <w:fldChar w:fldCharType="separate"/>
            </w:r>
            <w:r w:rsidR="00314151">
              <w:rPr>
                <w:noProof/>
                <w:webHidden/>
              </w:rPr>
              <w:t>20</w:t>
            </w:r>
            <w:r w:rsidR="00314151">
              <w:rPr>
                <w:noProof/>
                <w:webHidden/>
              </w:rPr>
              <w:fldChar w:fldCharType="end"/>
            </w:r>
          </w:hyperlink>
        </w:p>
        <w:p w14:paraId="177A09F8" w14:textId="164C3E68" w:rsidR="00314151" w:rsidRDefault="00000000">
          <w:pPr>
            <w:pStyle w:val="TOC3"/>
            <w:tabs>
              <w:tab w:val="left" w:pos="1320"/>
              <w:tab w:val="right" w:leader="dot" w:pos="9016"/>
            </w:tabs>
            <w:rPr>
              <w:rFonts w:asciiTheme="minorHAnsi" w:eastAsiaTheme="minorEastAsia" w:hAnsiTheme="minorHAnsi"/>
              <w:noProof/>
              <w:sz w:val="22"/>
            </w:rPr>
          </w:pPr>
          <w:hyperlink w:anchor="_Toc115950629" w:history="1">
            <w:r w:rsidR="00314151" w:rsidRPr="00DC6166">
              <w:rPr>
                <w:rStyle w:val="Hyperlink"/>
                <w:noProof/>
              </w:rPr>
              <w:t>4.3.5</w:t>
            </w:r>
            <w:r w:rsidR="00314151">
              <w:rPr>
                <w:rFonts w:asciiTheme="minorHAnsi" w:eastAsiaTheme="minorEastAsia" w:hAnsiTheme="minorHAnsi"/>
                <w:noProof/>
                <w:sz w:val="22"/>
              </w:rPr>
              <w:tab/>
            </w:r>
            <w:r w:rsidR="00314151" w:rsidRPr="00DC6166">
              <w:rPr>
                <w:rStyle w:val="Hyperlink"/>
                <w:noProof/>
              </w:rPr>
              <w:t>Class Diagram</w:t>
            </w:r>
            <w:r w:rsidR="00314151">
              <w:rPr>
                <w:noProof/>
                <w:webHidden/>
              </w:rPr>
              <w:tab/>
            </w:r>
            <w:r w:rsidR="00314151">
              <w:rPr>
                <w:noProof/>
                <w:webHidden/>
              </w:rPr>
              <w:fldChar w:fldCharType="begin"/>
            </w:r>
            <w:r w:rsidR="00314151">
              <w:rPr>
                <w:noProof/>
                <w:webHidden/>
              </w:rPr>
              <w:instrText xml:space="preserve"> PAGEREF _Toc115950629 \h </w:instrText>
            </w:r>
            <w:r w:rsidR="00314151">
              <w:rPr>
                <w:noProof/>
                <w:webHidden/>
              </w:rPr>
            </w:r>
            <w:r w:rsidR="00314151">
              <w:rPr>
                <w:noProof/>
                <w:webHidden/>
              </w:rPr>
              <w:fldChar w:fldCharType="separate"/>
            </w:r>
            <w:r w:rsidR="00314151">
              <w:rPr>
                <w:noProof/>
                <w:webHidden/>
              </w:rPr>
              <w:t>21</w:t>
            </w:r>
            <w:r w:rsidR="00314151">
              <w:rPr>
                <w:noProof/>
                <w:webHidden/>
              </w:rPr>
              <w:fldChar w:fldCharType="end"/>
            </w:r>
          </w:hyperlink>
        </w:p>
        <w:p w14:paraId="3FDD257E" w14:textId="2ED1170D" w:rsidR="00314151" w:rsidRDefault="00000000">
          <w:pPr>
            <w:pStyle w:val="TOC3"/>
            <w:tabs>
              <w:tab w:val="left" w:pos="1320"/>
              <w:tab w:val="right" w:leader="dot" w:pos="9016"/>
            </w:tabs>
            <w:rPr>
              <w:rFonts w:asciiTheme="minorHAnsi" w:eastAsiaTheme="minorEastAsia" w:hAnsiTheme="minorHAnsi"/>
              <w:noProof/>
              <w:sz w:val="22"/>
            </w:rPr>
          </w:pPr>
          <w:hyperlink w:anchor="_Toc115950630" w:history="1">
            <w:r w:rsidR="00314151" w:rsidRPr="00DC6166">
              <w:rPr>
                <w:rStyle w:val="Hyperlink"/>
                <w:noProof/>
              </w:rPr>
              <w:t>4.3.6</w:t>
            </w:r>
            <w:r w:rsidR="00314151">
              <w:rPr>
                <w:rFonts w:asciiTheme="minorHAnsi" w:eastAsiaTheme="minorEastAsia" w:hAnsiTheme="minorHAnsi"/>
                <w:noProof/>
                <w:sz w:val="22"/>
              </w:rPr>
              <w:tab/>
            </w:r>
            <w:r w:rsidR="00314151" w:rsidRPr="00DC6166">
              <w:rPr>
                <w:rStyle w:val="Hyperlink"/>
                <w:noProof/>
              </w:rPr>
              <w:t>Activity Diagram</w:t>
            </w:r>
            <w:r w:rsidR="00314151">
              <w:rPr>
                <w:noProof/>
                <w:webHidden/>
              </w:rPr>
              <w:tab/>
            </w:r>
            <w:r w:rsidR="00314151">
              <w:rPr>
                <w:noProof/>
                <w:webHidden/>
              </w:rPr>
              <w:fldChar w:fldCharType="begin"/>
            </w:r>
            <w:r w:rsidR="00314151">
              <w:rPr>
                <w:noProof/>
                <w:webHidden/>
              </w:rPr>
              <w:instrText xml:space="preserve"> PAGEREF _Toc115950630 \h </w:instrText>
            </w:r>
            <w:r w:rsidR="00314151">
              <w:rPr>
                <w:noProof/>
                <w:webHidden/>
              </w:rPr>
            </w:r>
            <w:r w:rsidR="00314151">
              <w:rPr>
                <w:noProof/>
                <w:webHidden/>
              </w:rPr>
              <w:fldChar w:fldCharType="separate"/>
            </w:r>
            <w:r w:rsidR="00314151">
              <w:rPr>
                <w:noProof/>
                <w:webHidden/>
              </w:rPr>
              <w:t>22</w:t>
            </w:r>
            <w:r w:rsidR="00314151">
              <w:rPr>
                <w:noProof/>
                <w:webHidden/>
              </w:rPr>
              <w:fldChar w:fldCharType="end"/>
            </w:r>
          </w:hyperlink>
        </w:p>
        <w:p w14:paraId="21F427AB" w14:textId="1D1E7694" w:rsidR="00314151" w:rsidRDefault="00000000">
          <w:pPr>
            <w:pStyle w:val="TOC2"/>
            <w:tabs>
              <w:tab w:val="left" w:pos="880"/>
              <w:tab w:val="right" w:leader="dot" w:pos="9016"/>
            </w:tabs>
            <w:rPr>
              <w:rFonts w:asciiTheme="minorHAnsi" w:eastAsiaTheme="minorEastAsia" w:hAnsiTheme="minorHAnsi"/>
              <w:noProof/>
              <w:sz w:val="22"/>
            </w:rPr>
          </w:pPr>
          <w:hyperlink w:anchor="_Toc115950631" w:history="1">
            <w:r w:rsidR="00314151" w:rsidRPr="00DC6166">
              <w:rPr>
                <w:rStyle w:val="Hyperlink"/>
                <w:noProof/>
              </w:rPr>
              <w:t>4.4</w:t>
            </w:r>
            <w:r w:rsidR="00314151">
              <w:rPr>
                <w:rFonts w:asciiTheme="minorHAnsi" w:eastAsiaTheme="minorEastAsia" w:hAnsiTheme="minorHAnsi"/>
                <w:noProof/>
                <w:sz w:val="22"/>
              </w:rPr>
              <w:tab/>
            </w:r>
            <w:r w:rsidR="00314151" w:rsidRPr="00DC6166">
              <w:rPr>
                <w:rStyle w:val="Hyperlink"/>
                <w:noProof/>
              </w:rPr>
              <w:t>System Design Diagrams</w:t>
            </w:r>
            <w:r w:rsidR="00314151">
              <w:rPr>
                <w:noProof/>
                <w:webHidden/>
              </w:rPr>
              <w:tab/>
            </w:r>
            <w:r w:rsidR="00314151">
              <w:rPr>
                <w:noProof/>
                <w:webHidden/>
              </w:rPr>
              <w:fldChar w:fldCharType="begin"/>
            </w:r>
            <w:r w:rsidR="00314151">
              <w:rPr>
                <w:noProof/>
                <w:webHidden/>
              </w:rPr>
              <w:instrText xml:space="preserve"> PAGEREF _Toc115950631 \h </w:instrText>
            </w:r>
            <w:r w:rsidR="00314151">
              <w:rPr>
                <w:noProof/>
                <w:webHidden/>
              </w:rPr>
            </w:r>
            <w:r w:rsidR="00314151">
              <w:rPr>
                <w:noProof/>
                <w:webHidden/>
              </w:rPr>
              <w:fldChar w:fldCharType="separate"/>
            </w:r>
            <w:r w:rsidR="00314151">
              <w:rPr>
                <w:noProof/>
                <w:webHidden/>
              </w:rPr>
              <w:t>22</w:t>
            </w:r>
            <w:r w:rsidR="00314151">
              <w:rPr>
                <w:noProof/>
                <w:webHidden/>
              </w:rPr>
              <w:fldChar w:fldCharType="end"/>
            </w:r>
          </w:hyperlink>
        </w:p>
        <w:p w14:paraId="2EA29D3E" w14:textId="1DE0114D" w:rsidR="00314151" w:rsidRDefault="00000000">
          <w:pPr>
            <w:pStyle w:val="TOC3"/>
            <w:tabs>
              <w:tab w:val="left" w:pos="1320"/>
              <w:tab w:val="right" w:leader="dot" w:pos="9016"/>
            </w:tabs>
            <w:rPr>
              <w:rFonts w:asciiTheme="minorHAnsi" w:eastAsiaTheme="minorEastAsia" w:hAnsiTheme="minorHAnsi"/>
              <w:noProof/>
              <w:sz w:val="22"/>
            </w:rPr>
          </w:pPr>
          <w:hyperlink w:anchor="_Toc115950632" w:history="1">
            <w:r w:rsidR="00314151" w:rsidRPr="00DC6166">
              <w:rPr>
                <w:rStyle w:val="Hyperlink"/>
                <w:noProof/>
              </w:rPr>
              <w:t>4.4.1</w:t>
            </w:r>
            <w:r w:rsidR="00314151">
              <w:rPr>
                <w:rFonts w:asciiTheme="minorHAnsi" w:eastAsiaTheme="minorEastAsia" w:hAnsiTheme="minorHAnsi"/>
                <w:noProof/>
                <w:sz w:val="22"/>
              </w:rPr>
              <w:tab/>
            </w:r>
            <w:r w:rsidR="00314151" w:rsidRPr="00DC6166">
              <w:rPr>
                <w:rStyle w:val="Hyperlink"/>
                <w:noProof/>
              </w:rPr>
              <w:t>Database Schema</w:t>
            </w:r>
            <w:r w:rsidR="00314151">
              <w:rPr>
                <w:noProof/>
                <w:webHidden/>
              </w:rPr>
              <w:tab/>
            </w:r>
            <w:r w:rsidR="00314151">
              <w:rPr>
                <w:noProof/>
                <w:webHidden/>
              </w:rPr>
              <w:fldChar w:fldCharType="begin"/>
            </w:r>
            <w:r w:rsidR="00314151">
              <w:rPr>
                <w:noProof/>
                <w:webHidden/>
              </w:rPr>
              <w:instrText xml:space="preserve"> PAGEREF _Toc115950632 \h </w:instrText>
            </w:r>
            <w:r w:rsidR="00314151">
              <w:rPr>
                <w:noProof/>
                <w:webHidden/>
              </w:rPr>
            </w:r>
            <w:r w:rsidR="00314151">
              <w:rPr>
                <w:noProof/>
                <w:webHidden/>
              </w:rPr>
              <w:fldChar w:fldCharType="separate"/>
            </w:r>
            <w:r w:rsidR="00314151">
              <w:rPr>
                <w:noProof/>
                <w:webHidden/>
              </w:rPr>
              <w:t>23</w:t>
            </w:r>
            <w:r w:rsidR="00314151">
              <w:rPr>
                <w:noProof/>
                <w:webHidden/>
              </w:rPr>
              <w:fldChar w:fldCharType="end"/>
            </w:r>
          </w:hyperlink>
        </w:p>
        <w:p w14:paraId="2F77305C" w14:textId="145C70DB" w:rsidR="00314151" w:rsidRDefault="00000000">
          <w:pPr>
            <w:pStyle w:val="TOC3"/>
            <w:tabs>
              <w:tab w:val="left" w:pos="1320"/>
              <w:tab w:val="right" w:leader="dot" w:pos="9016"/>
            </w:tabs>
            <w:rPr>
              <w:rFonts w:asciiTheme="minorHAnsi" w:eastAsiaTheme="minorEastAsia" w:hAnsiTheme="minorHAnsi"/>
              <w:noProof/>
              <w:sz w:val="22"/>
            </w:rPr>
          </w:pPr>
          <w:hyperlink w:anchor="_Toc115950633" w:history="1">
            <w:r w:rsidR="00314151" w:rsidRPr="00DC6166">
              <w:rPr>
                <w:rStyle w:val="Hyperlink"/>
                <w:noProof/>
              </w:rPr>
              <w:t>4.4.2</w:t>
            </w:r>
            <w:r w:rsidR="00314151">
              <w:rPr>
                <w:rFonts w:asciiTheme="minorHAnsi" w:eastAsiaTheme="minorEastAsia" w:hAnsiTheme="minorHAnsi"/>
                <w:noProof/>
                <w:sz w:val="22"/>
              </w:rPr>
              <w:tab/>
            </w:r>
            <w:r w:rsidR="00314151" w:rsidRPr="00DC6166">
              <w:rPr>
                <w:rStyle w:val="Hyperlink"/>
                <w:noProof/>
              </w:rPr>
              <w:t>Wireframes</w:t>
            </w:r>
            <w:r w:rsidR="00314151">
              <w:rPr>
                <w:noProof/>
                <w:webHidden/>
              </w:rPr>
              <w:tab/>
            </w:r>
            <w:r w:rsidR="00314151">
              <w:rPr>
                <w:noProof/>
                <w:webHidden/>
              </w:rPr>
              <w:fldChar w:fldCharType="begin"/>
            </w:r>
            <w:r w:rsidR="00314151">
              <w:rPr>
                <w:noProof/>
                <w:webHidden/>
              </w:rPr>
              <w:instrText xml:space="preserve"> PAGEREF _Toc115950633 \h </w:instrText>
            </w:r>
            <w:r w:rsidR="00314151">
              <w:rPr>
                <w:noProof/>
                <w:webHidden/>
              </w:rPr>
            </w:r>
            <w:r w:rsidR="00314151">
              <w:rPr>
                <w:noProof/>
                <w:webHidden/>
              </w:rPr>
              <w:fldChar w:fldCharType="separate"/>
            </w:r>
            <w:r w:rsidR="00314151">
              <w:rPr>
                <w:noProof/>
                <w:webHidden/>
              </w:rPr>
              <w:t>23</w:t>
            </w:r>
            <w:r w:rsidR="00314151">
              <w:rPr>
                <w:noProof/>
                <w:webHidden/>
              </w:rPr>
              <w:fldChar w:fldCharType="end"/>
            </w:r>
          </w:hyperlink>
        </w:p>
        <w:p w14:paraId="0A87154A" w14:textId="4710B7AE" w:rsidR="00314151" w:rsidRDefault="00000000">
          <w:pPr>
            <w:pStyle w:val="TOC3"/>
            <w:tabs>
              <w:tab w:val="left" w:pos="1320"/>
              <w:tab w:val="right" w:leader="dot" w:pos="9016"/>
            </w:tabs>
            <w:rPr>
              <w:rFonts w:asciiTheme="minorHAnsi" w:eastAsiaTheme="minorEastAsia" w:hAnsiTheme="minorHAnsi"/>
              <w:noProof/>
              <w:sz w:val="22"/>
            </w:rPr>
          </w:pPr>
          <w:hyperlink w:anchor="_Toc115950634" w:history="1">
            <w:r w:rsidR="00314151" w:rsidRPr="00DC6166">
              <w:rPr>
                <w:rStyle w:val="Hyperlink"/>
                <w:noProof/>
              </w:rPr>
              <w:t>4.4.3</w:t>
            </w:r>
            <w:r w:rsidR="00314151">
              <w:rPr>
                <w:rFonts w:asciiTheme="minorHAnsi" w:eastAsiaTheme="minorEastAsia" w:hAnsiTheme="minorHAnsi"/>
                <w:noProof/>
                <w:sz w:val="22"/>
              </w:rPr>
              <w:tab/>
            </w:r>
            <w:r w:rsidR="00314151" w:rsidRPr="00DC6166">
              <w:rPr>
                <w:rStyle w:val="Hyperlink"/>
                <w:noProof/>
              </w:rPr>
              <w:t>System Architecture</w:t>
            </w:r>
            <w:r w:rsidR="00314151">
              <w:rPr>
                <w:noProof/>
                <w:webHidden/>
              </w:rPr>
              <w:tab/>
            </w:r>
            <w:r w:rsidR="00314151">
              <w:rPr>
                <w:noProof/>
                <w:webHidden/>
              </w:rPr>
              <w:fldChar w:fldCharType="begin"/>
            </w:r>
            <w:r w:rsidR="00314151">
              <w:rPr>
                <w:noProof/>
                <w:webHidden/>
              </w:rPr>
              <w:instrText xml:space="preserve"> PAGEREF _Toc115950634 \h </w:instrText>
            </w:r>
            <w:r w:rsidR="00314151">
              <w:rPr>
                <w:noProof/>
                <w:webHidden/>
              </w:rPr>
            </w:r>
            <w:r w:rsidR="00314151">
              <w:rPr>
                <w:noProof/>
                <w:webHidden/>
              </w:rPr>
              <w:fldChar w:fldCharType="separate"/>
            </w:r>
            <w:r w:rsidR="00314151">
              <w:rPr>
                <w:noProof/>
                <w:webHidden/>
              </w:rPr>
              <w:t>24</w:t>
            </w:r>
            <w:r w:rsidR="00314151">
              <w:rPr>
                <w:noProof/>
                <w:webHidden/>
              </w:rPr>
              <w:fldChar w:fldCharType="end"/>
            </w:r>
          </w:hyperlink>
        </w:p>
        <w:p w14:paraId="7B485F84" w14:textId="29BA8D88" w:rsidR="00314151" w:rsidRDefault="00000000">
          <w:pPr>
            <w:pStyle w:val="TOC1"/>
            <w:tabs>
              <w:tab w:val="right" w:leader="dot" w:pos="9016"/>
            </w:tabs>
            <w:rPr>
              <w:rFonts w:asciiTheme="minorHAnsi" w:eastAsiaTheme="minorEastAsia" w:hAnsiTheme="minorHAnsi"/>
              <w:noProof/>
              <w:sz w:val="22"/>
            </w:rPr>
          </w:pPr>
          <w:hyperlink w:anchor="_Toc115950635" w:history="1">
            <w:r w:rsidR="00314151" w:rsidRPr="00DC6166">
              <w:rPr>
                <w:rStyle w:val="Hyperlink"/>
                <w:noProof/>
              </w:rPr>
              <w:t>Bibliography</w:t>
            </w:r>
            <w:r w:rsidR="00314151">
              <w:rPr>
                <w:noProof/>
                <w:webHidden/>
              </w:rPr>
              <w:tab/>
            </w:r>
            <w:r w:rsidR="00314151">
              <w:rPr>
                <w:noProof/>
                <w:webHidden/>
              </w:rPr>
              <w:fldChar w:fldCharType="begin"/>
            </w:r>
            <w:r w:rsidR="00314151">
              <w:rPr>
                <w:noProof/>
                <w:webHidden/>
              </w:rPr>
              <w:instrText xml:space="preserve"> PAGEREF _Toc115950635 \h </w:instrText>
            </w:r>
            <w:r w:rsidR="00314151">
              <w:rPr>
                <w:noProof/>
                <w:webHidden/>
              </w:rPr>
            </w:r>
            <w:r w:rsidR="00314151">
              <w:rPr>
                <w:noProof/>
                <w:webHidden/>
              </w:rPr>
              <w:fldChar w:fldCharType="separate"/>
            </w:r>
            <w:r w:rsidR="00314151">
              <w:rPr>
                <w:noProof/>
                <w:webHidden/>
              </w:rPr>
              <w:t>26</w:t>
            </w:r>
            <w:r w:rsidR="00314151">
              <w:rPr>
                <w:noProof/>
                <w:webHidden/>
              </w:rPr>
              <w:fldChar w:fldCharType="end"/>
            </w:r>
          </w:hyperlink>
        </w:p>
        <w:p w14:paraId="22854E88" w14:textId="149D6A7E" w:rsidR="00314151" w:rsidRDefault="00000000">
          <w:pPr>
            <w:pStyle w:val="TOC1"/>
            <w:tabs>
              <w:tab w:val="right" w:leader="dot" w:pos="9016"/>
            </w:tabs>
            <w:rPr>
              <w:rFonts w:asciiTheme="minorHAnsi" w:eastAsiaTheme="minorEastAsia" w:hAnsiTheme="minorHAnsi"/>
              <w:noProof/>
              <w:sz w:val="22"/>
            </w:rPr>
          </w:pPr>
          <w:hyperlink w:anchor="_Toc115950636" w:history="1">
            <w:r w:rsidR="00314151" w:rsidRPr="00DC6166">
              <w:rPr>
                <w:rStyle w:val="Hyperlink"/>
                <w:noProof/>
              </w:rPr>
              <w:t>Appendix</w:t>
            </w:r>
            <w:r w:rsidR="00314151">
              <w:rPr>
                <w:noProof/>
                <w:webHidden/>
              </w:rPr>
              <w:tab/>
            </w:r>
            <w:r w:rsidR="00314151">
              <w:rPr>
                <w:noProof/>
                <w:webHidden/>
              </w:rPr>
              <w:fldChar w:fldCharType="begin"/>
            </w:r>
            <w:r w:rsidR="00314151">
              <w:rPr>
                <w:noProof/>
                <w:webHidden/>
              </w:rPr>
              <w:instrText xml:space="preserve"> PAGEREF _Toc115950636 \h </w:instrText>
            </w:r>
            <w:r w:rsidR="00314151">
              <w:rPr>
                <w:noProof/>
                <w:webHidden/>
              </w:rPr>
            </w:r>
            <w:r w:rsidR="00314151">
              <w:rPr>
                <w:noProof/>
                <w:webHidden/>
              </w:rPr>
              <w:fldChar w:fldCharType="separate"/>
            </w:r>
            <w:r w:rsidR="00314151">
              <w:rPr>
                <w:noProof/>
                <w:webHidden/>
              </w:rPr>
              <w:t>30</w:t>
            </w:r>
            <w:r w:rsidR="00314151">
              <w:rPr>
                <w:noProof/>
                <w:webHidden/>
              </w:rPr>
              <w:fldChar w:fldCharType="end"/>
            </w:r>
          </w:hyperlink>
        </w:p>
        <w:p w14:paraId="6F226962" w14:textId="7CA788EB" w:rsidR="00314151" w:rsidRDefault="00000000">
          <w:pPr>
            <w:pStyle w:val="TOC1"/>
            <w:tabs>
              <w:tab w:val="left" w:pos="1540"/>
              <w:tab w:val="right" w:leader="dot" w:pos="9016"/>
            </w:tabs>
            <w:rPr>
              <w:rFonts w:asciiTheme="minorHAnsi" w:eastAsiaTheme="minorEastAsia" w:hAnsiTheme="minorHAnsi"/>
              <w:noProof/>
              <w:sz w:val="22"/>
            </w:rPr>
          </w:pPr>
          <w:hyperlink w:anchor="_Toc115950637" w:history="1">
            <w:r w:rsidR="00314151" w:rsidRPr="00DC6166">
              <w:rPr>
                <w:rStyle w:val="Hyperlink"/>
                <w:noProof/>
              </w:rPr>
              <w:t>Appendix 1:</w:t>
            </w:r>
            <w:r w:rsidR="00314151">
              <w:rPr>
                <w:rFonts w:asciiTheme="minorHAnsi" w:eastAsiaTheme="minorEastAsia" w:hAnsiTheme="minorHAnsi"/>
                <w:noProof/>
                <w:sz w:val="22"/>
              </w:rPr>
              <w:tab/>
            </w:r>
            <w:r w:rsidR="00314151" w:rsidRPr="00DC6166">
              <w:rPr>
                <w:rStyle w:val="Hyperlink"/>
                <w:noProof/>
              </w:rPr>
              <w:t>Gantt Chart</w:t>
            </w:r>
            <w:r w:rsidR="00314151">
              <w:rPr>
                <w:noProof/>
                <w:webHidden/>
              </w:rPr>
              <w:tab/>
            </w:r>
            <w:r w:rsidR="00314151">
              <w:rPr>
                <w:noProof/>
                <w:webHidden/>
              </w:rPr>
              <w:fldChar w:fldCharType="begin"/>
            </w:r>
            <w:r w:rsidR="00314151">
              <w:rPr>
                <w:noProof/>
                <w:webHidden/>
              </w:rPr>
              <w:instrText xml:space="preserve"> PAGEREF _Toc115950637 \h </w:instrText>
            </w:r>
            <w:r w:rsidR="00314151">
              <w:rPr>
                <w:noProof/>
                <w:webHidden/>
              </w:rPr>
            </w:r>
            <w:r w:rsidR="00314151">
              <w:rPr>
                <w:noProof/>
                <w:webHidden/>
              </w:rPr>
              <w:fldChar w:fldCharType="separate"/>
            </w:r>
            <w:r w:rsidR="00314151">
              <w:rPr>
                <w:noProof/>
                <w:webHidden/>
              </w:rPr>
              <w:t>30</w:t>
            </w:r>
            <w:r w:rsidR="00314151">
              <w:rPr>
                <w:noProof/>
                <w:webHidden/>
              </w:rPr>
              <w:fldChar w:fldCharType="end"/>
            </w:r>
          </w:hyperlink>
        </w:p>
        <w:p w14:paraId="3B436637" w14:textId="1631B45D" w:rsidR="00923B20" w:rsidRDefault="00923B20">
          <w:r>
            <w:rPr>
              <w:b/>
              <w:bCs/>
              <w:noProof/>
            </w:rPr>
            <w:fldChar w:fldCharType="end"/>
          </w:r>
        </w:p>
      </w:sdtContent>
    </w:sdt>
    <w:p w14:paraId="56C88B72" w14:textId="4AE8FCCD" w:rsidR="00195D35" w:rsidRDefault="00195D35">
      <w:r>
        <w:br w:type="page"/>
      </w:r>
    </w:p>
    <w:p w14:paraId="288C932C" w14:textId="77777777" w:rsidR="00195D35" w:rsidRDefault="00195D35" w:rsidP="00A72745">
      <w:pPr>
        <w:pStyle w:val="Kevin"/>
      </w:pPr>
      <w:bookmarkStart w:id="4" w:name="_Toc115950564"/>
      <w:r>
        <w:lastRenderedPageBreak/>
        <w:t>List of Figures</w:t>
      </w:r>
      <w:bookmarkEnd w:id="4"/>
    </w:p>
    <w:p w14:paraId="0F2B3067" w14:textId="1A5C50CF" w:rsidR="00314151" w:rsidRDefault="00825E88">
      <w:pPr>
        <w:pStyle w:val="TableofFigures"/>
        <w:tabs>
          <w:tab w:val="right" w:leader="dot" w:pos="9016"/>
        </w:tabs>
        <w:rPr>
          <w:rFonts w:asciiTheme="minorHAnsi" w:eastAsiaTheme="minorEastAsia" w:hAnsiTheme="minorHAnsi"/>
          <w:noProof/>
          <w:sz w:val="22"/>
        </w:rPr>
      </w:pPr>
      <w:r>
        <w:fldChar w:fldCharType="begin"/>
      </w:r>
      <w:r>
        <w:instrText xml:space="preserve"> TOC \h \z \c "Figure" </w:instrText>
      </w:r>
      <w:r>
        <w:fldChar w:fldCharType="separate"/>
      </w:r>
      <w:hyperlink w:anchor="_Toc115950548" w:history="1">
        <w:r w:rsidR="00314151" w:rsidRPr="00EB30FC">
          <w:rPr>
            <w:rStyle w:val="Hyperlink"/>
            <w:noProof/>
          </w:rPr>
          <w:t>Figure 2.1 Conceptual Framework</w:t>
        </w:r>
        <w:r w:rsidR="00314151">
          <w:rPr>
            <w:noProof/>
            <w:webHidden/>
          </w:rPr>
          <w:tab/>
        </w:r>
        <w:r w:rsidR="00314151">
          <w:rPr>
            <w:noProof/>
            <w:webHidden/>
          </w:rPr>
          <w:fldChar w:fldCharType="begin"/>
        </w:r>
        <w:r w:rsidR="00314151">
          <w:rPr>
            <w:noProof/>
            <w:webHidden/>
          </w:rPr>
          <w:instrText xml:space="preserve"> PAGEREF _Toc115950548 \h </w:instrText>
        </w:r>
        <w:r w:rsidR="00314151">
          <w:rPr>
            <w:noProof/>
            <w:webHidden/>
          </w:rPr>
        </w:r>
        <w:r w:rsidR="00314151">
          <w:rPr>
            <w:noProof/>
            <w:webHidden/>
          </w:rPr>
          <w:fldChar w:fldCharType="separate"/>
        </w:r>
        <w:r w:rsidR="00314151">
          <w:rPr>
            <w:noProof/>
            <w:webHidden/>
          </w:rPr>
          <w:t>9</w:t>
        </w:r>
        <w:r w:rsidR="00314151">
          <w:rPr>
            <w:noProof/>
            <w:webHidden/>
          </w:rPr>
          <w:fldChar w:fldCharType="end"/>
        </w:r>
      </w:hyperlink>
    </w:p>
    <w:p w14:paraId="06ECA4E1" w14:textId="1C3901EC" w:rsidR="00314151" w:rsidRDefault="00000000">
      <w:pPr>
        <w:pStyle w:val="TableofFigures"/>
        <w:tabs>
          <w:tab w:val="right" w:leader="dot" w:pos="9016"/>
        </w:tabs>
        <w:rPr>
          <w:rFonts w:asciiTheme="minorHAnsi" w:eastAsiaTheme="minorEastAsia" w:hAnsiTheme="minorHAnsi"/>
          <w:noProof/>
          <w:sz w:val="22"/>
        </w:rPr>
      </w:pPr>
      <w:hyperlink w:anchor="_Toc115950549" w:history="1">
        <w:r w:rsidR="00314151" w:rsidRPr="00EB30FC">
          <w:rPr>
            <w:rStyle w:val="Hyperlink"/>
            <w:noProof/>
          </w:rPr>
          <w:t>Figure 3.1 Design thinking methodology (Adopted from</w:t>
        </w:r>
        <w:r w:rsidR="00314151" w:rsidRPr="00EB30FC">
          <w:rPr>
            <w:rStyle w:val="Hyperlink"/>
            <w:rFonts w:cs="Times New Roman"/>
            <w:noProof/>
          </w:rPr>
          <w:t>(Steinke et al., 2017)</w:t>
        </w:r>
        <w:r w:rsidR="00314151" w:rsidRPr="00EB30FC">
          <w:rPr>
            <w:rStyle w:val="Hyperlink"/>
            <w:noProof/>
          </w:rPr>
          <w:t>)</w:t>
        </w:r>
        <w:r w:rsidR="00314151">
          <w:rPr>
            <w:noProof/>
            <w:webHidden/>
          </w:rPr>
          <w:tab/>
        </w:r>
        <w:r w:rsidR="00314151">
          <w:rPr>
            <w:noProof/>
            <w:webHidden/>
          </w:rPr>
          <w:fldChar w:fldCharType="begin"/>
        </w:r>
        <w:r w:rsidR="00314151">
          <w:rPr>
            <w:noProof/>
            <w:webHidden/>
          </w:rPr>
          <w:instrText xml:space="preserve"> PAGEREF _Toc115950549 \h </w:instrText>
        </w:r>
        <w:r w:rsidR="00314151">
          <w:rPr>
            <w:noProof/>
            <w:webHidden/>
          </w:rPr>
        </w:r>
        <w:r w:rsidR="00314151">
          <w:rPr>
            <w:noProof/>
            <w:webHidden/>
          </w:rPr>
          <w:fldChar w:fldCharType="separate"/>
        </w:r>
        <w:r w:rsidR="00314151">
          <w:rPr>
            <w:noProof/>
            <w:webHidden/>
          </w:rPr>
          <w:t>10</w:t>
        </w:r>
        <w:r w:rsidR="00314151">
          <w:rPr>
            <w:noProof/>
            <w:webHidden/>
          </w:rPr>
          <w:fldChar w:fldCharType="end"/>
        </w:r>
      </w:hyperlink>
    </w:p>
    <w:p w14:paraId="3F7E0DD3" w14:textId="7AFFE39C" w:rsidR="00314151" w:rsidRDefault="00000000">
      <w:pPr>
        <w:pStyle w:val="TableofFigures"/>
        <w:tabs>
          <w:tab w:val="right" w:leader="dot" w:pos="9016"/>
        </w:tabs>
        <w:rPr>
          <w:rFonts w:asciiTheme="minorHAnsi" w:eastAsiaTheme="minorEastAsia" w:hAnsiTheme="minorHAnsi"/>
          <w:noProof/>
          <w:sz w:val="22"/>
        </w:rPr>
      </w:pPr>
      <w:hyperlink w:anchor="_Toc115950550" w:history="1">
        <w:r w:rsidR="00314151" w:rsidRPr="00EB30FC">
          <w:rPr>
            <w:rStyle w:val="Hyperlink"/>
            <w:noProof/>
          </w:rPr>
          <w:t>Figure 4.1 Use Case Diagram</w:t>
        </w:r>
        <w:r w:rsidR="00314151">
          <w:rPr>
            <w:noProof/>
            <w:webHidden/>
          </w:rPr>
          <w:tab/>
        </w:r>
        <w:r w:rsidR="00314151">
          <w:rPr>
            <w:noProof/>
            <w:webHidden/>
          </w:rPr>
          <w:fldChar w:fldCharType="begin"/>
        </w:r>
        <w:r w:rsidR="00314151">
          <w:rPr>
            <w:noProof/>
            <w:webHidden/>
          </w:rPr>
          <w:instrText xml:space="preserve"> PAGEREF _Toc115950550 \h </w:instrText>
        </w:r>
        <w:r w:rsidR="00314151">
          <w:rPr>
            <w:noProof/>
            <w:webHidden/>
          </w:rPr>
        </w:r>
        <w:r w:rsidR="00314151">
          <w:rPr>
            <w:noProof/>
            <w:webHidden/>
          </w:rPr>
          <w:fldChar w:fldCharType="separate"/>
        </w:r>
        <w:r w:rsidR="00314151">
          <w:rPr>
            <w:noProof/>
            <w:webHidden/>
          </w:rPr>
          <w:t>18</w:t>
        </w:r>
        <w:r w:rsidR="00314151">
          <w:rPr>
            <w:noProof/>
            <w:webHidden/>
          </w:rPr>
          <w:fldChar w:fldCharType="end"/>
        </w:r>
      </w:hyperlink>
    </w:p>
    <w:p w14:paraId="61E5396F" w14:textId="3908E35D" w:rsidR="00314151" w:rsidRDefault="00000000">
      <w:pPr>
        <w:pStyle w:val="TableofFigures"/>
        <w:tabs>
          <w:tab w:val="right" w:leader="dot" w:pos="9016"/>
        </w:tabs>
        <w:rPr>
          <w:rFonts w:asciiTheme="minorHAnsi" w:eastAsiaTheme="minorEastAsia" w:hAnsiTheme="minorHAnsi"/>
          <w:noProof/>
          <w:sz w:val="22"/>
        </w:rPr>
      </w:pPr>
      <w:hyperlink w:anchor="_Toc115950551" w:history="1">
        <w:r w:rsidR="00314151" w:rsidRPr="00EB30FC">
          <w:rPr>
            <w:rStyle w:val="Hyperlink"/>
            <w:noProof/>
          </w:rPr>
          <w:t>Figure 4.2 System Sequence Diagram</w:t>
        </w:r>
        <w:r w:rsidR="00314151">
          <w:rPr>
            <w:noProof/>
            <w:webHidden/>
          </w:rPr>
          <w:tab/>
        </w:r>
        <w:r w:rsidR="00314151">
          <w:rPr>
            <w:noProof/>
            <w:webHidden/>
          </w:rPr>
          <w:fldChar w:fldCharType="begin"/>
        </w:r>
        <w:r w:rsidR="00314151">
          <w:rPr>
            <w:noProof/>
            <w:webHidden/>
          </w:rPr>
          <w:instrText xml:space="preserve"> PAGEREF _Toc115950551 \h </w:instrText>
        </w:r>
        <w:r w:rsidR="00314151">
          <w:rPr>
            <w:noProof/>
            <w:webHidden/>
          </w:rPr>
        </w:r>
        <w:r w:rsidR="00314151">
          <w:rPr>
            <w:noProof/>
            <w:webHidden/>
          </w:rPr>
          <w:fldChar w:fldCharType="separate"/>
        </w:r>
        <w:r w:rsidR="00314151">
          <w:rPr>
            <w:noProof/>
            <w:webHidden/>
          </w:rPr>
          <w:t>19</w:t>
        </w:r>
        <w:r w:rsidR="00314151">
          <w:rPr>
            <w:noProof/>
            <w:webHidden/>
          </w:rPr>
          <w:fldChar w:fldCharType="end"/>
        </w:r>
      </w:hyperlink>
    </w:p>
    <w:p w14:paraId="31D932BD" w14:textId="7725C556" w:rsidR="00314151" w:rsidRDefault="00000000">
      <w:pPr>
        <w:pStyle w:val="TableofFigures"/>
        <w:tabs>
          <w:tab w:val="right" w:leader="dot" w:pos="9016"/>
        </w:tabs>
        <w:rPr>
          <w:rFonts w:asciiTheme="minorHAnsi" w:eastAsiaTheme="minorEastAsia" w:hAnsiTheme="minorHAnsi"/>
          <w:noProof/>
          <w:sz w:val="22"/>
        </w:rPr>
      </w:pPr>
      <w:hyperlink w:anchor="_Toc115950552" w:history="1">
        <w:r w:rsidR="00314151" w:rsidRPr="00EB30FC">
          <w:rPr>
            <w:rStyle w:val="Hyperlink"/>
            <w:noProof/>
          </w:rPr>
          <w:t>Figure 4.3 Sequence Diagram</w:t>
        </w:r>
        <w:r w:rsidR="00314151">
          <w:rPr>
            <w:noProof/>
            <w:webHidden/>
          </w:rPr>
          <w:tab/>
        </w:r>
        <w:r w:rsidR="00314151">
          <w:rPr>
            <w:noProof/>
            <w:webHidden/>
          </w:rPr>
          <w:fldChar w:fldCharType="begin"/>
        </w:r>
        <w:r w:rsidR="00314151">
          <w:rPr>
            <w:noProof/>
            <w:webHidden/>
          </w:rPr>
          <w:instrText xml:space="preserve"> PAGEREF _Toc115950552 \h </w:instrText>
        </w:r>
        <w:r w:rsidR="00314151">
          <w:rPr>
            <w:noProof/>
            <w:webHidden/>
          </w:rPr>
        </w:r>
        <w:r w:rsidR="00314151">
          <w:rPr>
            <w:noProof/>
            <w:webHidden/>
          </w:rPr>
          <w:fldChar w:fldCharType="separate"/>
        </w:r>
        <w:r w:rsidR="00314151">
          <w:rPr>
            <w:noProof/>
            <w:webHidden/>
          </w:rPr>
          <w:t>20</w:t>
        </w:r>
        <w:r w:rsidR="00314151">
          <w:rPr>
            <w:noProof/>
            <w:webHidden/>
          </w:rPr>
          <w:fldChar w:fldCharType="end"/>
        </w:r>
      </w:hyperlink>
    </w:p>
    <w:p w14:paraId="747C4736" w14:textId="544A8D5C" w:rsidR="00314151" w:rsidRDefault="00000000">
      <w:pPr>
        <w:pStyle w:val="TableofFigures"/>
        <w:tabs>
          <w:tab w:val="right" w:leader="dot" w:pos="9016"/>
        </w:tabs>
        <w:rPr>
          <w:rFonts w:asciiTheme="minorHAnsi" w:eastAsiaTheme="minorEastAsia" w:hAnsiTheme="minorHAnsi"/>
          <w:noProof/>
          <w:sz w:val="22"/>
        </w:rPr>
      </w:pPr>
      <w:hyperlink w:anchor="_Toc115950553" w:history="1">
        <w:r w:rsidR="00314151" w:rsidRPr="00EB30FC">
          <w:rPr>
            <w:rStyle w:val="Hyperlink"/>
            <w:noProof/>
          </w:rPr>
          <w:t>Figure 4.4 Entity Relationship Diagram</w:t>
        </w:r>
        <w:r w:rsidR="00314151">
          <w:rPr>
            <w:noProof/>
            <w:webHidden/>
          </w:rPr>
          <w:tab/>
        </w:r>
        <w:r w:rsidR="00314151">
          <w:rPr>
            <w:noProof/>
            <w:webHidden/>
          </w:rPr>
          <w:fldChar w:fldCharType="begin"/>
        </w:r>
        <w:r w:rsidR="00314151">
          <w:rPr>
            <w:noProof/>
            <w:webHidden/>
          </w:rPr>
          <w:instrText xml:space="preserve"> PAGEREF _Toc115950553 \h </w:instrText>
        </w:r>
        <w:r w:rsidR="00314151">
          <w:rPr>
            <w:noProof/>
            <w:webHidden/>
          </w:rPr>
        </w:r>
        <w:r w:rsidR="00314151">
          <w:rPr>
            <w:noProof/>
            <w:webHidden/>
          </w:rPr>
          <w:fldChar w:fldCharType="separate"/>
        </w:r>
        <w:r w:rsidR="00314151">
          <w:rPr>
            <w:noProof/>
            <w:webHidden/>
          </w:rPr>
          <w:t>21</w:t>
        </w:r>
        <w:r w:rsidR="00314151">
          <w:rPr>
            <w:noProof/>
            <w:webHidden/>
          </w:rPr>
          <w:fldChar w:fldCharType="end"/>
        </w:r>
      </w:hyperlink>
    </w:p>
    <w:p w14:paraId="5EC4D88E" w14:textId="66B34701" w:rsidR="00314151" w:rsidRDefault="00000000">
      <w:pPr>
        <w:pStyle w:val="TableofFigures"/>
        <w:tabs>
          <w:tab w:val="right" w:leader="dot" w:pos="9016"/>
        </w:tabs>
        <w:rPr>
          <w:rFonts w:asciiTheme="minorHAnsi" w:eastAsiaTheme="minorEastAsia" w:hAnsiTheme="minorHAnsi"/>
          <w:noProof/>
          <w:sz w:val="22"/>
        </w:rPr>
      </w:pPr>
      <w:hyperlink w:anchor="_Toc115950554" w:history="1">
        <w:r w:rsidR="00314151" w:rsidRPr="00EB30FC">
          <w:rPr>
            <w:rStyle w:val="Hyperlink"/>
            <w:noProof/>
          </w:rPr>
          <w:t>Figure 4.5 Class Diagram</w:t>
        </w:r>
        <w:r w:rsidR="00314151">
          <w:rPr>
            <w:noProof/>
            <w:webHidden/>
          </w:rPr>
          <w:tab/>
        </w:r>
        <w:r w:rsidR="00314151">
          <w:rPr>
            <w:noProof/>
            <w:webHidden/>
          </w:rPr>
          <w:fldChar w:fldCharType="begin"/>
        </w:r>
        <w:r w:rsidR="00314151">
          <w:rPr>
            <w:noProof/>
            <w:webHidden/>
          </w:rPr>
          <w:instrText xml:space="preserve"> PAGEREF _Toc115950554 \h </w:instrText>
        </w:r>
        <w:r w:rsidR="00314151">
          <w:rPr>
            <w:noProof/>
            <w:webHidden/>
          </w:rPr>
        </w:r>
        <w:r w:rsidR="00314151">
          <w:rPr>
            <w:noProof/>
            <w:webHidden/>
          </w:rPr>
          <w:fldChar w:fldCharType="separate"/>
        </w:r>
        <w:r w:rsidR="00314151">
          <w:rPr>
            <w:noProof/>
            <w:webHidden/>
          </w:rPr>
          <w:t>22</w:t>
        </w:r>
        <w:r w:rsidR="00314151">
          <w:rPr>
            <w:noProof/>
            <w:webHidden/>
          </w:rPr>
          <w:fldChar w:fldCharType="end"/>
        </w:r>
      </w:hyperlink>
    </w:p>
    <w:p w14:paraId="40B495D4" w14:textId="341F82DA" w:rsidR="00314151" w:rsidRDefault="00000000">
      <w:pPr>
        <w:pStyle w:val="TableofFigures"/>
        <w:tabs>
          <w:tab w:val="right" w:leader="dot" w:pos="9016"/>
        </w:tabs>
        <w:rPr>
          <w:rFonts w:asciiTheme="minorHAnsi" w:eastAsiaTheme="minorEastAsia" w:hAnsiTheme="minorHAnsi"/>
          <w:noProof/>
          <w:sz w:val="22"/>
        </w:rPr>
      </w:pPr>
      <w:hyperlink w:anchor="_Toc115950555" w:history="1">
        <w:r w:rsidR="00314151" w:rsidRPr="00EB30FC">
          <w:rPr>
            <w:rStyle w:val="Hyperlink"/>
            <w:noProof/>
          </w:rPr>
          <w:t>Figure 4.6 Activity Diagram</w:t>
        </w:r>
        <w:r w:rsidR="00314151">
          <w:rPr>
            <w:noProof/>
            <w:webHidden/>
          </w:rPr>
          <w:tab/>
        </w:r>
        <w:r w:rsidR="00314151">
          <w:rPr>
            <w:noProof/>
            <w:webHidden/>
          </w:rPr>
          <w:fldChar w:fldCharType="begin"/>
        </w:r>
        <w:r w:rsidR="00314151">
          <w:rPr>
            <w:noProof/>
            <w:webHidden/>
          </w:rPr>
          <w:instrText xml:space="preserve"> PAGEREF _Toc115950555 \h </w:instrText>
        </w:r>
        <w:r w:rsidR="00314151">
          <w:rPr>
            <w:noProof/>
            <w:webHidden/>
          </w:rPr>
        </w:r>
        <w:r w:rsidR="00314151">
          <w:rPr>
            <w:noProof/>
            <w:webHidden/>
          </w:rPr>
          <w:fldChar w:fldCharType="separate"/>
        </w:r>
        <w:r w:rsidR="00314151">
          <w:rPr>
            <w:noProof/>
            <w:webHidden/>
          </w:rPr>
          <w:t>22</w:t>
        </w:r>
        <w:r w:rsidR="00314151">
          <w:rPr>
            <w:noProof/>
            <w:webHidden/>
          </w:rPr>
          <w:fldChar w:fldCharType="end"/>
        </w:r>
      </w:hyperlink>
    </w:p>
    <w:p w14:paraId="6AE4C27A" w14:textId="52530BB1" w:rsidR="00314151" w:rsidRDefault="00000000">
      <w:pPr>
        <w:pStyle w:val="TableofFigures"/>
        <w:tabs>
          <w:tab w:val="right" w:leader="dot" w:pos="9016"/>
        </w:tabs>
        <w:rPr>
          <w:rFonts w:asciiTheme="minorHAnsi" w:eastAsiaTheme="minorEastAsia" w:hAnsiTheme="minorHAnsi"/>
          <w:noProof/>
          <w:sz w:val="22"/>
        </w:rPr>
      </w:pPr>
      <w:hyperlink w:anchor="_Toc115950556" w:history="1">
        <w:r w:rsidR="00314151" w:rsidRPr="00EB30FC">
          <w:rPr>
            <w:rStyle w:val="Hyperlink"/>
            <w:noProof/>
          </w:rPr>
          <w:t>Figure 4.7 Database Schema</w:t>
        </w:r>
        <w:r w:rsidR="00314151">
          <w:rPr>
            <w:noProof/>
            <w:webHidden/>
          </w:rPr>
          <w:tab/>
        </w:r>
        <w:r w:rsidR="00314151">
          <w:rPr>
            <w:noProof/>
            <w:webHidden/>
          </w:rPr>
          <w:fldChar w:fldCharType="begin"/>
        </w:r>
        <w:r w:rsidR="00314151">
          <w:rPr>
            <w:noProof/>
            <w:webHidden/>
          </w:rPr>
          <w:instrText xml:space="preserve"> PAGEREF _Toc115950556 \h </w:instrText>
        </w:r>
        <w:r w:rsidR="00314151">
          <w:rPr>
            <w:noProof/>
            <w:webHidden/>
          </w:rPr>
        </w:r>
        <w:r w:rsidR="00314151">
          <w:rPr>
            <w:noProof/>
            <w:webHidden/>
          </w:rPr>
          <w:fldChar w:fldCharType="separate"/>
        </w:r>
        <w:r w:rsidR="00314151">
          <w:rPr>
            <w:noProof/>
            <w:webHidden/>
          </w:rPr>
          <w:t>23</w:t>
        </w:r>
        <w:r w:rsidR="00314151">
          <w:rPr>
            <w:noProof/>
            <w:webHidden/>
          </w:rPr>
          <w:fldChar w:fldCharType="end"/>
        </w:r>
      </w:hyperlink>
    </w:p>
    <w:p w14:paraId="6505A1B4" w14:textId="7579E5D0" w:rsidR="00314151" w:rsidRDefault="00000000">
      <w:pPr>
        <w:pStyle w:val="TableofFigures"/>
        <w:tabs>
          <w:tab w:val="right" w:leader="dot" w:pos="9016"/>
        </w:tabs>
        <w:rPr>
          <w:rFonts w:asciiTheme="minorHAnsi" w:eastAsiaTheme="minorEastAsia" w:hAnsiTheme="minorHAnsi"/>
          <w:noProof/>
          <w:sz w:val="22"/>
        </w:rPr>
      </w:pPr>
      <w:hyperlink w:anchor="_Toc115950557" w:history="1">
        <w:r w:rsidR="00314151" w:rsidRPr="00EB30FC">
          <w:rPr>
            <w:rStyle w:val="Hyperlink"/>
            <w:noProof/>
          </w:rPr>
          <w:t>Figure 4.8 Registration and Login Pages</w:t>
        </w:r>
        <w:r w:rsidR="00314151">
          <w:rPr>
            <w:noProof/>
            <w:webHidden/>
          </w:rPr>
          <w:tab/>
        </w:r>
        <w:r w:rsidR="00314151">
          <w:rPr>
            <w:noProof/>
            <w:webHidden/>
          </w:rPr>
          <w:fldChar w:fldCharType="begin"/>
        </w:r>
        <w:r w:rsidR="00314151">
          <w:rPr>
            <w:noProof/>
            <w:webHidden/>
          </w:rPr>
          <w:instrText xml:space="preserve"> PAGEREF _Toc115950557 \h </w:instrText>
        </w:r>
        <w:r w:rsidR="00314151">
          <w:rPr>
            <w:noProof/>
            <w:webHidden/>
          </w:rPr>
        </w:r>
        <w:r w:rsidR="00314151">
          <w:rPr>
            <w:noProof/>
            <w:webHidden/>
          </w:rPr>
          <w:fldChar w:fldCharType="separate"/>
        </w:r>
        <w:r w:rsidR="00314151">
          <w:rPr>
            <w:noProof/>
            <w:webHidden/>
          </w:rPr>
          <w:t>23</w:t>
        </w:r>
        <w:r w:rsidR="00314151">
          <w:rPr>
            <w:noProof/>
            <w:webHidden/>
          </w:rPr>
          <w:fldChar w:fldCharType="end"/>
        </w:r>
      </w:hyperlink>
    </w:p>
    <w:p w14:paraId="24195913" w14:textId="45BEE4AB" w:rsidR="00314151" w:rsidRDefault="00000000">
      <w:pPr>
        <w:pStyle w:val="TableofFigures"/>
        <w:tabs>
          <w:tab w:val="right" w:leader="dot" w:pos="9016"/>
        </w:tabs>
        <w:rPr>
          <w:rFonts w:asciiTheme="minorHAnsi" w:eastAsiaTheme="minorEastAsia" w:hAnsiTheme="minorHAnsi"/>
          <w:noProof/>
          <w:sz w:val="22"/>
        </w:rPr>
      </w:pPr>
      <w:hyperlink w:anchor="_Toc115950558" w:history="1">
        <w:r w:rsidR="00314151" w:rsidRPr="00EB30FC">
          <w:rPr>
            <w:rStyle w:val="Hyperlink"/>
            <w:noProof/>
          </w:rPr>
          <w:t>Figure 4.9 Input Page</w:t>
        </w:r>
        <w:r w:rsidR="00314151">
          <w:rPr>
            <w:noProof/>
            <w:webHidden/>
          </w:rPr>
          <w:tab/>
        </w:r>
        <w:r w:rsidR="00314151">
          <w:rPr>
            <w:noProof/>
            <w:webHidden/>
          </w:rPr>
          <w:fldChar w:fldCharType="begin"/>
        </w:r>
        <w:r w:rsidR="00314151">
          <w:rPr>
            <w:noProof/>
            <w:webHidden/>
          </w:rPr>
          <w:instrText xml:space="preserve"> PAGEREF _Toc115950558 \h </w:instrText>
        </w:r>
        <w:r w:rsidR="00314151">
          <w:rPr>
            <w:noProof/>
            <w:webHidden/>
          </w:rPr>
        </w:r>
        <w:r w:rsidR="00314151">
          <w:rPr>
            <w:noProof/>
            <w:webHidden/>
          </w:rPr>
          <w:fldChar w:fldCharType="separate"/>
        </w:r>
        <w:r w:rsidR="00314151">
          <w:rPr>
            <w:noProof/>
            <w:webHidden/>
          </w:rPr>
          <w:t>24</w:t>
        </w:r>
        <w:r w:rsidR="00314151">
          <w:rPr>
            <w:noProof/>
            <w:webHidden/>
          </w:rPr>
          <w:fldChar w:fldCharType="end"/>
        </w:r>
      </w:hyperlink>
    </w:p>
    <w:p w14:paraId="7B7AE9D7" w14:textId="0171C5F0" w:rsidR="00314151" w:rsidRDefault="00000000">
      <w:pPr>
        <w:pStyle w:val="TableofFigures"/>
        <w:tabs>
          <w:tab w:val="right" w:leader="dot" w:pos="9016"/>
        </w:tabs>
        <w:rPr>
          <w:rFonts w:asciiTheme="minorHAnsi" w:eastAsiaTheme="minorEastAsia" w:hAnsiTheme="minorHAnsi"/>
          <w:noProof/>
          <w:sz w:val="22"/>
        </w:rPr>
      </w:pPr>
      <w:hyperlink w:anchor="_Toc115950559" w:history="1">
        <w:r w:rsidR="00314151" w:rsidRPr="00EB30FC">
          <w:rPr>
            <w:rStyle w:val="Hyperlink"/>
            <w:noProof/>
          </w:rPr>
          <w:t>Figure 4.10 Output Page</w:t>
        </w:r>
        <w:r w:rsidR="00314151">
          <w:rPr>
            <w:noProof/>
            <w:webHidden/>
          </w:rPr>
          <w:tab/>
        </w:r>
        <w:r w:rsidR="00314151">
          <w:rPr>
            <w:noProof/>
            <w:webHidden/>
          </w:rPr>
          <w:fldChar w:fldCharType="begin"/>
        </w:r>
        <w:r w:rsidR="00314151">
          <w:rPr>
            <w:noProof/>
            <w:webHidden/>
          </w:rPr>
          <w:instrText xml:space="preserve"> PAGEREF _Toc115950559 \h </w:instrText>
        </w:r>
        <w:r w:rsidR="00314151">
          <w:rPr>
            <w:noProof/>
            <w:webHidden/>
          </w:rPr>
        </w:r>
        <w:r w:rsidR="00314151">
          <w:rPr>
            <w:noProof/>
            <w:webHidden/>
          </w:rPr>
          <w:fldChar w:fldCharType="separate"/>
        </w:r>
        <w:r w:rsidR="00314151">
          <w:rPr>
            <w:noProof/>
            <w:webHidden/>
          </w:rPr>
          <w:t>24</w:t>
        </w:r>
        <w:r w:rsidR="00314151">
          <w:rPr>
            <w:noProof/>
            <w:webHidden/>
          </w:rPr>
          <w:fldChar w:fldCharType="end"/>
        </w:r>
      </w:hyperlink>
    </w:p>
    <w:p w14:paraId="3569E94C" w14:textId="31F6E9AC" w:rsidR="00314151" w:rsidRDefault="00000000">
      <w:pPr>
        <w:pStyle w:val="TableofFigures"/>
        <w:tabs>
          <w:tab w:val="right" w:leader="dot" w:pos="9016"/>
        </w:tabs>
        <w:rPr>
          <w:rFonts w:asciiTheme="minorHAnsi" w:eastAsiaTheme="minorEastAsia" w:hAnsiTheme="minorHAnsi"/>
          <w:noProof/>
          <w:sz w:val="22"/>
        </w:rPr>
      </w:pPr>
      <w:hyperlink w:anchor="_Toc115950560" w:history="1">
        <w:r w:rsidR="00314151" w:rsidRPr="00EB30FC">
          <w:rPr>
            <w:rStyle w:val="Hyperlink"/>
            <w:noProof/>
          </w:rPr>
          <w:t>Figure 4.11 System Architecture</w:t>
        </w:r>
        <w:r w:rsidR="00314151">
          <w:rPr>
            <w:noProof/>
            <w:webHidden/>
          </w:rPr>
          <w:tab/>
        </w:r>
        <w:r w:rsidR="00314151">
          <w:rPr>
            <w:noProof/>
            <w:webHidden/>
          </w:rPr>
          <w:fldChar w:fldCharType="begin"/>
        </w:r>
        <w:r w:rsidR="00314151">
          <w:rPr>
            <w:noProof/>
            <w:webHidden/>
          </w:rPr>
          <w:instrText xml:space="preserve"> PAGEREF _Toc115950560 \h </w:instrText>
        </w:r>
        <w:r w:rsidR="00314151">
          <w:rPr>
            <w:noProof/>
            <w:webHidden/>
          </w:rPr>
        </w:r>
        <w:r w:rsidR="00314151">
          <w:rPr>
            <w:noProof/>
            <w:webHidden/>
          </w:rPr>
          <w:fldChar w:fldCharType="separate"/>
        </w:r>
        <w:r w:rsidR="00314151">
          <w:rPr>
            <w:noProof/>
            <w:webHidden/>
          </w:rPr>
          <w:t>25</w:t>
        </w:r>
        <w:r w:rsidR="00314151">
          <w:rPr>
            <w:noProof/>
            <w:webHidden/>
          </w:rPr>
          <w:fldChar w:fldCharType="end"/>
        </w:r>
      </w:hyperlink>
    </w:p>
    <w:p w14:paraId="1BA77957" w14:textId="3B27DCC1" w:rsidR="00195D35" w:rsidRDefault="00825E88">
      <w:r>
        <w:rPr>
          <w:b/>
          <w:bCs/>
          <w:noProof/>
        </w:rPr>
        <w:fldChar w:fldCharType="end"/>
      </w:r>
      <w:r w:rsidR="00195D35">
        <w:br w:type="page"/>
      </w:r>
    </w:p>
    <w:p w14:paraId="690CC3BB" w14:textId="77777777" w:rsidR="00195D35" w:rsidRDefault="00195D35" w:rsidP="00A72745">
      <w:pPr>
        <w:pStyle w:val="Kevin"/>
      </w:pPr>
      <w:bookmarkStart w:id="5" w:name="_Toc115950565"/>
      <w:r>
        <w:lastRenderedPageBreak/>
        <w:t>List of Abbreviations</w:t>
      </w:r>
      <w:bookmarkEnd w:id="5"/>
    </w:p>
    <w:p w14:paraId="72714D26" w14:textId="77777777" w:rsidR="00613B0B" w:rsidRDefault="00613B0B">
      <w:r>
        <w:t>ANN – Artificial Neural Network</w:t>
      </w:r>
    </w:p>
    <w:p w14:paraId="7FA9B126" w14:textId="77777777" w:rsidR="00613B0B" w:rsidRDefault="00613B0B">
      <w:r>
        <w:t>ARS – Adventitious Respiratory Sounds</w:t>
      </w:r>
    </w:p>
    <w:p w14:paraId="2BFDF2DF" w14:textId="77777777" w:rsidR="00613B0B" w:rsidRDefault="00613B0B">
      <w:r>
        <w:t>CNN – Convolutional Neural Network</w:t>
      </w:r>
    </w:p>
    <w:p w14:paraId="485B166D" w14:textId="77777777" w:rsidR="00613B0B" w:rsidRDefault="00613B0B">
      <w:r>
        <w:t>DFD – Data Flow Diagram</w:t>
      </w:r>
    </w:p>
    <w:p w14:paraId="69781D06" w14:textId="77777777" w:rsidR="00613B0B" w:rsidRDefault="00613B0B">
      <w:r>
        <w:t>ERD – Entity Relationship Diagram</w:t>
      </w:r>
    </w:p>
    <w:p w14:paraId="3FFE6FAF" w14:textId="77777777" w:rsidR="00613B0B" w:rsidRDefault="00613B0B">
      <w:r>
        <w:t>GOLD – Global Initiative for Chronic Obstructive Lung Disease</w:t>
      </w:r>
    </w:p>
    <w:p w14:paraId="1F0F53C2" w14:textId="77777777" w:rsidR="00613B0B" w:rsidRDefault="00613B0B">
      <w:r>
        <w:t xml:space="preserve">KNN – K-Nearest Neighbor </w:t>
      </w:r>
    </w:p>
    <w:p w14:paraId="2A0D0262" w14:textId="77777777" w:rsidR="00613B0B" w:rsidRDefault="00613B0B">
      <w:r>
        <w:t>MFCC – Mel Frequency Cepstral Coefficient</w:t>
      </w:r>
    </w:p>
    <w:p w14:paraId="50213953" w14:textId="77777777" w:rsidR="00613B0B" w:rsidRDefault="00613B0B">
      <w:r>
        <w:t>OOAD – Object Oriented Analysis and Design</w:t>
      </w:r>
    </w:p>
    <w:p w14:paraId="25A1092F" w14:textId="77777777" w:rsidR="00613B0B" w:rsidRDefault="00613B0B">
      <w:r>
        <w:t>STFT – Short-Time Fourier Transform</w:t>
      </w:r>
    </w:p>
    <w:p w14:paraId="2DEA165C" w14:textId="77777777" w:rsidR="00613B0B" w:rsidRDefault="00613B0B" w:rsidP="00063481">
      <w:r>
        <w:t xml:space="preserve">TB – Tuberculosis </w:t>
      </w:r>
    </w:p>
    <w:p w14:paraId="08688970" w14:textId="77777777" w:rsidR="00613B0B" w:rsidRDefault="00613B0B">
      <w:r>
        <w:t>WHO – World Health Organization</w:t>
      </w:r>
    </w:p>
    <w:p w14:paraId="2D6D4224" w14:textId="77777777" w:rsidR="00613B0B" w:rsidRDefault="00613B0B" w:rsidP="00063481">
      <w:r>
        <w:t>WPT – Wavelet Packet Transform</w:t>
      </w:r>
    </w:p>
    <w:p w14:paraId="50F41DB6" w14:textId="225F1619" w:rsidR="00195D35" w:rsidRDefault="00195D35">
      <w:r>
        <w:br w:type="page"/>
      </w:r>
    </w:p>
    <w:p w14:paraId="2B7C42DD" w14:textId="77777777" w:rsidR="00C15CCA" w:rsidRDefault="00C15CCA" w:rsidP="00C27754">
      <w:pPr>
        <w:pStyle w:val="Heading1"/>
        <w:sectPr w:rsidR="00C15CCA" w:rsidSect="00C15CCA">
          <w:footerReference w:type="default" r:id="rId9"/>
          <w:pgSz w:w="11906" w:h="16838"/>
          <w:pgMar w:top="1440" w:right="1440" w:bottom="1440" w:left="1440" w:header="708" w:footer="708" w:gutter="0"/>
          <w:pgNumType w:fmt="lowerRoman" w:start="2"/>
          <w:cols w:space="708"/>
          <w:docGrid w:linePitch="360"/>
        </w:sectPr>
      </w:pPr>
    </w:p>
    <w:p w14:paraId="3925A086" w14:textId="4241772D" w:rsidR="00195D35" w:rsidRDefault="00195D35" w:rsidP="00C27754">
      <w:pPr>
        <w:pStyle w:val="Heading1"/>
      </w:pPr>
      <w:bookmarkStart w:id="6" w:name="_Toc115950566"/>
      <w:r>
        <w:lastRenderedPageBreak/>
        <w:t>Introduction</w:t>
      </w:r>
      <w:bookmarkEnd w:id="6"/>
    </w:p>
    <w:p w14:paraId="204B1CFA" w14:textId="59E8A6F5" w:rsidR="00195D35" w:rsidRDefault="00195D35" w:rsidP="00E73DAC">
      <w:pPr>
        <w:pStyle w:val="Heading2"/>
      </w:pPr>
      <w:bookmarkStart w:id="7" w:name="_Toc115950567"/>
      <w:r>
        <w:t>Background Information</w:t>
      </w:r>
      <w:bookmarkEnd w:id="7"/>
    </w:p>
    <w:p w14:paraId="1CFA577D" w14:textId="7841A374" w:rsidR="001B1D04" w:rsidRDefault="00CE0F5B" w:rsidP="00A40F51">
      <w:r>
        <w:t>Cardiorespiratory diseases are a wide range of serious disorders that affect the heart and lungs</w:t>
      </w:r>
      <w:r w:rsidR="007D5357">
        <w:t>.</w:t>
      </w:r>
      <w:r w:rsidR="000743C7">
        <w:t xml:space="preserve"> According to WHO, cardiorespiratory diseases are the third leading cause of death worldwide.</w:t>
      </w:r>
      <w:r w:rsidR="007D5357">
        <w:t xml:space="preserve"> These diseases cause a significant health and socioeconomic burden on health systems </w:t>
      </w:r>
      <w:r w:rsidR="007D5357">
        <w:fldChar w:fldCharType="begin"/>
      </w:r>
      <w:r w:rsidR="007D5357">
        <w:instrText xml:space="preserve"> ADDIN ZOTERO_ITEM CSL_CITATION {"citationID":"hrg3j1wM","properties":{"formattedCitation":"(Gibson et al., 2013)","plainCitation":"(Gibson et al., 2013)","noteIndex":0},"citationItems":[{"id":13,"uris":["http://zotero.org/users/local/0LrrM0sI/items/TXIX68VS"],"itemData":{"id":13,"type":"article-journal","container-title":"European Respiratory Journal","DOI":"10.1183/09031936.00105513","ISSN":"0903-1936, 1399-3003","issue":"3","journalAbbreviation":"Eur Respir J","language":"en","page":"559-563","source":"DOI.org (Crossref)","title":"Respiratory health and disease in Europe: the new European Lung White Book","title-short":"Respiratory health and disease in Europe","volume":"42","author":[{"family":"Gibson","given":"G. John"},{"family":"Loddenkemper","given":"Robert"},{"family":"Lundbäck","given":"Bo"},{"family":"Sibille","given":"Yves"}],"issued":{"date-parts":[["2013",9]]}}}],"schema":"https://github.com/citation-style-language/schema/raw/master/csl-citation.json"} </w:instrText>
      </w:r>
      <w:r w:rsidR="007D5357">
        <w:fldChar w:fldCharType="separate"/>
      </w:r>
      <w:r w:rsidR="00414497" w:rsidRPr="00414497">
        <w:rPr>
          <w:rFonts w:cs="Times New Roman"/>
        </w:rPr>
        <w:t>(Gibson et al., 2013)</w:t>
      </w:r>
      <w:r w:rsidR="007D5357">
        <w:fldChar w:fldCharType="end"/>
      </w:r>
      <w:r w:rsidR="007D5357">
        <w:t xml:space="preserve">. </w:t>
      </w:r>
      <w:r w:rsidR="00A934E8" w:rsidRPr="00A934E8">
        <w:t>Therefore, in the last</w:t>
      </w:r>
      <w:r w:rsidR="00A934E8">
        <w:t xml:space="preserve"> </w:t>
      </w:r>
      <w:r w:rsidR="00A934E8" w:rsidRPr="00A934E8">
        <w:t>decade, significant research efforts have been dedicated to</w:t>
      </w:r>
      <w:r w:rsidR="00A934E8">
        <w:t xml:space="preserve"> </w:t>
      </w:r>
      <w:r w:rsidR="00A934E8" w:rsidRPr="00A934E8">
        <w:t>improving early diagnosis and routine monitoring of patients</w:t>
      </w:r>
      <w:r w:rsidR="00A934E8">
        <w:t xml:space="preserve"> </w:t>
      </w:r>
      <w:r w:rsidR="00A934E8" w:rsidRPr="00A934E8">
        <w:t xml:space="preserve">with </w:t>
      </w:r>
      <w:r w:rsidR="00A934E8">
        <w:t>cardio</w:t>
      </w:r>
      <w:r w:rsidR="00A934E8" w:rsidRPr="00A934E8">
        <w:t>respiratory diseases to allow timely interventions</w:t>
      </w:r>
      <w:r w:rsidR="000743C7">
        <w:fldChar w:fldCharType="begin"/>
      </w:r>
      <w:r w:rsidR="000743C7">
        <w:instrText xml:space="preserve"> ADDIN ZOTERO_ITEM CSL_CITATION {"citationID":"BtIQX2iH","properties":{"formattedCitation":"(Marques et al., 2014)","plainCitation":"(Marques et al., 2014)","noteIndex":0},"citationItems":[{"id":17,"uris":["http://zotero.org/users/local/0LrrM0sI/items/F925Y3QW"],"itemData":{"id":17,"type":"article-journal","container-title":"Respiratory Care","DOI":"10.4187/respcare.02765","ISSN":"0020-1324, 1943-3654","issue":"5","journalAbbreviation":"Respiratory Care","language":"en","page":"765-776","source":"DOI.org (Crossref)","title":"Computerized Adventitious Respiratory Sounds as Outcome Measures for Respiratory Therapy: A Systematic Review","title-short":"Computerized Adventitious Respiratory Sounds as Outcome Measures for Respiratory Therapy","volume":"59","author":[{"family":"Marques","given":"A."},{"family":"Oliveira","given":"A."},{"family":"Jacome","given":"C."}],"issued":{"date-parts":[["2014",5,1]]}}}],"schema":"https://github.com/citation-style-language/schema/raw/master/csl-citation.json"} </w:instrText>
      </w:r>
      <w:r w:rsidR="000743C7">
        <w:fldChar w:fldCharType="separate"/>
      </w:r>
      <w:r w:rsidR="00414497" w:rsidRPr="00414497">
        <w:rPr>
          <w:rFonts w:cs="Times New Roman"/>
        </w:rPr>
        <w:t>(Marques et al., 2014)</w:t>
      </w:r>
      <w:r w:rsidR="000743C7">
        <w:fldChar w:fldCharType="end"/>
      </w:r>
      <w:r w:rsidR="000743C7">
        <w:t>.</w:t>
      </w:r>
    </w:p>
    <w:p w14:paraId="0928808C" w14:textId="7195A633" w:rsidR="00713011" w:rsidRDefault="00AB53D0" w:rsidP="00A40F51">
      <w:r>
        <w:t xml:space="preserve">According to </w:t>
      </w:r>
      <w:r>
        <w:fldChar w:fldCharType="begin"/>
      </w:r>
      <w:r>
        <w:instrText xml:space="preserve"> ADDIN ZOTERO_ITEM CSL_CITATION {"citationID":"Yd0tNSOd","properties":{"formattedCitation":"(Barzegari et al., 2017)","plainCitation":"(Barzegari et al., 2017)","noteIndex":0},"citationItems":[{"id":39,"uris":["http://zotero.org/users/local/0LrrM0sI/items/8AA2BMBR"],"itemData":{"id":39,"type":"article-journal","abstract":"There are several factors that lead to early return of patients to the medical centers. These could be due to latent illnesses, misdiagnosis or even inadequate medical care due to staff being worn out. Determining the mentioned factors could help decrease the rate of readmission, restore patient's confidence in health centers and decrease the cost of medical care. Chi lung Wu et al. in 2010 sought to find out the major cause of patients’ return within 24 hours after discharge from emergency department (ED) and showed that abdominal pain and fever were the most common causes of patients' return, respectively. They found that, on average, 5.5% of discharged patients returned to the hospital. Tazhibi et al. carried out a research to find out major causes of readmission in Alzahra Hospital, Isfahan, Iran, and concluded that factors related to the patient and hospital could be held responsible for the patients’ readmission to the studied hospital. Verelst S et al., investigating the reasons for patient re-hospitalization within 72 hours after discharge in a teaching hospital in Belgium, found that 1.9% of admissions to the ED were in fact readmissions. 12% of this population were readmitted because of misdiagnosis. Chang SY et al. carried out a research in a teaching hospital in Taiwan to investigate the reasons for non-traumatic patient readmission within 72 hours of their discharge. They reported the rate of 3.5% for their readmissions out of their overall 72000 visits. Misdiagnosis was the most common problem among patients who had been readmitted shortly after discharge. In a retrospective cross-sectional study, we evaluated the medical profiles of all patients who were readmitted within 72 hours of their discharge from the ED of Golestan Hospital, Ahvaz, Iran, during July to December 2013, aiming to find the readmission rate of this ED. 63736 patients were admitted to the ED during the 6-month study period, 635 (0.99 %) cases of which were readmitted within the first 72 hours of discharge (67.1% male). 338 (53.2%) were 16 – 45 years old. Traumatic injuries (37.1%), flank pain (8.3%), acute coronary syndrome (7.2%), Cerebro-vascular accident (5.2%), and abdominal pain (4.8%) were among the most frequent causes of previous ED visit of readmitted patients.  Finally, 70.2% of these patients were discharged again, 15.7% were admitted to other hospital wards, and 14.1% were transferred to other hospitals. Comparing the results of the present study with previous ones indicates that readmission rate can vary widely not only among different countries but also among various hospitals of the same country. For instance, in the studied hospital, which is a trauma center in the region, readmission rate of trauma patients is higher. Since readmissions cause unnecessary overcrowding in ED, it would be best if each hospital evaluated their rate of readmission and its causes, and then tried to relieve the problems found. This can be effective in better management of ED, reduction of treatment costs, increasing patient satisfaction, and prevention of ED overcrowding.","container-title":"Emergency","DOI":"10.22037/emergency.v5i1.16667","ISSN":"23454571, 23454563","issue":"1","language":"eng","source":"DOI.org (CSL JSON)","title":"Emergency Department Readmission Rate within 72 Hours after Discharge; a Letter to Editor","URL":"https://doi.org/10.22037/emergency.v5i1.16667","volume":"5","author":[{"family":"Barzegari","given":"Hassan"},{"family":"Fahimi","given":"Mohammad Ali"},{"family":"Dehghanian","given":"Schwann"}],"accessed":{"date-parts":[["2022",6,11]]},"issued":{"date-parts":[["2017"]]}}}],"schema":"https://github.com/citation-style-language/schema/raw/master/csl-citation.json"} </w:instrText>
      </w:r>
      <w:r>
        <w:fldChar w:fldCharType="separate"/>
      </w:r>
      <w:r w:rsidRPr="00A83904">
        <w:rPr>
          <w:rFonts w:cs="Times New Roman"/>
        </w:rPr>
        <w:t xml:space="preserve">Barzegari et al., </w:t>
      </w:r>
      <w:r>
        <w:rPr>
          <w:rFonts w:cs="Times New Roman"/>
        </w:rPr>
        <w:t>(</w:t>
      </w:r>
      <w:r w:rsidRPr="00A83904">
        <w:rPr>
          <w:rFonts w:cs="Times New Roman"/>
        </w:rPr>
        <w:t>2017)</w:t>
      </w:r>
      <w:r>
        <w:fldChar w:fldCharType="end"/>
      </w:r>
      <w:r>
        <w:t xml:space="preserve">, one of the leading causes of readmissions is misdiagnosis of diseases. Readmissions are preventable when artificial intelligence is introduced to complement medical decisions made during diagnosis. </w:t>
      </w:r>
      <w:r w:rsidR="003609C4">
        <w:t>The occurrence of readmissions is often an indicator of deficient quality of health services</w:t>
      </w:r>
      <w:r w:rsidR="003609C4">
        <w:fldChar w:fldCharType="begin"/>
      </w:r>
      <w:r w:rsidR="003609C4">
        <w:instrText xml:space="preserve"> ADDIN ZOTERO_ITEM CSL_CITATION {"citationID":"pB5a89zg","properties":{"formattedCitation":"(Ram\\uc0\\u237{}rez &amp; Herrera, 2019)","plainCitation":"(Ramírez &amp; Herrera, 2019)","noteIndex":0},"citationItems":[{"id":33,"uris":["http://zotero.org/users/local/0LrrM0sI/items/9UCX56SF"],"itemData":{"id":33,"type":"paper-conference","abstract":"Hospital readmissions pose additional costs and discomfort for the patient and their occurrences are indicative of deficient health service quality, hence efforts are generally made by medical professionals in order to prevent them. These endeavors are especially critical in the case of chronic conditions, such as diabetes. Recent developments in machine learning have been successful at predicting readmissions from the medical history of the diabetic patient. However, these approaches rely on a large number of clinical variables thereby requiring deep learning techniques. This article presents the application of simpler machine learning models achieving superior prediction performance while making computations more tractable.","container-title":"2019 IEEE Colombian Conference on Applications in Computational Intelligence (ColCACI)","DOI":"10.1109/ColCACI.2019.8781796","event":"2019 IEEE Colombian Conference on Applications in Computational Intelligence (ColCACI)","page":"1-4","source":"IEEE Xplore","title":"Prediction of diabetic patient readmission using machine learning","author":[{"family":"Ramírez","given":"Juan Camilo"},{"family":"Herrera","given":"David"}],"issued":{"date-parts":[["2019",6]]}}}],"schema":"https://github.com/citation-style-language/schema/raw/master/csl-citation.json"} </w:instrText>
      </w:r>
      <w:r w:rsidR="003609C4">
        <w:fldChar w:fldCharType="separate"/>
      </w:r>
      <w:r w:rsidR="003609C4" w:rsidRPr="003609C4">
        <w:rPr>
          <w:rFonts w:cs="Times New Roman"/>
          <w:szCs w:val="24"/>
        </w:rPr>
        <w:t>(Ramírez &amp; Herrera, 2019)</w:t>
      </w:r>
      <w:r w:rsidR="003609C4">
        <w:fldChar w:fldCharType="end"/>
      </w:r>
      <w:r w:rsidR="003609C4">
        <w:t xml:space="preserve">. </w:t>
      </w:r>
      <w:r w:rsidR="00A83904">
        <w:t>Readmissions</w:t>
      </w:r>
      <w:r w:rsidR="003609C4">
        <w:t xml:space="preserve"> cause a burden on medical facilities in terms of increased cost and mortality rates, therefore efforts by medical experts are made to reduce them</w:t>
      </w:r>
      <w:r w:rsidR="00897D18">
        <w:fldChar w:fldCharType="begin"/>
      </w:r>
      <w:r w:rsidR="00897D18">
        <w:instrText xml:space="preserve"> ADDIN ZOTERO_ITEM CSL_CITATION {"citationID":"Ozv2GK2K","properties":{"formattedCitation":"(Brunner-La Rocca et al., 2020)","plainCitation":"(Brunner-La Rocca et al., 2020)","noteIndex":0},"citationItems":[{"id":"L9gN0u4s/F8ELQycl","uris":["http://zotero.org/users/local/0LrrM0sI/items/XPEP4KB7"],"itemData":{"id":"L9gN0u4s/F8ELQycl","type":"article-journal","container-title":"PLOS ONE","DOI":"10.1371/journal.pone.0233457","ISSN":"1932-6203","issue":"6","journalAbbreviation":"PLoS ONE","language":"en","page":"e0233457","source":"DOI.org (Crossref)","title":"Reasons for readmission after hospital discharge in patients with chronic diseases—Information from an international dataset","volume":"15","author":[{"family":"Brunner-La Rocca","given":"Hans-Peter"},{"family":"Peden","given":"Carol J."},{"family":"Soong","given":"John"},{"family":"Holman","given":"Per Arne"},{"family":"Bogdanovskaya","given":"Maria"},{"family":"Barclay","given":"Lorna"}],"editor":[{"family":"Savarese","given":"Gianluigi"}],"issued":{"date-parts":[["2020",6,30]]}}}],"schema":"https://github.com/citation-style-language/schema/raw/master/csl-citation.json"} </w:instrText>
      </w:r>
      <w:r w:rsidR="00897D18">
        <w:fldChar w:fldCharType="separate"/>
      </w:r>
      <w:r w:rsidR="00897D18" w:rsidRPr="00897D18">
        <w:rPr>
          <w:rFonts w:cs="Times New Roman"/>
        </w:rPr>
        <w:t>(Brunner et al., 2020)</w:t>
      </w:r>
      <w:r w:rsidR="00897D18">
        <w:fldChar w:fldCharType="end"/>
      </w:r>
      <w:r w:rsidR="009C5AF1">
        <w:t>.</w:t>
      </w:r>
    </w:p>
    <w:p w14:paraId="27328EF0" w14:textId="50FBD1C8" w:rsidR="000743C7" w:rsidRDefault="000743C7" w:rsidP="00A40F51">
      <w:r>
        <w:t xml:space="preserve">Patients suffering from cardiorespiratory diseases exhibit ARS as one of the main symptoms. </w:t>
      </w:r>
      <w:r w:rsidR="001D1265">
        <w:t>ARS are respiratory sounds superimposed on normal respiratory sounds, which can be discontinuous such as crackles or continuous such as wheezes. They usually occur over the lungs and airways and play an important role in indicating the respiratory health of an individual</w:t>
      </w:r>
      <w:r w:rsidR="00A40F51">
        <w:t>. These sounds have been validated as an objective, simple, and noninvasive marker to check the respiratory system</w:t>
      </w:r>
      <w:r w:rsidR="00A40F51">
        <w:fldChar w:fldCharType="begin"/>
      </w:r>
      <w:r w:rsidR="00A40F51">
        <w:instrText xml:space="preserve"> ADDIN ZOTERO_ITEM CSL_CITATION {"citationID":"xQ3fmk3e","properties":{"formattedCitation":"(J\\uc0\\u225{}come &amp; Marques, 2015)","plainCitation":"(Jácome &amp; Marques, 2015)","noteIndex":0},"citationItems":[{"id":19,"uris":["http://zotero.org/users/local/0LrrM0sI/items/79NVWU44"],"itemData":{"id":19,"type":"article-journal","abstract":"Computerized respiratory sound analysis provides objective information about the respiratory system and may be useful to monitor patients with chronic obstructive pulmonary disease (COPD) and detect exacerbations early. For these purposes, a thorough understanding of the typical computerized respiratory sounds in patients with COPD during stable periods is essential. This review aimed to systematize the existing evidence on computerized respiratory sounds in stable COPD. A literature search in the Medline, EBSCO, Web of Knowledge and Scopus databases was performed. Seven original articles were included. The maximum frequencies of normal inspiratory sounds at the posterior chest were between 113 and 130Hz, lower than the frequency found at trachea (228 Hz). During inspiration, the frequency of normal respiratory sounds was found to be higher than expiration (130 vs. 100Hz). Crackles were predominantly inspiratory (2.9-5 vs. expiratory 0.73-2) and characterized by long durations of the variables initial deflection width (1.88-2.1 ms) and two cycle duration (7.7-11.6 ms). Expiratory wheeze rate was higher than inspiratory rate. In patients with COPD normal respiratory sounds seem to follow the pattern observed in healthy people and adventitious respiratory sounds are mainly characterized by inspiratory and coarse crackles and expiratory wheezes. Further research with larger samples and following the Computerized Respiratory Sound Analysis (CORSA) guidelines are needed.","container-title":"COPD","DOI":"10.3109/15412555.2014.908832","ISSN":"1541-2563","issue":"1","journalAbbreviation":"COPD","language":"eng","note":"PMID: 24914587","page":"104-112","source":"PubMed","title":"Computerized respiratory sounds in patients with COPD: a systematic review","title-short":"Computerized respiratory sounds in patients with COPD","volume":"12","author":[{"family":"Jácome","given":"Cristina"},{"family":"Marques","given":"Alda"}],"issued":{"date-parts":[["2015",2]]}}}],"schema":"https://github.com/citation-style-language/schema/raw/master/csl-citation.json"} </w:instrText>
      </w:r>
      <w:r w:rsidR="00A40F51">
        <w:fldChar w:fldCharType="separate"/>
      </w:r>
      <w:r w:rsidR="00414497" w:rsidRPr="00414497">
        <w:rPr>
          <w:rFonts w:cs="Times New Roman"/>
          <w:szCs w:val="24"/>
        </w:rPr>
        <w:t>(Jácome &amp; Marques, 2015)</w:t>
      </w:r>
      <w:r w:rsidR="00A40F51">
        <w:fldChar w:fldCharType="end"/>
      </w:r>
      <w:r w:rsidR="00A40F51">
        <w:t xml:space="preserve">. </w:t>
      </w:r>
    </w:p>
    <w:p w14:paraId="3C08B05C" w14:textId="4DCE1BD3" w:rsidR="00A40F51" w:rsidRDefault="00C71B4E" w:rsidP="000144E6">
      <w:r>
        <w:t>The stethoscope has always been considered an indispensable diagnostic tool especially when it comes to auscultations, but it suffers from limitations that need to be avoided to manage the number of readmissions due to cardiorespiratory diseases. Chest</w:t>
      </w:r>
      <w:r w:rsidR="000144E6">
        <w:t xml:space="preserve"> auscultation is an essential part of the respiratory examination and is helpful in diagnosing various disorders</w:t>
      </w:r>
      <w:r w:rsidR="00414497">
        <w:t xml:space="preserve">. </w:t>
      </w:r>
      <w:r>
        <w:t>The auscultation process</w:t>
      </w:r>
      <w:r w:rsidR="000144E6">
        <w:t xml:space="preserve"> is heavily reliant on the presence of adventitious sounds produced when breathing</w:t>
      </w:r>
      <w:r w:rsidR="00297D9D">
        <w:fldChar w:fldCharType="begin"/>
      </w:r>
      <w:r w:rsidR="00297D9D">
        <w:instrText xml:space="preserve"> ADDIN ZOTERO_ITEM CSL_CITATION {"citationID":"XXtPLzhA","properties":{"formattedCitation":"(Perna &amp; Tagarelli, 2019)","plainCitation":"(Perna &amp; Tagarelli, 2019)","noteIndex":0},"citationItems":[{"id":22,"uris":["http://zotero.org/users/local/0LrrM0sI/items/M5MKAGSJ"],"itemData":{"id":22,"type":"paper-conference","container-title":"2019 IEEE 32nd International Symposium on Computer-Based Medical Systems (CBMS)","DOI":"10.1109/CBMS.2019.00020","event":"2019 IEEE 32nd International Symposium on Computer-Based Medical Systems (CBMS)","event-place":"Cordoba, Spain","ISBN":"978-1-72812-286-1","page":"50-55","publisher":"IEEE","publisher-place":"Cordoba, Spain","source":"DOI.org (Crossref)","title":"Deep Auscultation: Predicting Respiratory Anomalies and Diseases via Recurrent Neural Networks","title-short":"Deep Auscultation","URL":"https://ieeexplore.ieee.org/document/8787435/","author":[{"family":"Perna","given":"Diego"},{"family":"Tagarelli","given":"Andrea"}],"accessed":{"date-parts":[["2022",6,7]]},"issued":{"date-parts":[["2019",6]]}}}],"schema":"https://github.com/citation-style-language/schema/raw/master/csl-citation.json"} </w:instrText>
      </w:r>
      <w:r w:rsidR="00297D9D">
        <w:fldChar w:fldCharType="separate"/>
      </w:r>
      <w:r w:rsidR="00414497" w:rsidRPr="00414497">
        <w:rPr>
          <w:rFonts w:cs="Times New Roman"/>
        </w:rPr>
        <w:t>(Perna &amp; Tagarelli, 2019)</w:t>
      </w:r>
      <w:r w:rsidR="00297D9D">
        <w:fldChar w:fldCharType="end"/>
      </w:r>
      <w:r w:rsidR="000144E6">
        <w:t xml:space="preserve">. </w:t>
      </w:r>
    </w:p>
    <w:p w14:paraId="23DC4E49" w14:textId="191DBD38" w:rsidR="00962DC2" w:rsidRPr="001B1D04" w:rsidRDefault="004D0EBC" w:rsidP="000144E6">
      <w:r>
        <w:t xml:space="preserve">There is therefore </w:t>
      </w:r>
      <w:r w:rsidR="00000346">
        <w:t xml:space="preserve">a </w:t>
      </w:r>
      <w:r>
        <w:t xml:space="preserve">need to use a standardized </w:t>
      </w:r>
      <w:r w:rsidR="003F0B51">
        <w:t xml:space="preserve">and automated </w:t>
      </w:r>
      <w:r>
        <w:t xml:space="preserve">method to </w:t>
      </w:r>
      <w:r w:rsidR="009A7F15">
        <w:t>detect and classify</w:t>
      </w:r>
      <w:r w:rsidR="003F0B51">
        <w:t xml:space="preserve"> </w:t>
      </w:r>
      <w:r w:rsidR="00B40117">
        <w:t>cardiorespiratory diseases</w:t>
      </w:r>
      <w:r w:rsidR="00000346">
        <w:t xml:space="preserve">. </w:t>
      </w:r>
      <w:r w:rsidR="007B4326">
        <w:t xml:space="preserve">Introducing </w:t>
      </w:r>
      <w:r w:rsidR="009A7F15">
        <w:t>a</w:t>
      </w:r>
      <w:r w:rsidR="007B4326">
        <w:t xml:space="preserve">rtificial </w:t>
      </w:r>
      <w:r w:rsidR="009A7F15">
        <w:t>i</w:t>
      </w:r>
      <w:r w:rsidR="007B4326">
        <w:t>ntelligence to the auscultation process can</w:t>
      </w:r>
      <w:r w:rsidR="007B4326" w:rsidRPr="007B4326">
        <w:t xml:space="preserve"> help </w:t>
      </w:r>
      <w:r w:rsidR="007B4326">
        <w:t>with early</w:t>
      </w:r>
      <w:r w:rsidR="007B4326" w:rsidRPr="007B4326">
        <w:t xml:space="preserve"> d</w:t>
      </w:r>
      <w:r w:rsidR="007B4326">
        <w:t>etection</w:t>
      </w:r>
      <w:r w:rsidR="007B4326" w:rsidRPr="007B4326">
        <w:t xml:space="preserve"> of </w:t>
      </w:r>
      <w:r w:rsidR="007B4326">
        <w:t>cardio</w:t>
      </w:r>
      <w:r w:rsidR="007B4326" w:rsidRPr="007B4326">
        <w:t>respiratory disease</w:t>
      </w:r>
      <w:r w:rsidR="00C51635">
        <w:t>s</w:t>
      </w:r>
      <w:r w:rsidR="007B4326" w:rsidRPr="007B4326">
        <w:t xml:space="preserve"> and identify patients in need of emergency treatment</w:t>
      </w:r>
      <w:r w:rsidR="007B4326">
        <w:fldChar w:fldCharType="begin"/>
      </w:r>
      <w:r w:rsidR="007B4326">
        <w:instrText xml:space="preserve"> ADDIN ZOTERO_ITEM CSL_CITATION {"citationID":"QCLZe1XI","properties":{"formattedCitation":"(Kim et al., 2021)","plainCitation":"(Kim et al., 2021)","noteIndex":0},"citationItems":[{"id":23,"uris":["http://zotero.org/users/local/0LrrM0sI/items/6DTE6X8Q"],"itemData":{"id":23,"type":"article-journal","abstract":"Abstract\n            Auscultation has been essential part of the physical examination; this is non-invasive, real-time, and very informative. Detection of abnormal respiratory sounds with a stethoscope is important in diagnosing respiratory diseases and providing first aid. However, accurate interpretation of respiratory sounds requires clinician’s considerable expertise, so trainees such as interns and residents sometimes misidentify respiratory sounds. To overcome such limitations, we tried to develop an automated classification of breath sounds. We utilized deep learning convolutional neural network (CNN) to categorize 1918 respiratory sounds (normal, crackles, wheezes, rhonchi) recorded in the clinical setting. We developed the predictive model for respiratory sound classification combining pretrained image feature extractor of series, respiratory sound, and CNN classifier. It detected abnormal sounds with an accuracy of 86.5% and the area under the ROC curve (AUC) of 0.93. It further classified abnormal lung sounds into crackles, wheezes, or rhonchi with an overall accuracy of 85.7% and a mean AUC of 0.92. On the other hand, as a result of respiratory sound classification by different groups showed varying degree in terms of accuracy; the overall accuracies were 60.3% for medical students, 53.4% for interns, 68.8% for residents, and 80.1% for fellows. Our deep learning-based classification would be able to complement the inaccuracies of clinicians' auscultation, and it may aid in the rapid diagnosis and appropriate treatment of respiratory diseases.","container-title":"Scientific Reports","DOI":"10.1038/s41598-021-96724-7","ISSN":"2045-2322","issue":"1","journalAbbreviation":"Sci Rep","language":"en","page":"17186","source":"DOI.org (Crossref)","title":"Respiratory sound classification for crackles, wheezes, and rhonchi in the clinical field using deep learning","volume":"11","author":[{"family":"Kim","given":"Yoonjoo"},{"family":"Hyon","given":"YunKyong"},{"family":"Jung","given":"Sung Soo"},{"family":"Lee","given":"Sunju"},{"family":"Yoo","given":"Geon"},{"family":"Chung","given":"Chaeuk"},{"family":"Ha","given":"Taeyoung"}],"issued":{"date-parts":[["2021",12]]}}}],"schema":"https://github.com/citation-style-language/schema/raw/master/csl-citation.json"} </w:instrText>
      </w:r>
      <w:r w:rsidR="007B4326">
        <w:fldChar w:fldCharType="separate"/>
      </w:r>
      <w:r w:rsidR="007B4326" w:rsidRPr="007B4326">
        <w:rPr>
          <w:rFonts w:cs="Times New Roman"/>
        </w:rPr>
        <w:t>(Kim et al., 2021)</w:t>
      </w:r>
      <w:r w:rsidR="007B4326">
        <w:fldChar w:fldCharType="end"/>
      </w:r>
      <w:r w:rsidR="007B4326">
        <w:t>.</w:t>
      </w:r>
      <w:r w:rsidR="00897D18">
        <w:t xml:space="preserve"> The </w:t>
      </w:r>
      <w:r w:rsidR="001E2321">
        <w:t>develop</w:t>
      </w:r>
      <w:r w:rsidR="00897D18">
        <w:t xml:space="preserve">ed solution </w:t>
      </w:r>
      <w:r w:rsidR="001E2321">
        <w:t>wa</w:t>
      </w:r>
      <w:r w:rsidR="00897D18">
        <w:t xml:space="preserve">s focused on </w:t>
      </w:r>
      <w:r w:rsidR="001E2321">
        <w:t>giving</w:t>
      </w:r>
      <w:r w:rsidR="00897D18">
        <w:t xml:space="preserve"> the level of </w:t>
      </w:r>
      <w:r w:rsidR="001E2321">
        <w:t>intensity</w:t>
      </w:r>
      <w:r w:rsidR="00897D18">
        <w:t xml:space="preserve"> of the disease </w:t>
      </w:r>
      <w:r w:rsidR="001E2321">
        <w:t xml:space="preserve">together with the diagnosis </w:t>
      </w:r>
      <w:r w:rsidR="00897D18">
        <w:t xml:space="preserve">so that patients can receive the right </w:t>
      </w:r>
      <w:r w:rsidR="00897D18">
        <w:lastRenderedPageBreak/>
        <w:t xml:space="preserve">treatment, therefore leading to </w:t>
      </w:r>
      <w:r w:rsidR="00FE7217">
        <w:t>manage</w:t>
      </w:r>
      <w:r w:rsidR="00897D18">
        <w:t>d</w:t>
      </w:r>
      <w:r w:rsidR="00FE7217">
        <w:t xml:space="preserve"> patient</w:t>
      </w:r>
      <w:r w:rsidR="00897D18">
        <w:t xml:space="preserve"> readmissions</w:t>
      </w:r>
      <w:r w:rsidR="00FC19DC">
        <w:t xml:space="preserve">. </w:t>
      </w:r>
      <w:r w:rsidR="00461461">
        <w:t xml:space="preserve">At the end, the </w:t>
      </w:r>
      <w:r w:rsidR="00FE7217">
        <w:t>develop</w:t>
      </w:r>
      <w:r w:rsidR="00461461">
        <w:t xml:space="preserve">ed solution </w:t>
      </w:r>
      <w:r w:rsidR="00FE7217">
        <w:t>was</w:t>
      </w:r>
      <w:r w:rsidR="00461461">
        <w:t xml:space="preserve"> able to </w:t>
      </w:r>
      <w:r w:rsidR="00461461" w:rsidRPr="00461461">
        <w:t>complemen</w:t>
      </w:r>
      <w:r w:rsidR="00461461">
        <w:t>t</w:t>
      </w:r>
      <w:r w:rsidR="00461461" w:rsidRPr="00461461">
        <w:t xml:space="preserve"> the inaccuracies of clinicians</w:t>
      </w:r>
      <w:r w:rsidR="00C66A51">
        <w:t>.</w:t>
      </w:r>
    </w:p>
    <w:p w14:paraId="2583D2C1" w14:textId="421645C8" w:rsidR="00195D35" w:rsidRDefault="00195D35" w:rsidP="00E73DAC">
      <w:pPr>
        <w:pStyle w:val="Heading2"/>
      </w:pPr>
      <w:bookmarkStart w:id="8" w:name="_Toc115950568"/>
      <w:r>
        <w:t>Problem Statement</w:t>
      </w:r>
      <w:bookmarkEnd w:id="8"/>
    </w:p>
    <w:p w14:paraId="12D8ED0E" w14:textId="49F32A04" w:rsidR="00A16937" w:rsidRDefault="00F9390B" w:rsidP="00461461">
      <w:r>
        <w:t>The conventional auscultation suffers from three main disadvantages. Firstly, it can become a bottleneck when there is a disproportionate number of practitioners compared to the overall population because for each patient, a medical professional is required to give a diagnosis based on adventitious lung sounds. Secondly, there is dissimilarity in the interpretation of the adventitious sounds by different medical professionals</w:t>
      </w:r>
      <w:r>
        <w:fldChar w:fldCharType="begin"/>
      </w:r>
      <w:r>
        <w:instrText xml:space="preserve"> ADDIN ZOTERO_ITEM CSL_CITATION {"citationID":"V0DaDAts","properties":{"formattedCitation":"(Acharya &amp; Basu, 2020)","plainCitation":"(Acharya &amp; Basu, 2020)","noteIndex":0},"citationItems":[{"id":25,"uris":["http://zotero.org/users/local/0LrrM0sI/items/32TC58N6"],"itemData":{"id":25,"type":"article-journal","container-title":"IEEE Transactions on Biomedical Circuits and Systems","DOI":"10.1109/TBCAS.2020.2981172","ISSN":"1932-4545, 1940-9990","journalAbbreviation":"IEEE Trans. Biomed. Circuits Syst.","page":"1-1","source":"DOI.org (Crossref)","title":"Deep Neural Network for Respiratory Sound Classification in Wearable Devices Enabled by Patient Specific Model Tuning","author":[{"family":"Acharya","given":"Jyotibdha"},{"family":"Basu","given":"Arindam"}],"issued":{"date-parts":[["2020"]]}}}],"schema":"https://github.com/citation-style-language/schema/raw/master/csl-citation.json"} </w:instrText>
      </w:r>
      <w:r>
        <w:fldChar w:fldCharType="separate"/>
      </w:r>
      <w:r w:rsidRPr="004D0EBC">
        <w:rPr>
          <w:rFonts w:cs="Times New Roman"/>
        </w:rPr>
        <w:t>(Acharya &amp; Basu, 2020)</w:t>
      </w:r>
      <w:r>
        <w:fldChar w:fldCharType="end"/>
      </w:r>
      <w:r>
        <w:t>. Lastly, accurate interpretation of respiratory sounds requires a clinician’s considerable expertise, so trainees such as interns and residents sometimes misidentify respiratory sounds</w:t>
      </w:r>
      <w:r>
        <w:fldChar w:fldCharType="begin"/>
      </w:r>
      <w:r>
        <w:instrText xml:space="preserve"> ADDIN ZOTERO_ITEM CSL_CITATION {"citationID":"l3Jkdqpi","properties":{"formattedCitation":"(Kim et al., 2021)","plainCitation":"(Kim et al., 2021)","noteIndex":0},"citationItems":[{"id":23,"uris":["http://zotero.org/users/local/0LrrM0sI/items/6DTE6X8Q"],"itemData":{"id":23,"type":"article-journal","abstract":"Abstract\n            Auscultation has been essential part of the physical examination; this is non-invasive, real-time, and very informative. Detection of abnormal respiratory sounds with a stethoscope is important in diagnosing respiratory diseases and providing first aid. However, accurate interpretation of respiratory sounds requires clinician’s considerable expertise, so trainees such as interns and residents sometimes misidentify respiratory sounds. To overcome such limitations, we tried to develop an automated classification of breath sounds. We utilized deep learning convolutional neural network (CNN) to categorize 1918 respiratory sounds (normal, crackles, wheezes, rhonchi) recorded in the clinical setting. We developed the predictive model for respiratory sound classification combining pretrained image feature extractor of series, respiratory sound, and CNN classifier. It detected abnormal sounds with an accuracy of 86.5% and the area under the ROC curve (AUC) of 0.93. It further classified abnormal lung sounds into crackles, wheezes, or rhonchi with an overall accuracy of 85.7% and a mean AUC of 0.92. On the other hand, as a result of respiratory sound classification by different groups showed varying degree in terms of accuracy; the overall accuracies were 60.3% for medical students, 53.4% for interns, 68.8% for residents, and 80.1% for fellows. Our deep learning-based classification would be able to complement the inaccuracies of clinicians' auscultation, and it may aid in the rapid diagnosis and appropriate treatment of respiratory diseases.","container-title":"Scientific Reports","DOI":"10.1038/s41598-021-96724-7","ISSN":"2045-2322","issue":"1","journalAbbreviation":"Sci Rep","language":"en","page":"17186","source":"DOI.org (Crossref)","title":"Respiratory sound classification for crackles, wheezes, and rhonchi in the clinical field using deep learning","volume":"11","author":[{"family":"Kim","given":"Yoonjoo"},{"family":"Hyon","given":"YunKyong"},{"family":"Jung","given":"Sung Soo"},{"family":"Lee","given":"Sunju"},{"family":"Yoo","given":"Geon"},{"family":"Chung","given":"Chaeuk"},{"family":"Ha","given":"Taeyoung"}],"issued":{"date-parts":[["2021",12]]}}}],"schema":"https://github.com/citation-style-language/schema/raw/master/csl-citation.json"} </w:instrText>
      </w:r>
      <w:r>
        <w:fldChar w:fldCharType="separate"/>
      </w:r>
      <w:r w:rsidRPr="007679C3">
        <w:rPr>
          <w:rFonts w:cs="Times New Roman"/>
        </w:rPr>
        <w:t>(Kim et al., 2021)</w:t>
      </w:r>
      <w:r>
        <w:fldChar w:fldCharType="end"/>
      </w:r>
      <w:r w:rsidR="005B0E50">
        <w:t xml:space="preserve">. </w:t>
      </w:r>
      <w:r w:rsidR="00A16937">
        <w:t>When patients suffering from cardiorespiratory diseases are misdiagnosed, they are</w:t>
      </w:r>
      <w:r w:rsidR="008A436C">
        <w:t xml:space="preserve"> likely</w:t>
      </w:r>
      <w:r w:rsidR="00A16937">
        <w:t xml:space="preserve"> to be readmitted due to symptom exacerbations</w:t>
      </w:r>
      <w:r w:rsidR="008A436C">
        <w:fldChar w:fldCharType="begin"/>
      </w:r>
      <w:r w:rsidR="00897D18">
        <w:instrText xml:space="preserve"> ADDIN ZOTERO_ITEM CSL_CITATION {"citationID":"gi29UXjl","properties":{"formattedCitation":"(Brunner-La Rocca et al., 2020)","plainCitation":"(Brunner-La Rocca et al., 2020)","noteIndex":0},"citationItems":[{"id":"L9gN0u4s/F8ELQycl","uris":["http://zotero.org/users/local/0LrrM0sI/items/XPEP4KB7"],"itemData":{"id":29,"type":"article-journal","container-title":"PLOS ONE","DOI":"10.1371/journal.pone.0233457","ISSN":"1932-6203","issue":"6","journalAbbreviation":"PLoS ONE","language":"en","page":"e0233457","source":"DOI.org (Crossref)","title":"Reasons for readmission after hospital discharge in patients with chronic diseases—Information from an international dataset","volume":"15","author":[{"family":"Brunner-La Rocca","given":"Hans-Peter"},{"family":"Peden","given":"Carol J."},{"family":"Soong","given":"John"},{"family":"Holman","given":"Per Arne"},{"family":"Bogdanovskaya","given":"Maria"},{"family":"Barclay","given":"Lorna"}],"editor":[{"family":"Savarese","given":"Gianluigi"}],"issued":{"date-parts":[["2020",6,30]]}}}],"schema":"https://github.com/citation-style-language/schema/raw/master/csl-citation.json"} </w:instrText>
      </w:r>
      <w:r w:rsidR="008A436C">
        <w:fldChar w:fldCharType="separate"/>
      </w:r>
      <w:r w:rsidR="008A436C" w:rsidRPr="008A436C">
        <w:rPr>
          <w:rFonts w:cs="Times New Roman"/>
        </w:rPr>
        <w:t>(Brunner et al., 2020)</w:t>
      </w:r>
      <w:r w:rsidR="008A436C">
        <w:fldChar w:fldCharType="end"/>
      </w:r>
      <w:r w:rsidR="008A436C">
        <w:t xml:space="preserve">. </w:t>
      </w:r>
    </w:p>
    <w:p w14:paraId="42D7A497" w14:textId="46CFE96C" w:rsidR="0083600C" w:rsidRPr="00461461" w:rsidRDefault="0083600C" w:rsidP="00461461">
      <w:r>
        <w:t xml:space="preserve">The </w:t>
      </w:r>
      <w:r w:rsidR="00AB3612">
        <w:t>develop</w:t>
      </w:r>
      <w:r>
        <w:t>ed solution aim</w:t>
      </w:r>
      <w:r w:rsidR="00AB3612">
        <w:t>ed</w:t>
      </w:r>
      <w:r>
        <w:t xml:space="preserve"> a</w:t>
      </w:r>
      <w:r w:rsidR="00E07557">
        <w:t>t</w:t>
      </w:r>
      <w:r>
        <w:t xml:space="preserve"> classifying the respiratory sounds</w:t>
      </w:r>
      <w:r w:rsidR="00AB3612">
        <w:t xml:space="preserve"> and giving the level of intensity of the disease</w:t>
      </w:r>
      <w:r>
        <w:t xml:space="preserve">. </w:t>
      </w:r>
      <w:r w:rsidR="005B0E50">
        <w:t xml:space="preserve">The output of the model </w:t>
      </w:r>
      <w:r w:rsidR="00AB3612">
        <w:t>was</w:t>
      </w:r>
      <w:r w:rsidR="005B0E50">
        <w:t xml:space="preserve"> a </w:t>
      </w:r>
      <w:r w:rsidR="00AB3612">
        <w:t xml:space="preserve">disease </w:t>
      </w:r>
      <w:r w:rsidR="005B0E50">
        <w:t xml:space="preserve">diagnosis and the level of </w:t>
      </w:r>
      <w:r w:rsidR="00AB3612">
        <w:t>intensity</w:t>
      </w:r>
      <w:r w:rsidR="005B0E50">
        <w:t xml:space="preserve"> </w:t>
      </w:r>
      <w:r w:rsidR="00A80856">
        <w:t>the disease is i</w:t>
      </w:r>
      <w:r w:rsidR="004A7AD0">
        <w:t>n, using the GOLD standard</w:t>
      </w:r>
      <w:r w:rsidR="00A83904">
        <w:t xml:space="preserve">. </w:t>
      </w:r>
      <w:r>
        <w:t>The respiratory sound data w</w:t>
      </w:r>
      <w:r w:rsidR="00AB3612">
        <w:t>as</w:t>
      </w:r>
      <w:r>
        <w:t xml:space="preserve"> visualized to Mel-Spectrograms, where appropriate features w</w:t>
      </w:r>
      <w:r w:rsidR="00AB3612">
        <w:t>ere</w:t>
      </w:r>
      <w:r>
        <w:t xml:space="preserve"> selected, then </w:t>
      </w:r>
      <w:r w:rsidR="00AB3612">
        <w:t xml:space="preserve">a </w:t>
      </w:r>
      <w:r>
        <w:t xml:space="preserve">CNN </w:t>
      </w:r>
      <w:r w:rsidR="00AB3612">
        <w:t>was</w:t>
      </w:r>
      <w:r>
        <w:t xml:space="preserve"> used in the classification</w:t>
      </w:r>
      <w:r w:rsidR="008E5352">
        <w:t xml:space="preserve"> of </w:t>
      </w:r>
      <w:r w:rsidR="00EA4C09">
        <w:t>cardiorespiratory diseases. Through</w:t>
      </w:r>
      <w:r w:rsidR="00EA146F">
        <w:t xml:space="preserve"> the </w:t>
      </w:r>
      <w:r w:rsidR="00AB284D">
        <w:t>output of the model</w:t>
      </w:r>
      <w:r w:rsidR="00EA4C09">
        <w:t xml:space="preserve">, the number of </w:t>
      </w:r>
      <w:r w:rsidR="00AB3612">
        <w:t xml:space="preserve">patient </w:t>
      </w:r>
      <w:r w:rsidR="00EA4C09">
        <w:t xml:space="preserve">readmissions </w:t>
      </w:r>
      <w:r w:rsidR="00AB3612">
        <w:t xml:space="preserve">was managed </w:t>
      </w:r>
      <w:r w:rsidR="00EA4C09">
        <w:t>because necessary treatment w</w:t>
      </w:r>
      <w:r w:rsidR="00AB3612">
        <w:t>as</w:t>
      </w:r>
      <w:r w:rsidR="00EA4C09">
        <w:t xml:space="preserve"> </w:t>
      </w:r>
      <w:r w:rsidR="00C06F5F">
        <w:t>assigned to the patients</w:t>
      </w:r>
      <w:r w:rsidR="00AB284D">
        <w:t xml:space="preserve"> </w:t>
      </w:r>
      <w:r w:rsidR="00AB3612">
        <w:t>based</w:t>
      </w:r>
      <w:r w:rsidR="00AB284D">
        <w:t xml:space="preserve"> on the </w:t>
      </w:r>
      <w:r w:rsidR="00AB3612">
        <w:t>level of intensity</w:t>
      </w:r>
      <w:r w:rsidR="00DD3D00">
        <w:t xml:space="preserve"> of the disease</w:t>
      </w:r>
      <w:r w:rsidR="00C06F5F">
        <w:t>.</w:t>
      </w:r>
    </w:p>
    <w:p w14:paraId="3AF56CDE" w14:textId="77777777" w:rsidR="00195D35" w:rsidRDefault="00195D35" w:rsidP="00E73DAC">
      <w:pPr>
        <w:pStyle w:val="Heading2"/>
      </w:pPr>
      <w:bookmarkStart w:id="9" w:name="_Toc115950569"/>
      <w:r>
        <w:t>Objectives</w:t>
      </w:r>
      <w:bookmarkEnd w:id="9"/>
    </w:p>
    <w:p w14:paraId="79BF3B20" w14:textId="69A6DDF6" w:rsidR="00195D35" w:rsidRDefault="00195D35" w:rsidP="00E71381">
      <w:pPr>
        <w:pStyle w:val="Heading3"/>
      </w:pPr>
      <w:bookmarkStart w:id="10" w:name="_Toc115950570"/>
      <w:r>
        <w:t>General Objective</w:t>
      </w:r>
      <w:bookmarkEnd w:id="10"/>
    </w:p>
    <w:p w14:paraId="419E26F2" w14:textId="480B6DDA" w:rsidR="00C06F5F" w:rsidRPr="00C06F5F" w:rsidRDefault="00C06F5F" w:rsidP="00C06F5F">
      <w:r>
        <w:t>To develop a neural network model to be used in the classification</w:t>
      </w:r>
      <w:r w:rsidR="00E73DAC">
        <w:t xml:space="preserve"> </w:t>
      </w:r>
      <w:r>
        <w:t>of cardiorespiratory diseases</w:t>
      </w:r>
      <w:r w:rsidR="00AB3612">
        <w:t xml:space="preserve"> and giving the level of intensity of the disease</w:t>
      </w:r>
      <w:r w:rsidR="00CC4054">
        <w:t xml:space="preserve">. </w:t>
      </w:r>
    </w:p>
    <w:p w14:paraId="3E10EC9C" w14:textId="3E6264E4" w:rsidR="002F7242" w:rsidRPr="002F7242" w:rsidRDefault="00195D35" w:rsidP="002F7242">
      <w:pPr>
        <w:pStyle w:val="Heading3"/>
      </w:pPr>
      <w:bookmarkStart w:id="11" w:name="_Toc115950571"/>
      <w:r>
        <w:t>Specific Objectives</w:t>
      </w:r>
      <w:bookmarkEnd w:id="11"/>
    </w:p>
    <w:p w14:paraId="749B805F" w14:textId="10D641A6" w:rsidR="002F7242" w:rsidRDefault="004857A0" w:rsidP="002F7242">
      <w:pPr>
        <w:pStyle w:val="ListParagraph"/>
        <w:numPr>
          <w:ilvl w:val="0"/>
          <w:numId w:val="4"/>
        </w:numPr>
      </w:pPr>
      <w:r>
        <w:t xml:space="preserve">To </w:t>
      </w:r>
      <w:r w:rsidR="002E341D">
        <w:t>review</w:t>
      </w:r>
      <w:r>
        <w:t xml:space="preserve"> </w:t>
      </w:r>
      <w:r w:rsidR="002E341D">
        <w:t xml:space="preserve">the current state of </w:t>
      </w:r>
      <w:r w:rsidR="000F4833">
        <w:t>respiratory sound analysis</w:t>
      </w:r>
      <w:r w:rsidR="00B9067E">
        <w:t xml:space="preserve"> in the world.</w:t>
      </w:r>
    </w:p>
    <w:p w14:paraId="2EBCA2C1" w14:textId="7769BCED" w:rsidR="002F7242" w:rsidRDefault="002F7242" w:rsidP="00740A7D">
      <w:pPr>
        <w:pStyle w:val="ListParagraph"/>
        <w:numPr>
          <w:ilvl w:val="0"/>
          <w:numId w:val="4"/>
        </w:numPr>
      </w:pPr>
      <w:r>
        <w:t xml:space="preserve">To investigate </w:t>
      </w:r>
      <w:r w:rsidR="006328F7">
        <w:t>algorithms</w:t>
      </w:r>
      <w:r w:rsidR="002E341D">
        <w:t xml:space="preserve"> used in the</w:t>
      </w:r>
      <w:r w:rsidR="006328F7">
        <w:t xml:space="preserve"> </w:t>
      </w:r>
      <w:r w:rsidR="00740A7D">
        <w:t>detection and classification of</w:t>
      </w:r>
      <w:r w:rsidR="00B9067E">
        <w:t xml:space="preserve"> ARS and cardiorespiratory diseases.</w:t>
      </w:r>
    </w:p>
    <w:p w14:paraId="1C6170E8" w14:textId="71017884" w:rsidR="009C5AF1" w:rsidRDefault="004857A0" w:rsidP="002F7242">
      <w:pPr>
        <w:pStyle w:val="ListParagraph"/>
        <w:numPr>
          <w:ilvl w:val="0"/>
          <w:numId w:val="4"/>
        </w:numPr>
      </w:pPr>
      <w:r>
        <w:t xml:space="preserve">To review the existing models used in classification of </w:t>
      </w:r>
      <w:r w:rsidR="000F4833">
        <w:t>ARS and cardiorespiratory diseases</w:t>
      </w:r>
      <w:r w:rsidR="00B9067E">
        <w:t>.</w:t>
      </w:r>
    </w:p>
    <w:p w14:paraId="79101FBA" w14:textId="093FFD7D" w:rsidR="004857A0" w:rsidRDefault="004857A0" w:rsidP="00CC4054">
      <w:pPr>
        <w:pStyle w:val="ListParagraph"/>
        <w:numPr>
          <w:ilvl w:val="0"/>
          <w:numId w:val="4"/>
        </w:numPr>
      </w:pPr>
      <w:r>
        <w:t>To develop a neural network model to be used in the classification of cardiorespiratory diseases</w:t>
      </w:r>
      <w:r w:rsidR="00740A7D">
        <w:t xml:space="preserve"> </w:t>
      </w:r>
      <w:r w:rsidR="00B9067E">
        <w:t>and giving the level of intensity of the disease.</w:t>
      </w:r>
    </w:p>
    <w:p w14:paraId="69014924" w14:textId="0F949FB1" w:rsidR="004857A0" w:rsidRDefault="004857A0" w:rsidP="00CC4054">
      <w:pPr>
        <w:pStyle w:val="ListParagraph"/>
        <w:numPr>
          <w:ilvl w:val="0"/>
          <w:numId w:val="4"/>
        </w:numPr>
      </w:pPr>
      <w:r>
        <w:t xml:space="preserve">To test </w:t>
      </w:r>
      <w:r w:rsidR="00DB04CF">
        <w:t xml:space="preserve">and validate the </w:t>
      </w:r>
      <w:r w:rsidR="00740A7D">
        <w:t xml:space="preserve">developed </w:t>
      </w:r>
      <w:r w:rsidR="000F4833">
        <w:t>neural network</w:t>
      </w:r>
      <w:r>
        <w:t xml:space="preserve"> model</w:t>
      </w:r>
    </w:p>
    <w:p w14:paraId="0CEB243A" w14:textId="5F281BB9" w:rsidR="00E73DAC" w:rsidRDefault="00E73DAC" w:rsidP="00E73DAC">
      <w:pPr>
        <w:pStyle w:val="Heading2"/>
      </w:pPr>
      <w:bookmarkStart w:id="12" w:name="_Toc115950572"/>
      <w:r>
        <w:lastRenderedPageBreak/>
        <w:t>Research Questions</w:t>
      </w:r>
      <w:bookmarkEnd w:id="12"/>
    </w:p>
    <w:p w14:paraId="20BC7BD3" w14:textId="0967E3AE" w:rsidR="00B679A4" w:rsidRDefault="00DF4676" w:rsidP="00B679A4">
      <w:pPr>
        <w:pStyle w:val="ListParagraph"/>
        <w:numPr>
          <w:ilvl w:val="0"/>
          <w:numId w:val="5"/>
        </w:numPr>
      </w:pPr>
      <w:r>
        <w:t xml:space="preserve">What </w:t>
      </w:r>
      <w:r w:rsidR="002E341D">
        <w:t xml:space="preserve">is the current state of </w:t>
      </w:r>
      <w:r w:rsidR="00740A7D">
        <w:t>respiratory sound analysis</w:t>
      </w:r>
      <w:r w:rsidR="00B9067E">
        <w:t xml:space="preserve"> in the world</w:t>
      </w:r>
      <w:r>
        <w:t>?</w:t>
      </w:r>
    </w:p>
    <w:p w14:paraId="17D66995" w14:textId="7D6A195B" w:rsidR="00B679A4" w:rsidRDefault="00B679A4" w:rsidP="000F4833">
      <w:pPr>
        <w:pStyle w:val="ListParagraph"/>
        <w:numPr>
          <w:ilvl w:val="0"/>
          <w:numId w:val="5"/>
        </w:numPr>
      </w:pPr>
      <w:r>
        <w:t>What are</w:t>
      </w:r>
      <w:r w:rsidR="00DF4676">
        <w:t xml:space="preserve"> the </w:t>
      </w:r>
      <w:r w:rsidR="002E341D">
        <w:t xml:space="preserve">some of the </w:t>
      </w:r>
      <w:r w:rsidR="006328F7">
        <w:t xml:space="preserve">algorithms </w:t>
      </w:r>
      <w:r w:rsidR="002E341D">
        <w:t>used in the</w:t>
      </w:r>
      <w:r w:rsidR="006328F7">
        <w:t xml:space="preserve"> </w:t>
      </w:r>
      <w:r w:rsidR="00740A7D">
        <w:t xml:space="preserve">detection and classification of </w:t>
      </w:r>
      <w:r w:rsidR="00B9067E">
        <w:t>ARS and cardiorespiratory diseases</w:t>
      </w:r>
      <w:r>
        <w:t>?</w:t>
      </w:r>
    </w:p>
    <w:p w14:paraId="77F7B433" w14:textId="150AC348" w:rsidR="008B4040" w:rsidRDefault="008B4040" w:rsidP="00B679A4">
      <w:pPr>
        <w:pStyle w:val="ListParagraph"/>
        <w:numPr>
          <w:ilvl w:val="0"/>
          <w:numId w:val="5"/>
        </w:numPr>
      </w:pPr>
      <w:r>
        <w:t xml:space="preserve">What are the existing </w:t>
      </w:r>
      <w:r w:rsidR="00217351">
        <w:t>models</w:t>
      </w:r>
      <w:r>
        <w:t xml:space="preserve"> used in the </w:t>
      </w:r>
      <w:r w:rsidR="00217351">
        <w:t>classification</w:t>
      </w:r>
      <w:r>
        <w:t xml:space="preserve"> of </w:t>
      </w:r>
      <w:r w:rsidR="00740A7D">
        <w:t>ARS and cardiorespiratory diseases</w:t>
      </w:r>
      <w:r>
        <w:t>?</w:t>
      </w:r>
    </w:p>
    <w:p w14:paraId="03F44AFF" w14:textId="7C6BCF1F" w:rsidR="00B679A4" w:rsidRDefault="00DB04CF" w:rsidP="00B679A4">
      <w:pPr>
        <w:pStyle w:val="ListParagraph"/>
        <w:numPr>
          <w:ilvl w:val="0"/>
          <w:numId w:val="5"/>
        </w:numPr>
      </w:pPr>
      <w:r>
        <w:t>How will the proposed solution be designed and developed?</w:t>
      </w:r>
    </w:p>
    <w:p w14:paraId="4EF5DCBC" w14:textId="63E9DA0E" w:rsidR="00DB04CF" w:rsidRPr="00B679A4" w:rsidRDefault="00DB04CF" w:rsidP="00B679A4">
      <w:pPr>
        <w:pStyle w:val="ListParagraph"/>
        <w:numPr>
          <w:ilvl w:val="0"/>
          <w:numId w:val="5"/>
        </w:numPr>
      </w:pPr>
      <w:r>
        <w:t>How will the solution be tested and validated?</w:t>
      </w:r>
    </w:p>
    <w:p w14:paraId="625ABBD7" w14:textId="73E40F02" w:rsidR="00195D35" w:rsidRDefault="00195D35" w:rsidP="00E73DAC">
      <w:pPr>
        <w:pStyle w:val="Heading2"/>
      </w:pPr>
      <w:bookmarkStart w:id="13" w:name="_Toc115950573"/>
      <w:r>
        <w:t>Justification</w:t>
      </w:r>
      <w:bookmarkEnd w:id="13"/>
      <w:r>
        <w:t xml:space="preserve"> </w:t>
      </w:r>
    </w:p>
    <w:p w14:paraId="0F20AC27" w14:textId="375894D8" w:rsidR="00E73DAC" w:rsidRDefault="005D3137" w:rsidP="00E73DAC">
      <w:r>
        <w:t xml:space="preserve">The detection and classification of </w:t>
      </w:r>
      <w:r w:rsidR="000F4833">
        <w:t xml:space="preserve">ARS and </w:t>
      </w:r>
      <w:r>
        <w:t xml:space="preserve">cardiorespiratory diseases is a growing field, with many solutions focused on using deep learning algorithms. </w:t>
      </w:r>
      <w:r w:rsidR="00B9067E">
        <w:t xml:space="preserve">The study by </w:t>
      </w:r>
      <w:r>
        <w:fldChar w:fldCharType="begin"/>
      </w:r>
      <w:r>
        <w:instrText xml:space="preserve"> ADDIN ZOTERO_ITEM CSL_CITATION {"citationID":"u20gBD40","properties":{"formattedCitation":"(Basu &amp; Rana, 2020)","plainCitation":"(Basu &amp; Rana, 2020)","noteIndex":0},"citationItems":[{"id":10,"uris":["http://zotero.org/users/local/0LrrM0sI/items/K2QA3FIZ"],"itemData":{"id":10,"type":"paper-conference","container-title":"2020 4th International Conference on Computational Intelligence and Networks (CINE)","DOI":"10.1109/CINE48825.2020.234388","event":"2020 4th International Conference on Computational Intelligence and Networks (CINE)","event-place":"Kolkata, India","ISBN":"978-1-72815-688-0","page":"1-6","publisher":"IEEE","publisher-place":"Kolkata, India","source":"DOI.org (Crossref)","title":"Respiratory diseases recognition through respiratory sound with the help of deep neural network","URL":"https://ieeexplore.ieee.org/document/9080747/","author":[{"family":"Basu","given":"Victor"},{"family":"Rana","given":"Srinibas"}],"accessed":{"date-parts":[["2022",6,5]]},"issued":{"date-parts":[["2020",2]]}}}],"schema":"https://github.com/citation-style-language/schema/raw/master/csl-citation.json"} </w:instrText>
      </w:r>
      <w:r>
        <w:fldChar w:fldCharType="separate"/>
      </w:r>
      <w:r w:rsidRPr="005D3137">
        <w:rPr>
          <w:rFonts w:cs="Times New Roman"/>
        </w:rPr>
        <w:t>Basu &amp; Rana,</w:t>
      </w:r>
      <w:r w:rsidR="001B6870">
        <w:rPr>
          <w:rFonts w:cs="Times New Roman"/>
        </w:rPr>
        <w:t>(</w:t>
      </w:r>
      <w:r w:rsidRPr="005D3137">
        <w:rPr>
          <w:rFonts w:cs="Times New Roman"/>
        </w:rPr>
        <w:t>2020)</w:t>
      </w:r>
      <w:r>
        <w:fldChar w:fldCharType="end"/>
      </w:r>
      <w:r>
        <w:t xml:space="preserve"> is focused on using a five-layer neural network in classifying the diseases</w:t>
      </w:r>
      <w:r w:rsidR="00800D65">
        <w:t xml:space="preserve"> and giving the correct diagnosis</w:t>
      </w:r>
      <w:r w:rsidR="00AA3C3A">
        <w:t xml:space="preserve"> while</w:t>
      </w:r>
      <w:r w:rsidR="00800D65">
        <w:t xml:space="preserve"> </w:t>
      </w:r>
      <w:r w:rsidR="00B9067E">
        <w:t xml:space="preserve">the study by </w:t>
      </w:r>
      <w:r w:rsidR="00800D65">
        <w:fldChar w:fldCharType="begin"/>
      </w:r>
      <w:r w:rsidR="00800D65">
        <w:instrText xml:space="preserve"> ADDIN ZOTERO_ITEM CSL_CITATION {"citationID":"QOc7DudU","properties":{"formattedCitation":"(Acharya &amp; Basu, 2020)","plainCitation":"(Acharya &amp; Basu, 2020)","noteIndex":0},"citationItems":[{"id":25,"uris":["http://zotero.org/users/local/0LrrM0sI/items/32TC58N6"],"itemData":{"id":25,"type":"article-journal","container-title":"IEEE Transactions on Biomedical Circuits and Systems","DOI":"10.1109/TBCAS.2020.2981172","ISSN":"1932-4545, 1940-9990","journalAbbreviation":"IEEE Trans. Biomed. Circuits Syst.","page":"1-1","source":"DOI.org (Crossref)","title":"Deep Neural Network for Respiratory Sound Classification in Wearable Devices Enabled by Patient Specific Model Tuning","author":[{"family":"Acharya","given":"Jyotibdha"},{"family":"Basu","given":"Arindam"}],"issued":{"date-parts":[["2020"]]}}}],"schema":"https://github.com/citation-style-language/schema/raw/master/csl-citation.json"} </w:instrText>
      </w:r>
      <w:r w:rsidR="00800D65">
        <w:fldChar w:fldCharType="separate"/>
      </w:r>
      <w:r w:rsidR="00800D65" w:rsidRPr="00800D65">
        <w:rPr>
          <w:rFonts w:cs="Times New Roman"/>
        </w:rPr>
        <w:t>Acharya &amp; Basu,</w:t>
      </w:r>
      <w:r w:rsidR="001B6870">
        <w:rPr>
          <w:rFonts w:cs="Times New Roman"/>
        </w:rPr>
        <w:t>(</w:t>
      </w:r>
      <w:r w:rsidR="00800D65" w:rsidRPr="00800D65">
        <w:rPr>
          <w:rFonts w:cs="Times New Roman"/>
        </w:rPr>
        <w:t>2020)</w:t>
      </w:r>
      <w:r w:rsidR="00800D65">
        <w:fldChar w:fldCharType="end"/>
      </w:r>
      <w:r w:rsidR="00800D65">
        <w:t xml:space="preserve"> introduced patient-specific model tuning to improve the mode</w:t>
      </w:r>
      <w:r w:rsidR="003C457D">
        <w:t>l</w:t>
      </w:r>
      <w:r w:rsidR="00800D65">
        <w:t xml:space="preserve">’s </w:t>
      </w:r>
      <w:r w:rsidR="009D73EE">
        <w:t xml:space="preserve">performance. From the existing solutions, patients are still prone to </w:t>
      </w:r>
      <w:r w:rsidR="00B9067E">
        <w:t xml:space="preserve">hospital </w:t>
      </w:r>
      <w:r w:rsidR="009D73EE">
        <w:t>readmissions because the</w:t>
      </w:r>
      <w:r w:rsidR="000B1A45">
        <w:t xml:space="preserve"> models focus on</w:t>
      </w:r>
      <w:r w:rsidR="001B6870">
        <w:t xml:space="preserve"> classification of the cardiorespiratory diseases without giving the level of intensity of the disease</w:t>
      </w:r>
      <w:r w:rsidR="009D73EE">
        <w:t>.</w:t>
      </w:r>
      <w:r w:rsidR="00AA3C3A">
        <w:t xml:space="preserve"> </w:t>
      </w:r>
    </w:p>
    <w:p w14:paraId="1E137327" w14:textId="745BCEC0" w:rsidR="009D73EE" w:rsidRPr="00E73DAC" w:rsidRDefault="00E71381" w:rsidP="00E73DAC">
      <w:r>
        <w:t xml:space="preserve">The </w:t>
      </w:r>
      <w:r w:rsidR="00B9067E">
        <w:t>develop</w:t>
      </w:r>
      <w:r>
        <w:t xml:space="preserve">ed solution </w:t>
      </w:r>
      <w:r w:rsidR="00971358">
        <w:t>was</w:t>
      </w:r>
      <w:r w:rsidR="00AA3C3A">
        <w:t xml:space="preserve"> necessary as it</w:t>
      </w:r>
      <w:r>
        <w:t xml:space="preserve"> provide</w:t>
      </w:r>
      <w:r w:rsidR="00971358">
        <w:t>d</w:t>
      </w:r>
      <w:r>
        <w:t xml:space="preserve"> both di</w:t>
      </w:r>
      <w:r w:rsidR="001B6870">
        <w:t>sease classification</w:t>
      </w:r>
      <w:r>
        <w:t xml:space="preserve"> and the </w:t>
      </w:r>
      <w:r w:rsidR="00B9067E">
        <w:t xml:space="preserve">level of intensity of the disease </w:t>
      </w:r>
      <w:r w:rsidR="00C350E2">
        <w:t xml:space="preserve">as outputs. </w:t>
      </w:r>
      <w:r w:rsidR="00B22CF9">
        <w:t>The correct treatment w</w:t>
      </w:r>
      <w:r w:rsidR="00B9067E">
        <w:t>as</w:t>
      </w:r>
      <w:r w:rsidR="00B22CF9">
        <w:t xml:space="preserve"> given to patients depending on </w:t>
      </w:r>
      <w:r w:rsidR="00B9067E">
        <w:t>the level of intensity of the cardiorespiratory disease they had</w:t>
      </w:r>
      <w:r w:rsidR="00B22CF9">
        <w:t xml:space="preserve">, therefore guaranteeing </w:t>
      </w:r>
      <w:r w:rsidR="00B9067E">
        <w:t>the management</w:t>
      </w:r>
      <w:r w:rsidR="00B22CF9">
        <w:t xml:space="preserve"> </w:t>
      </w:r>
      <w:r w:rsidR="00B9067E">
        <w:t>of</w:t>
      </w:r>
      <w:r w:rsidR="00B22CF9">
        <w:t xml:space="preserve"> hospital readmissions due to misdiagnos</w:t>
      </w:r>
      <w:r w:rsidR="001B6870">
        <w:t>e</w:t>
      </w:r>
      <w:r w:rsidR="00B22CF9">
        <w:t>s and symptom exacerbations.</w:t>
      </w:r>
    </w:p>
    <w:p w14:paraId="2C53E577" w14:textId="567FC038" w:rsidR="00195D35" w:rsidRDefault="00195D35" w:rsidP="00E73DAC">
      <w:pPr>
        <w:pStyle w:val="Heading2"/>
      </w:pPr>
      <w:bookmarkStart w:id="14" w:name="_Toc115950574"/>
      <w:r>
        <w:t xml:space="preserve">Scope and </w:t>
      </w:r>
      <w:r w:rsidR="00E73DAC">
        <w:t>Del</w:t>
      </w:r>
      <w:r>
        <w:t>imitations</w:t>
      </w:r>
      <w:bookmarkEnd w:id="14"/>
    </w:p>
    <w:p w14:paraId="7DFE03CD" w14:textId="0646561B" w:rsidR="00E71381" w:rsidRDefault="00E71381" w:rsidP="00E71381">
      <w:pPr>
        <w:pStyle w:val="Heading3"/>
      </w:pPr>
      <w:bookmarkStart w:id="15" w:name="_Toc115950575"/>
      <w:r>
        <w:t>Scope</w:t>
      </w:r>
      <w:bookmarkEnd w:id="15"/>
    </w:p>
    <w:p w14:paraId="53620081" w14:textId="167531CD" w:rsidR="00E71381" w:rsidRPr="00E71381" w:rsidRDefault="00E71381" w:rsidP="00E71381">
      <w:r>
        <w:t xml:space="preserve">The study </w:t>
      </w:r>
      <w:r w:rsidR="00971358">
        <w:t>was</w:t>
      </w:r>
      <w:r>
        <w:t xml:space="preserve"> focus</w:t>
      </w:r>
      <w:r w:rsidR="00971358">
        <w:t>ed</w:t>
      </w:r>
      <w:r>
        <w:t xml:space="preserve"> on </w:t>
      </w:r>
      <w:r w:rsidR="003C457D">
        <w:t xml:space="preserve">identifying </w:t>
      </w:r>
      <w:r w:rsidR="00971358">
        <w:t>ARS</w:t>
      </w:r>
      <w:r w:rsidR="003C457D">
        <w:t xml:space="preserve"> from the respiratory sound dataset</w:t>
      </w:r>
      <w:r w:rsidR="001B6870">
        <w:t>,</w:t>
      </w:r>
      <w:r w:rsidR="003C457D">
        <w:t xml:space="preserve"> classifying the sounds to the corresponding disease</w:t>
      </w:r>
      <w:r w:rsidR="00971358">
        <w:t xml:space="preserve"> and giving the level of intensity of the disease</w:t>
      </w:r>
      <w:r w:rsidR="003C457D">
        <w:t>. This help</w:t>
      </w:r>
      <w:r w:rsidR="00971358">
        <w:t>ed</w:t>
      </w:r>
      <w:r w:rsidR="003C457D">
        <w:t xml:space="preserve"> </w:t>
      </w:r>
      <w:r w:rsidR="00971358">
        <w:t>complement clinicians’ decisions during treatment</w:t>
      </w:r>
      <w:r w:rsidR="003C457D">
        <w:t xml:space="preserve"> because appropriate treatment w</w:t>
      </w:r>
      <w:r w:rsidR="00971358">
        <w:t xml:space="preserve">as </w:t>
      </w:r>
      <w:r w:rsidR="003C457D">
        <w:t>given depending on the level o</w:t>
      </w:r>
      <w:r w:rsidR="00701729">
        <w:t xml:space="preserve">f </w:t>
      </w:r>
      <w:r w:rsidR="00971358">
        <w:t>intensity</w:t>
      </w:r>
      <w:r w:rsidR="00701729">
        <w:t xml:space="preserve"> of the disease</w:t>
      </w:r>
      <w:r w:rsidR="00971358">
        <w:t xml:space="preserve"> the patient was suffering from</w:t>
      </w:r>
      <w:r w:rsidR="003C457D">
        <w:t>.</w:t>
      </w:r>
      <w:r w:rsidR="001364A3">
        <w:t xml:space="preserve"> </w:t>
      </w:r>
    </w:p>
    <w:p w14:paraId="23DC39B3" w14:textId="632D2B9C" w:rsidR="00E71381" w:rsidRDefault="00E71381" w:rsidP="00E71381">
      <w:pPr>
        <w:pStyle w:val="Heading3"/>
      </w:pPr>
      <w:bookmarkStart w:id="16" w:name="_Toc115950576"/>
      <w:r>
        <w:t>Delimitations</w:t>
      </w:r>
      <w:bookmarkEnd w:id="16"/>
    </w:p>
    <w:p w14:paraId="56EED83C" w14:textId="283D21F9" w:rsidR="00E71381" w:rsidRPr="00E71381" w:rsidRDefault="00E71381" w:rsidP="00E71381">
      <w:r>
        <w:t xml:space="preserve">The study </w:t>
      </w:r>
      <w:r w:rsidR="00971358">
        <w:t xml:space="preserve">did </w:t>
      </w:r>
      <w:r>
        <w:t xml:space="preserve">not cover </w:t>
      </w:r>
      <w:r w:rsidR="001B6870">
        <w:t>managing</w:t>
      </w:r>
      <w:r w:rsidR="00336299">
        <w:t xml:space="preserve"> </w:t>
      </w:r>
      <w:r w:rsidR="00971358">
        <w:t xml:space="preserve">patient </w:t>
      </w:r>
      <w:r w:rsidR="00AC49AF">
        <w:t xml:space="preserve">readmissions due to regular checkup and due to other diseases other than previous diagnosis </w:t>
      </w:r>
      <w:r w:rsidR="0009019C">
        <w:t>during index hospitalizations. Effects of medications on the diagnosis of diseases w</w:t>
      </w:r>
      <w:r w:rsidR="00971358">
        <w:t>as also</w:t>
      </w:r>
      <w:r w:rsidR="0009019C">
        <w:t xml:space="preserve"> not covered in this study.</w:t>
      </w:r>
    </w:p>
    <w:p w14:paraId="3F99F06A" w14:textId="5CC2D2E7" w:rsidR="00E73DAC" w:rsidRDefault="00E73DAC" w:rsidP="00E73DAC">
      <w:pPr>
        <w:pStyle w:val="Heading2"/>
      </w:pPr>
      <w:bookmarkStart w:id="17" w:name="_Toc115950577"/>
      <w:r>
        <w:lastRenderedPageBreak/>
        <w:t>Limitations</w:t>
      </w:r>
      <w:bookmarkEnd w:id="17"/>
    </w:p>
    <w:p w14:paraId="3921DEFB" w14:textId="61246946" w:rsidR="0009019C" w:rsidRPr="0009019C" w:rsidRDefault="00336299" w:rsidP="0009019C">
      <w:r>
        <w:t>A patient’s diagnosis i</w:t>
      </w:r>
      <w:r w:rsidR="00197568">
        <w:t>s</w:t>
      </w:r>
      <w:r>
        <w:t xml:space="preserve"> often affected by diseases occurring together, this affect</w:t>
      </w:r>
      <w:r w:rsidR="00197568">
        <w:t>ed</w:t>
      </w:r>
      <w:r>
        <w:t xml:space="preserve"> the accuracy of the model in cases where there </w:t>
      </w:r>
      <w:r w:rsidR="00197568">
        <w:t>wa</w:t>
      </w:r>
      <w:r>
        <w:t xml:space="preserve">s an occurrence of two diseases. </w:t>
      </w:r>
      <w:r w:rsidR="002A5467">
        <w:t xml:space="preserve">The dataset </w:t>
      </w:r>
      <w:r w:rsidR="00892FAB">
        <w:t>wa</w:t>
      </w:r>
      <w:r w:rsidR="002A5467">
        <w:t xml:space="preserve">s only limited to 126 </w:t>
      </w:r>
      <w:r w:rsidR="006F4F83">
        <w:t>patients, with</w:t>
      </w:r>
      <w:r w:rsidR="004C01A1">
        <w:t xml:space="preserve"> 920 recording </w:t>
      </w:r>
      <w:r w:rsidR="002A5467">
        <w:t>thus not giv</w:t>
      </w:r>
      <w:r w:rsidR="00892FAB">
        <w:t>ing</w:t>
      </w:r>
      <w:r w:rsidR="002A5467">
        <w:t xml:space="preserve"> an accurate overview of </w:t>
      </w:r>
      <w:r w:rsidR="008C0D5B">
        <w:t xml:space="preserve">the different </w:t>
      </w:r>
      <w:r w:rsidR="002A5467">
        <w:t xml:space="preserve">levels of </w:t>
      </w:r>
      <w:r w:rsidR="00892FAB">
        <w:t>disease intensity</w:t>
      </w:r>
      <w:r w:rsidR="002A5467">
        <w:t xml:space="preserve"> </w:t>
      </w:r>
      <w:r w:rsidR="00915BCE">
        <w:t>when</w:t>
      </w:r>
      <w:r w:rsidR="002A5467">
        <w:t xml:space="preserve"> training of the model. The study </w:t>
      </w:r>
      <w:r w:rsidR="00892FAB">
        <w:t>wa</w:t>
      </w:r>
      <w:r w:rsidR="002A5467">
        <w:t xml:space="preserve">s also limited to the number of cardiorespiratory disease data available in the dataset. </w:t>
      </w:r>
    </w:p>
    <w:p w14:paraId="0B46F48D" w14:textId="3CF134B8" w:rsidR="00195D35" w:rsidRDefault="00195D35">
      <w:r>
        <w:br w:type="page"/>
      </w:r>
    </w:p>
    <w:p w14:paraId="0A600F84" w14:textId="77777777" w:rsidR="00F26ACF" w:rsidRDefault="00F26ACF" w:rsidP="00F26ACF">
      <w:pPr>
        <w:pStyle w:val="Heading1"/>
      </w:pPr>
      <w:bookmarkStart w:id="18" w:name="_Toc115950578"/>
      <w:r>
        <w:lastRenderedPageBreak/>
        <w:t>Literature Review</w:t>
      </w:r>
      <w:bookmarkEnd w:id="18"/>
    </w:p>
    <w:p w14:paraId="78F88E02" w14:textId="563A9FB0" w:rsidR="00F26ACF" w:rsidRDefault="00F26ACF" w:rsidP="00F26ACF">
      <w:pPr>
        <w:pStyle w:val="Heading2"/>
      </w:pPr>
      <w:bookmarkStart w:id="19" w:name="_Toc115950579"/>
      <w:r>
        <w:t>Introduction</w:t>
      </w:r>
      <w:bookmarkEnd w:id="19"/>
    </w:p>
    <w:p w14:paraId="220D1641" w14:textId="4337CE7B" w:rsidR="00217351" w:rsidRDefault="00217351" w:rsidP="00217351">
      <w:r>
        <w:t>This chapter aims at</w:t>
      </w:r>
      <w:r w:rsidR="0014768C">
        <w:t xml:space="preserve"> reviewing the current state of </w:t>
      </w:r>
      <w:r w:rsidR="00984921">
        <w:t>respiratory sound analysis</w:t>
      </w:r>
      <w:r w:rsidR="0014768C">
        <w:t xml:space="preserve"> </w:t>
      </w:r>
      <w:r w:rsidR="007E0480">
        <w:t xml:space="preserve">in the world </w:t>
      </w:r>
      <w:r w:rsidR="0014768C">
        <w:t xml:space="preserve">together with the challenges </w:t>
      </w:r>
      <w:r w:rsidR="004C01A1">
        <w:t xml:space="preserve">that are </w:t>
      </w:r>
      <w:r w:rsidR="00984921">
        <w:t xml:space="preserve">currently </w:t>
      </w:r>
      <w:r w:rsidR="0014768C">
        <w:t>being faced</w:t>
      </w:r>
      <w:r>
        <w:t xml:space="preserve">. </w:t>
      </w:r>
      <w:r w:rsidR="0014768C">
        <w:t xml:space="preserve">Algorithms used in the detection of ARS will be </w:t>
      </w:r>
      <w:r w:rsidR="00984921">
        <w:t>discussed</w:t>
      </w:r>
      <w:r w:rsidR="0014768C">
        <w:t>, and the advantages</w:t>
      </w:r>
      <w:r w:rsidR="000F4833">
        <w:t xml:space="preserve"> and disadvantages</w:t>
      </w:r>
      <w:r w:rsidR="0014768C">
        <w:t xml:space="preserve"> of using those algorithms will </w:t>
      </w:r>
      <w:r w:rsidR="00984921">
        <w:t xml:space="preserve">also </w:t>
      </w:r>
      <w:r w:rsidR="0014768C">
        <w:t xml:space="preserve">be mentioned. </w:t>
      </w:r>
      <w:r>
        <w:t xml:space="preserve">The existing models used in the detection and classification of </w:t>
      </w:r>
      <w:r w:rsidR="000F4833">
        <w:t>ARS</w:t>
      </w:r>
      <w:r w:rsidR="001D3310">
        <w:t xml:space="preserve"> </w:t>
      </w:r>
      <w:r w:rsidR="007E0480">
        <w:t xml:space="preserve">and cardiorespiratory diseases </w:t>
      </w:r>
      <w:r w:rsidR="001D3310">
        <w:t xml:space="preserve">will also be </w:t>
      </w:r>
      <w:r w:rsidR="00984921">
        <w:t>reviewed</w:t>
      </w:r>
      <w:r w:rsidR="001D3310">
        <w:t>. Finally, a brief overview of the conceptual framework will be discussed, with an accompanying diagram.</w:t>
      </w:r>
    </w:p>
    <w:p w14:paraId="7BBAE1DA" w14:textId="59FC48B3" w:rsidR="000E7DCF" w:rsidRDefault="000E7DCF" w:rsidP="000E7DCF">
      <w:pPr>
        <w:pStyle w:val="Heading2"/>
      </w:pPr>
      <w:bookmarkStart w:id="20" w:name="_Toc115950580"/>
      <w:r>
        <w:t>A Review o</w:t>
      </w:r>
      <w:r w:rsidR="007E0480">
        <w:t>f</w:t>
      </w:r>
      <w:r>
        <w:t xml:space="preserve"> The Current State of </w:t>
      </w:r>
      <w:r w:rsidR="000F4833">
        <w:t>Respiratory Sound Analysis</w:t>
      </w:r>
      <w:r w:rsidR="007E0480">
        <w:t xml:space="preserve"> in the World</w:t>
      </w:r>
      <w:bookmarkEnd w:id="20"/>
    </w:p>
    <w:p w14:paraId="6C7A0C39" w14:textId="0E49D842" w:rsidR="00901314" w:rsidRDefault="00477270" w:rsidP="00B1444D">
      <w:r>
        <w:t xml:space="preserve">Chest auscultations are an inexpensive method used in detection of breathing anomalies. </w:t>
      </w:r>
      <w:r w:rsidRPr="00477270">
        <w:t>Auscultation provides direct information on lung function because pathological abnormalities in the lungs produce distinct sounds</w:t>
      </w:r>
      <w:r>
        <w:fldChar w:fldCharType="begin"/>
      </w:r>
      <w:r w:rsidR="00BC153A">
        <w:instrText xml:space="preserve"> ADDIN ZOTERO_ITEM CSL_CITATION {"citationID":"Uvidtg8V","properties":{"formattedCitation":"(Kandaswamy et al., 2004)","plainCitation":"(Kandaswamy et al., 2004)","noteIndex":0},"citationItems":[{"id":40,"uris":["http://zotero.org/users/local/0LrrM0sI/items/JEJRSN2N"],"itemData":{"id":40,"type":"article-journal","container-title":"Computers in Biology and Medicine","DOI":"10.1016/S0010-4825(03)00092-1","ISSN":"00104825","issue":"6","journalAbbreviation":"Computers in Biology and Medicine","language":"en","page":"523-537","source":"DOI.org (Crossref)","title":"Neural classification of lung sounds using wavelet coefficients","volume":"34","author":[{"family":"Kandaswamy","given":"A."},{"family":"Kumar","given":"C.Sathish"},{"family":"Ramanathan","given":"Rm.Pl."},{"family":"Jayaraman","given":"S."},{"family":"Malmurugan","given":"N."}],"issued":{"date-parts":[["2004",9]]}}}],"schema":"https://github.com/citation-style-language/schema/raw/master/csl-citation.json"} </w:instrText>
      </w:r>
      <w:r>
        <w:fldChar w:fldCharType="separate"/>
      </w:r>
      <w:r w:rsidR="00BC153A" w:rsidRPr="00BC153A">
        <w:rPr>
          <w:rFonts w:cs="Times New Roman"/>
        </w:rPr>
        <w:t>(Kandaswamy et al., 2004)</w:t>
      </w:r>
      <w:r>
        <w:fldChar w:fldCharType="end"/>
      </w:r>
      <w:r>
        <w:t>. The conventional auscultation method of using a stethoscope has many limitations, subjectivity of the physician during diagnosis being the main limitation</w:t>
      </w:r>
      <w:r>
        <w:fldChar w:fldCharType="begin"/>
      </w:r>
      <w:r>
        <w:instrText xml:space="preserve"> ADDIN ZOTERO_ITEM CSL_CITATION {"citationID":"a9IBeWV7","properties":{"formattedCitation":"(Acharya &amp; Basu, 2020)","plainCitation":"(Acharya &amp; Basu, 2020)","noteIndex":0},"citationItems":[{"id":25,"uris":["http://zotero.org/users/local/0LrrM0sI/items/32TC58N6"],"itemData":{"id":25,"type":"article-journal","container-title":"IEEE Transactions on Biomedical Circuits and Systems","DOI":"10.1109/TBCAS.2020.2981172","ISSN":"1932-4545, 1940-9990","journalAbbreviation":"IEEE Trans. Biomed. Circuits Syst.","page":"1-1","source":"DOI.org (Crossref)","title":"Deep Neural Network for Respiratory Sound Classification in Wearable Devices Enabled by Patient Specific Model Tuning","author":[{"family":"Acharya","given":"Jyotibdha"},{"family":"Basu","given":"Arindam"}],"issued":{"date-parts":[["2020"]]}}}],"schema":"https://github.com/citation-style-language/schema/raw/master/csl-citation.json"} </w:instrText>
      </w:r>
      <w:r>
        <w:fldChar w:fldCharType="separate"/>
      </w:r>
      <w:r w:rsidRPr="00477270">
        <w:rPr>
          <w:rFonts w:cs="Times New Roman"/>
        </w:rPr>
        <w:t>(Acharya &amp; Basu, 2020)</w:t>
      </w:r>
      <w:r>
        <w:fldChar w:fldCharType="end"/>
      </w:r>
      <w:r>
        <w:t xml:space="preserve">. </w:t>
      </w:r>
    </w:p>
    <w:p w14:paraId="2EC23F9F" w14:textId="2E146169" w:rsidR="00B1444D" w:rsidRDefault="007E0480" w:rsidP="00B1444D">
      <w:r>
        <w:t xml:space="preserve">The study by </w:t>
      </w:r>
      <w:r w:rsidR="006F0C95">
        <w:fldChar w:fldCharType="begin"/>
      </w:r>
      <w:r w:rsidR="006F0C95">
        <w:instrText xml:space="preserve"> ADDIN ZOTERO_ITEM CSL_CITATION {"citationID":"bWHRuXOt","properties":{"formattedCitation":"(Pramono et al., 2017)","plainCitation":"(Pramono et al., 2017)","noteIndex":0},"citationItems":[{"id":27,"uris":["http://zotero.org/users/local/0LrrM0sI/items/FYYUULHM"],"itemData":{"id":27,"type":"article-journal","container-title":"PLOS ONE","DOI":"10.1371/journal.pone.0177926","ISSN":"1932-6203","issue":"5","journalAbbreviation":"PLoS ONE","language":"en","page":"e0177926","source":"DOI.org (Crossref)","title":"Automatic adventitious respiratory sound analysis: A systematic review","title-short":"Automatic adventitious respiratory sound analysis","volume":"12","author":[{"family":"Pramono","given":"Renard Xaviero Adhi"},{"family":"Bowyer","given":"Stuart"},{"family":"Rodriguez-Villegas","given":"Esther"}],"editor":[{"family":"Penzel","given":"Thomas"}],"issued":{"date-parts":[["2017",5,26]]}}}],"schema":"https://github.com/citation-style-language/schema/raw/master/csl-citation.json"} </w:instrText>
      </w:r>
      <w:r w:rsidR="006F0C95">
        <w:fldChar w:fldCharType="separate"/>
      </w:r>
      <w:r w:rsidR="006F0C95" w:rsidRPr="006F0C95">
        <w:rPr>
          <w:rFonts w:cs="Times New Roman"/>
        </w:rPr>
        <w:t>Pramono et al.,</w:t>
      </w:r>
      <w:r w:rsidR="00915BCE">
        <w:rPr>
          <w:rFonts w:cs="Times New Roman"/>
        </w:rPr>
        <w:t>(</w:t>
      </w:r>
      <w:r w:rsidR="006F0C95" w:rsidRPr="006F0C95">
        <w:rPr>
          <w:rFonts w:cs="Times New Roman"/>
        </w:rPr>
        <w:t>2017)</w:t>
      </w:r>
      <w:r w:rsidR="006F0C95">
        <w:fldChar w:fldCharType="end"/>
      </w:r>
      <w:r w:rsidR="006F0C95">
        <w:t xml:space="preserve"> ha</w:t>
      </w:r>
      <w:r>
        <w:t>s</w:t>
      </w:r>
      <w:r w:rsidR="006F0C95">
        <w:t xml:space="preserve"> inclusively discussed other limitations of the conventional lung auscultation. These limitations include </w:t>
      </w:r>
      <w:r w:rsidR="00220FA1">
        <w:t>the need for the presence of an expert during auscultations</w:t>
      </w:r>
      <w:r w:rsidR="0014768C">
        <w:t>, which</w:t>
      </w:r>
      <w:r w:rsidR="00220FA1">
        <w:t xml:space="preserve"> can be limiting when an emergency auscultation needs to be performed. </w:t>
      </w:r>
      <w:r w:rsidR="00090A51">
        <w:t>Auscultations</w:t>
      </w:r>
      <w:r w:rsidR="00220FA1">
        <w:t xml:space="preserve"> also need to be performed in </w:t>
      </w:r>
      <w:r w:rsidR="00F13DB2">
        <w:t>a quiet</w:t>
      </w:r>
      <w:r w:rsidR="00220FA1">
        <w:t xml:space="preserve"> environment, </w:t>
      </w:r>
      <w:r w:rsidR="00090A51">
        <w:t>w</w:t>
      </w:r>
      <w:r w:rsidR="00220FA1">
        <w:t xml:space="preserve">ith the patient being </w:t>
      </w:r>
      <w:r w:rsidR="00090A51">
        <w:t>in a still position. Finally, the human auditory system is also a limitation when using the stethoscope for auscultations. These limitations therefore led to the development of computerized lung sound analysis.</w:t>
      </w:r>
      <w:r w:rsidR="00220FA1">
        <w:t xml:space="preserve"> </w:t>
      </w:r>
    </w:p>
    <w:p w14:paraId="58592D3C" w14:textId="6ADED93F" w:rsidR="00901314" w:rsidRDefault="00901314" w:rsidP="00B1444D">
      <w:r w:rsidRPr="00901314">
        <w:t>Computerized lung sound analysis entails using an electronic equipment to record the patient's lung sounds, followed by computer analysis and classification of the sounds based on certain signal characteristics</w:t>
      </w:r>
      <w:r>
        <w:fldChar w:fldCharType="begin"/>
      </w:r>
      <w:r>
        <w:instrText xml:space="preserve"> ADDIN ZOTERO_ITEM CSL_CITATION {"citationID":"WfXEFxvz","properties":{"formattedCitation":"(Gurung et al., 2011)","plainCitation":"(Gurung et al., 2011)","noteIndex":0},"citationItems":[{"id":42,"uris":["http://zotero.org/users/local/0LrrM0sI/items/PS8FAS8E"],"itemData":{"id":42,"type":"article-journal","abstract":"Objective: We sought to perform a systematic review and meta-analysis of studies implementing computerized lung sound analysis (CLSA) to aid in the detection of abnormal lung sounds for speciﬁc respiratory disorders.\nMethods: We searched for articles on CLSA in MEDLINE, EMBASE, Cochrane Library and ISI Web of Knowledge through July 31, 2010. Following qualitative review, we conducted a meta-analysis to estimate the sensitivity and speciﬁcity of CLSA for the detection of abnormal lung sounds.\nMeasurements and main results: Of 208 articles identiﬁed, we selected eight studies for review. Most studies employed either electret microphones or piezoelectric sensors for auscultation, and Fourier Transform and Neural Network algorithms for analysis and automated classiﬁcation of lung sounds. Overall sensitivity for the detection of wheezes or crackles using CLSA was 80% (95% CI 72e86%) and speciﬁcity was 85% (95% CI 78e91%).\nConclusions: While quality data on CLSA are relatively limited, analysis of existing information suggests that CLSA can provide a relatively high speciﬁcity for detecting abnormal lung sounds such as crackles and wheezes. Further research and product development could promote the value of CLSA in research studies or its diagnostic utility in clinical settings.","container-title":"Respiratory Medicine","DOI":"10.1016/j.rmed.2011.05.007","ISSN":"09546111","issue":"9","journalAbbreviation":"Respiratory Medicine","language":"en","page":"1396-1403","source":"DOI.org (Crossref)","title":"Computerized lung sound analysis as diagnostic aid for the detection of abnormal lung sounds: A systematic review and meta-analysis","title-short":"Computerized lung sound analysis as diagnostic aid for the detection of abnormal lung sounds","volume":"105","author":[{"family":"Gurung","given":"Arati"},{"family":"Scrafford","given":"Carolyn G."},{"family":"Tielsch","given":"James M."},{"family":"Levine","given":"Orin S."},{"family":"Checkley","given":"William"}],"issued":{"date-parts":[["2011",9]]}}}],"schema":"https://github.com/citation-style-language/schema/raw/master/csl-citation.json"} </w:instrText>
      </w:r>
      <w:r>
        <w:fldChar w:fldCharType="separate"/>
      </w:r>
      <w:r w:rsidRPr="00901314">
        <w:rPr>
          <w:rFonts w:cs="Times New Roman"/>
        </w:rPr>
        <w:t>(Gurung et al., 2011)</w:t>
      </w:r>
      <w:r>
        <w:fldChar w:fldCharType="end"/>
      </w:r>
      <w:r>
        <w:t xml:space="preserve">. </w:t>
      </w:r>
      <w:r w:rsidR="0044468C" w:rsidRPr="0044468C">
        <w:t>Computerized systems for recording and analyzing lung sounds have overcome many of the limitations of simple auscultation over the last 30 years</w:t>
      </w:r>
      <w:r w:rsidR="0044468C">
        <w:fldChar w:fldCharType="begin"/>
      </w:r>
      <w:r w:rsidR="00BC153A">
        <w:instrText xml:space="preserve"> ADDIN ZOTERO_ITEM CSL_CITATION {"citationID":"f2K2mq4L","properties":{"formattedCitation":"(Kandaswamy et al., 2004)","plainCitation":"(Kandaswamy et al., 2004)","noteIndex":0},"citationItems":[{"id":40,"uris":["http://zotero.org/users/local/0LrrM0sI/items/JEJRSN2N"],"itemData":{"id":40,"type":"article-journal","container-title":"Computers in Biology and Medicine","DOI":"10.1016/S0010-4825(03)00092-1","ISSN":"00104825","issue":"6","journalAbbreviation":"Computers in Biology and Medicine","language":"en","page":"523-537","source":"DOI.org (Crossref)","title":"Neural classification of lung sounds using wavelet coefficients","volume":"34","author":[{"family":"Kandaswamy","given":"A."},{"family":"Kumar","given":"C.Sathish"},{"family":"Ramanathan","given":"Rm.Pl."},{"family":"Jayaraman","given":"S."},{"family":"Malmurugan","given":"N."}],"issued":{"date-parts":[["2004",9]]}}}],"schema":"https://github.com/citation-style-language/schema/raw/master/csl-citation.json"} </w:instrText>
      </w:r>
      <w:r w:rsidR="0044468C">
        <w:fldChar w:fldCharType="separate"/>
      </w:r>
      <w:r w:rsidR="00BC153A" w:rsidRPr="00BC153A">
        <w:rPr>
          <w:rFonts w:cs="Times New Roman"/>
        </w:rPr>
        <w:t>(Kandaswamy et al., 2004)</w:t>
      </w:r>
      <w:r w:rsidR="0044468C">
        <w:fldChar w:fldCharType="end"/>
      </w:r>
      <w:r w:rsidR="0044468C">
        <w:t xml:space="preserve">. This can be seen clearly by the advantages offered </w:t>
      </w:r>
      <w:r w:rsidR="00342667">
        <w:t>by this system.</w:t>
      </w:r>
    </w:p>
    <w:p w14:paraId="77A2D323" w14:textId="5FA5B4C4" w:rsidR="00342667" w:rsidRPr="0014768C" w:rsidRDefault="00BC54DE" w:rsidP="00875E8C">
      <w:pPr>
        <w:rPr>
          <w:color w:val="000000" w:themeColor="text1"/>
        </w:rPr>
      </w:pPr>
      <w:r w:rsidRPr="00BC54DE">
        <w:t>Automated respiratory sound classification has the ability to detect anomalies in the early stages of respiratory dysfunction,</w:t>
      </w:r>
      <w:r>
        <w:t xml:space="preserve"> therefore</w:t>
      </w:r>
      <w:r w:rsidRPr="00BC54DE">
        <w:t xml:space="preserve"> improving effectiveness </w:t>
      </w:r>
      <w:r>
        <w:t xml:space="preserve">of </w:t>
      </w:r>
      <w:r w:rsidRPr="00BC54DE">
        <w:t>decision-makin</w:t>
      </w:r>
      <w:r>
        <w:t>g</w:t>
      </w:r>
      <w:r>
        <w:fldChar w:fldCharType="begin"/>
      </w:r>
      <w:r>
        <w:instrText xml:space="preserve"> ADDIN ZOTERO_ITEM CSL_CITATION {"citationID":"FcHqEk5h","properties":{"formattedCitation":"(Rocha et al., 2018)","plainCitation":"(Rocha et al., 2018)","noteIndex":0},"citationItems":[{"id":12,"uris":["http://zotero.org/users/local/0LrrM0sI/items/LHXJ3XCF"],"itemData":{"id":12,"type":"chapter","container-title":"Precision Medicine Powered by pHealth and Connected Health","event-place":"Singapore","ISBN":"978-981-10-7418-9","language":"en","note":"collection-title: IFMBE Proceedings\nDOI: 10.1007/978-981-10-7419-6_6","page":"33-37","publisher":"Springer Singapore","publisher-place":"Singapore","source":"DOI.org (Crossref)","title":"Α Respiratory Sound Database for the Development of Automated Classification","URL":"http://link.springer.com/10.1007/978-981-10-7419-6_6","volume":"66","editor":[{"family":"Maglaveras","given":"Nicos"},{"family":"Chouvarda","given":"Ioanna"},{"family":"Carvalho","given":"Paulo","non-dropping-particle":"de"}],"author":[{"family":"Rocha","given":"B. M."},{"family":"Filos","given":"D."},{"family":"Mendes","given":"L."},{"family":"Vogiatzis","given":"I."},{"family":"Perantoni","given":"E."},{"family":"Kaimakamis","given":"E."},{"family":"Natsiavas","given":"P."},{"family":"Oliveira","given":"A."},{"family":"Jácome","given":"C."},{"family":"Marques","given":"A."},{"family":"Paiva","given":"R. P."},{"family":"Chouvarda","given":"I."},{"family":"Carvalho","given":"P."},{"family":"Maglaveras","given":"N."}],"accessed":{"date-parts":[["2022",6,5]]},"issued":{"date-parts":[["2018"]]}}}],"schema":"https://github.com/citation-style-language/schema/raw/master/csl-citation.json"} </w:instrText>
      </w:r>
      <w:r>
        <w:fldChar w:fldCharType="separate"/>
      </w:r>
      <w:r w:rsidRPr="00BC54DE">
        <w:rPr>
          <w:rFonts w:cs="Times New Roman"/>
        </w:rPr>
        <w:t>(Rocha et al., 2018)</w:t>
      </w:r>
      <w:r>
        <w:fldChar w:fldCharType="end"/>
      </w:r>
      <w:r>
        <w:t xml:space="preserve">. </w:t>
      </w:r>
      <w:r w:rsidR="006A77CC">
        <w:t>Another advantage is that t</w:t>
      </w:r>
      <w:r w:rsidR="006A77CC" w:rsidRPr="006A77CC">
        <w:t xml:space="preserve">he use of computers to research lung sounds has numerous advantages in terms of sound storage, processing, and </w:t>
      </w:r>
      <w:r w:rsidR="000250C6">
        <w:t>visualization of respiratory sounds in computers</w:t>
      </w:r>
      <w:r w:rsidR="000250C6">
        <w:fldChar w:fldCharType="begin"/>
      </w:r>
      <w:r w:rsidR="000250C6">
        <w:instrText xml:space="preserve"> ADDIN ZOTERO_ITEM CSL_CITATION {"citationID":"y58zyhKt","properties":{"formattedCitation":"(Rocha et al., 2020)","plainCitation":"(Rocha et al., 2020)","noteIndex":0},"citationItems":[{"id":45,"uris":["http://zotero.org/users/local/0LrrM0sI/items/JAUJXWT4"],"itemData":{"id":45,"type":"article-journal","abstract":"(1) Background: Patients with respiratory conditions typically exhibit adventitious respiratory sounds (ARS), such as wheezes and crackles. ARS events have variable duration. In this work we studied the influence of event duration on automatic ARS classification, namely, how the creation of the Other class (negative class) affected the classifiers’ performance. (2) Methods: We conducted a set of experiments where we varied the durations of the other events on three tasks: crackle vs. wheeze vs. other (3 Class); crackle vs. other (2 Class Crackles); and wheeze vs. other (2 Class Wheezes). Four classifiers (linear discriminant analysis, support vector machines, boosted trees, and convolutional neural networks) were evaluated on those tasks using an open access respiratory sound database. (3) Results: While on the 3 Class task with fixed durations, the best classifier achieved an accuracy of 96.9%, the same classifier reached an accuracy of 81.8% on the more realistic 3 Class task with variable durations. (4) Conclusion: These results demonstrate the importance of experimental design on the assessment of the performance of automatic ARS classification algorithms. Furthermore, they also indicate, unlike what is stated in the literature, that the automatic classification of ARS is not a solved problem, as the algorithms’ performance decreases substantially under complex evaluation scenarios.","container-title":"Sensors","DOI":"10.3390/s21010057","ISSN":"1424-8220","issue":"1","journalAbbreviation":"Sensors","language":"en","page":"57","source":"DOI.org (Crossref)","title":"Automatic Classification of Adventitious Respiratory Sounds: A (Un)Solved Problem?","title-short":"Automatic Classification of Adventitious Respiratory Sounds","volume":"21","author":[{"family":"Rocha","given":"Bruno Machado"},{"family":"Pessoa","given":"Diogo"},{"family":"Marques","given":"Alda"},{"family":"Carvalho","given":"Paulo"},{"family":"Paiva","given":"Rui Pedro"}],"issued":{"date-parts":[["2020",12,24]]}}}],"schema":"https://github.com/citation-style-language/schema/raw/master/csl-citation.json"} </w:instrText>
      </w:r>
      <w:r w:rsidR="000250C6">
        <w:fldChar w:fldCharType="separate"/>
      </w:r>
      <w:r w:rsidR="000250C6" w:rsidRPr="000250C6">
        <w:rPr>
          <w:rFonts w:cs="Times New Roman"/>
        </w:rPr>
        <w:t>(Rocha et al., 2020)</w:t>
      </w:r>
      <w:r w:rsidR="000250C6">
        <w:fldChar w:fldCharType="end"/>
      </w:r>
      <w:r w:rsidR="006A77CC">
        <w:t xml:space="preserve">. The use of electronic stethoscope in analyzing lung </w:t>
      </w:r>
      <w:r w:rsidR="006A77CC">
        <w:lastRenderedPageBreak/>
        <w:t xml:space="preserve">sounds also offers the advantages of </w:t>
      </w:r>
      <w:r w:rsidR="00875E8C">
        <w:t>volume adjustment, reduction of heart sounds, recording and transmitting wirelessly to a computer</w:t>
      </w:r>
      <w:r w:rsidR="00312438">
        <w:t>.</w:t>
      </w:r>
    </w:p>
    <w:p w14:paraId="7A8C6164" w14:textId="1040310D" w:rsidR="00C838FA" w:rsidRDefault="00C838FA" w:rsidP="00C838FA">
      <w:pPr>
        <w:pStyle w:val="Heading3"/>
      </w:pPr>
      <w:bookmarkStart w:id="21" w:name="_Toc115950581"/>
      <w:r>
        <w:t xml:space="preserve">Challenges Experienced </w:t>
      </w:r>
      <w:r w:rsidR="00312438">
        <w:t>in Computerized Lung Sound Analysis</w:t>
      </w:r>
      <w:bookmarkEnd w:id="21"/>
    </w:p>
    <w:p w14:paraId="1B18A8AF" w14:textId="51E14D36" w:rsidR="00B60893" w:rsidRDefault="001D1FE7" w:rsidP="00312438">
      <w:r>
        <w:t xml:space="preserve">Even though the computerized lung sound analysis offers many advantages, it still suffers from challenges affecting its performance. </w:t>
      </w:r>
      <w:r w:rsidR="00C82FC9">
        <w:t xml:space="preserve">One of the limitations of using lung recordings is the </w:t>
      </w:r>
      <w:r w:rsidR="00F81148">
        <w:t>presence</w:t>
      </w:r>
      <w:r w:rsidR="00C82FC9">
        <w:t xml:space="preserve"> of </w:t>
      </w:r>
      <w:r w:rsidR="00F81148">
        <w:t>ambient</w:t>
      </w:r>
      <w:r w:rsidR="00C82FC9">
        <w:t xml:space="preserve"> noise in the recordings</w:t>
      </w:r>
      <w:r w:rsidR="00F81148">
        <w:fldChar w:fldCharType="begin"/>
      </w:r>
      <w:r w:rsidR="00F81148">
        <w:instrText xml:space="preserve"> ADDIN ZOTERO_ITEM CSL_CITATION {"citationID":"Cob8gNst","properties":{"formattedCitation":"(Emmanouilidou et al., 2018)","plainCitation":"(Emmanouilidou et al., 2018)","noteIndex":0},"citationItems":[{"id":52,"uris":["http://zotero.org/users/local/0LrrM0sI/items/LV62JQVE"],"itemData":{"id":52,"type":"article-journal","container-title":"IEEE Transactions on Biomedical Engineering","DOI":"10.1109/TBME.2017.2717280","ISSN":"0018-9294, 1558-2531","issue":"7","journalAbbreviation":"IEEE Trans. Biomed. Eng.","page":"1564-1574","source":"DOI.org (Crossref)","title":"Computerized Lung Sound Screening for Pediatric Auscultation in Noisy Field Environments","volume":"65","author":[{"family":"Emmanouilidou","given":"Dimitra"},{"family":"McCollum","given":"Eric D."},{"family":"Park","given":"Daniel E."},{"family":"Elhilali","given":"Mounya"}],"issued":{"date-parts":[["2018",7]]}}}],"schema":"https://github.com/citation-style-language/schema/raw/master/csl-citation.json"} </w:instrText>
      </w:r>
      <w:r w:rsidR="00F81148">
        <w:fldChar w:fldCharType="separate"/>
      </w:r>
      <w:r w:rsidR="00F81148" w:rsidRPr="00F81148">
        <w:rPr>
          <w:rFonts w:cs="Times New Roman"/>
        </w:rPr>
        <w:t>(Emmanouilidou et al., 2018)</w:t>
      </w:r>
      <w:r w:rsidR="00F81148">
        <w:fldChar w:fldCharType="end"/>
      </w:r>
      <w:r w:rsidR="00C82FC9">
        <w:t xml:space="preserve">. Without filtering the noise, </w:t>
      </w:r>
      <w:r w:rsidR="00F81148">
        <w:t>it will be hard to detect the adventitious sounds.</w:t>
      </w:r>
    </w:p>
    <w:p w14:paraId="3C2757F4" w14:textId="03959D87" w:rsidR="00B60893" w:rsidRPr="00312438" w:rsidRDefault="00B60893" w:rsidP="00312438">
      <w:r>
        <w:t>Another important issue discussed</w:t>
      </w:r>
      <w:r w:rsidR="00DA5121">
        <w:t xml:space="preserve"> by</w:t>
      </w:r>
      <w:r>
        <w:t xml:space="preserve"> </w:t>
      </w:r>
      <w:r>
        <w:fldChar w:fldCharType="begin"/>
      </w:r>
      <w:r w:rsidR="00897D18">
        <w:instrText xml:space="preserve"> ADDIN ZOTERO_ITEM CSL_CITATION {"citationID":"dICGsYkA","properties":{"formattedCitation":"(Khan, 2012)","plainCitation":"(Khan, 2012)","dontUpdate":true,"noteIndex":0},"citationItems":[{"id":54,"uris":["http://zotero.org/users/local/0LrrM0sI/items/92DCVVNG"],"itemData":{"id":54,"type":"article-journal","abstract":"For diagnosis of lung disease, lung sound auscultation plays an important role. Lung sound provides important information regarding underlying condition of lungs. Advances in the field of signal processing have led to development of automated tools for diagnosis of respiratory diseases using lung sound. This paper investigates the previous work undertaken by various researchers on automated respiratory sound diagnosis using visual and statistical methods. Based on this analysis, future work which can advance knowledge in the important area for remote healthcare is explored.","issue":"11","language":"en","page":"6","source":"Zotero","title":"Respiratory Sound Analysis for Identifying Lung Diseases: A Review","volume":"3","author":[{"family":"Khan","given":"Sibghatullah I"}],"issued":{"date-parts":[["2012"]]}}}],"schema":"https://github.com/citation-style-language/schema/raw/master/csl-citation.json"} </w:instrText>
      </w:r>
      <w:r>
        <w:fldChar w:fldCharType="separate"/>
      </w:r>
      <w:r w:rsidRPr="00B60893">
        <w:rPr>
          <w:rFonts w:cs="Times New Roman"/>
        </w:rPr>
        <w:t xml:space="preserve">Khan </w:t>
      </w:r>
      <w:r w:rsidR="00DA5121">
        <w:rPr>
          <w:rFonts w:cs="Times New Roman"/>
        </w:rPr>
        <w:t>(</w:t>
      </w:r>
      <w:r w:rsidRPr="00B60893">
        <w:rPr>
          <w:rFonts w:cs="Times New Roman"/>
        </w:rPr>
        <w:t>2012)</w:t>
      </w:r>
      <w:r>
        <w:fldChar w:fldCharType="end"/>
      </w:r>
      <w:r w:rsidR="00DA5121">
        <w:t>,</w:t>
      </w:r>
      <w:r>
        <w:t xml:space="preserve"> is the </w:t>
      </w:r>
      <w:r w:rsidR="00597076">
        <w:t xml:space="preserve">lack of vastness in the data used in the computerized lung sound analysis systems. </w:t>
      </w:r>
      <w:r w:rsidR="00597076" w:rsidRPr="00597076">
        <w:t>Only a few researchers used data from hospitals, while the majority used data from lung sound CDs that were used to train doctors and nurses.</w:t>
      </w:r>
      <w:r w:rsidR="008B6356">
        <w:t xml:space="preserve"> This can be limiting because machine learning models require larger datasets for training the model.</w:t>
      </w:r>
    </w:p>
    <w:p w14:paraId="42EDC56D" w14:textId="487B7FCF" w:rsidR="00C838FA" w:rsidRDefault="006328F7" w:rsidP="006328F7">
      <w:pPr>
        <w:pStyle w:val="Heading2"/>
      </w:pPr>
      <w:bookmarkStart w:id="22" w:name="_Toc115950582"/>
      <w:r>
        <w:t>Algorithms</w:t>
      </w:r>
      <w:r w:rsidR="00C838FA">
        <w:t xml:space="preserve"> That Support </w:t>
      </w:r>
      <w:bookmarkStart w:id="23" w:name="_Hlk105950806"/>
      <w:r w:rsidR="00C838FA">
        <w:t>the</w:t>
      </w:r>
      <w:bookmarkEnd w:id="23"/>
      <w:r w:rsidR="003C1FE5">
        <w:t xml:space="preserve"> </w:t>
      </w:r>
      <w:r w:rsidR="00915BCE">
        <w:t>C</w:t>
      </w:r>
      <w:r w:rsidR="003C1FE5">
        <w:t>lassification of ARS and Cardiorespiratory Diseases</w:t>
      </w:r>
      <w:bookmarkEnd w:id="22"/>
    </w:p>
    <w:p w14:paraId="06213AC4" w14:textId="37C090DB" w:rsidR="00B70751" w:rsidRPr="00B70751" w:rsidRDefault="00B70751" w:rsidP="00B70751">
      <w:r>
        <w:t xml:space="preserve">There are many algorithms used in the classification of </w:t>
      </w:r>
      <w:r w:rsidR="00E56AE7">
        <w:t xml:space="preserve">ARS and </w:t>
      </w:r>
      <w:r>
        <w:t>cardiorespiratory diseases, but only 2</w:t>
      </w:r>
      <w:r w:rsidR="008B6356">
        <w:t xml:space="preserve"> </w:t>
      </w:r>
      <w:r>
        <w:t>are the most used. The most used algorithms are ANN and KNN algorithms because of their performance</w:t>
      </w:r>
      <w:r>
        <w:fldChar w:fldCharType="begin"/>
      </w:r>
      <w:r>
        <w:instrText xml:space="preserve"> ADDIN ZOTERO_ITEM CSL_CITATION {"citationID":"C3P2TRdy","properties":{"formattedCitation":"(Palaniappan et al., 2013)","plainCitation":"(Palaniappan et al., 2013)","noteIndex":0},"citationItems":[{"id":55,"uris":["http://zotero.org/users/local/0LrrM0sI/items/VY4UBI54"],"itemData":{"id":55,"type":"article-journal","container-title":"Biocybernetics and Biomedical Engineering","DOI":"10.1016/j.bbe.2013.07.001","ISSN":"02085216","issue":"3","journalAbbreviation":"Biocybernetics and Biomedical Engineering","language":"en","page":"129-135","source":"DOI.org (Crossref)","title":"Machine learning in lung sound analysis: A systematic review","title-short":"Machine learning in lung sound analysis","volume":"33","author":[{"family":"Palaniappan","given":"Rajkumar"},{"family":"Sundaraj","given":"Kenneth"},{"family":"Ahamed","given":"Nizam Uddin"}],"issued":{"date-parts":[["2013",1]]}}}],"schema":"https://github.com/citation-style-language/schema/raw/master/csl-citation.json"} </w:instrText>
      </w:r>
      <w:r>
        <w:fldChar w:fldCharType="separate"/>
      </w:r>
      <w:r w:rsidRPr="00B70751">
        <w:rPr>
          <w:rFonts w:cs="Times New Roman"/>
        </w:rPr>
        <w:t>(Palaniappan et al., 2013)</w:t>
      </w:r>
      <w:r>
        <w:fldChar w:fldCharType="end"/>
      </w:r>
      <w:r>
        <w:t>. Other uncommonly used algorithms include Support Vector Machine, Gaussian Mixture, Random Forest, Hidden Markov, Logistic Regression</w:t>
      </w:r>
      <w:r w:rsidR="001F6725">
        <w:t xml:space="preserve">, </w:t>
      </w:r>
      <w:r w:rsidR="001F6725" w:rsidRPr="001F6725">
        <w:t>Edge Detection on Spectrogram Image</w:t>
      </w:r>
      <w:r>
        <w:t xml:space="preserve"> and finally Discriminan</w:t>
      </w:r>
      <w:r w:rsidR="001F6725">
        <w:t>t</w:t>
      </w:r>
      <w:r>
        <w:t xml:space="preserve"> Analysis</w:t>
      </w:r>
      <w:r w:rsidR="001F6725">
        <w:fldChar w:fldCharType="begin"/>
      </w:r>
      <w:r w:rsidR="001F6725">
        <w:instrText xml:space="preserve"> ADDIN ZOTERO_ITEM CSL_CITATION {"citationID":"0QddJKOP","properties":{"formattedCitation":"(Pramono et al., 2017)","plainCitation":"(Pramono et al., 2017)","noteIndex":0},"citationItems":[{"id":27,"uris":["http://zotero.org/users/local/0LrrM0sI/items/FYYUULHM"],"itemData":{"id":27,"type":"article-journal","container-title":"PLOS ONE","DOI":"10.1371/journal.pone.0177926","ISSN":"1932-6203","issue":"5","journalAbbreviation":"PLoS ONE","language":"en","page":"e0177926","source":"DOI.org (Crossref)","title":"Automatic adventitious respiratory sound analysis: A systematic review","title-short":"Automatic adventitious respiratory sound analysis","volume":"12","author":[{"family":"Pramono","given":"Renard Xaviero Adhi"},{"family":"Bowyer","given":"Stuart"},{"family":"Rodriguez-Villegas","given":"Esther"}],"editor":[{"family":"Penzel","given":"Thomas"}],"issued":{"date-parts":[["2017",5,26]]}}}],"schema":"https://github.com/citation-style-language/schema/raw/master/csl-citation.json"} </w:instrText>
      </w:r>
      <w:r w:rsidR="001F6725">
        <w:fldChar w:fldCharType="separate"/>
      </w:r>
      <w:r w:rsidR="001F6725" w:rsidRPr="001F6725">
        <w:rPr>
          <w:rFonts w:cs="Times New Roman"/>
        </w:rPr>
        <w:t>(Pramono et al., 2017)</w:t>
      </w:r>
      <w:r w:rsidR="001F6725">
        <w:fldChar w:fldCharType="end"/>
      </w:r>
      <w:r w:rsidR="001F6725">
        <w:t>.</w:t>
      </w:r>
    </w:p>
    <w:p w14:paraId="5847622B" w14:textId="7181E391" w:rsidR="002C7269" w:rsidRDefault="002C7269" w:rsidP="002C7269">
      <w:pPr>
        <w:pStyle w:val="Heading3"/>
      </w:pPr>
      <w:bookmarkStart w:id="24" w:name="_Toc115950583"/>
      <w:r>
        <w:t>Artificial Neural Network</w:t>
      </w:r>
      <w:r w:rsidR="00E56AE7">
        <w:t>s</w:t>
      </w:r>
      <w:bookmarkEnd w:id="24"/>
    </w:p>
    <w:p w14:paraId="0996FF7A" w14:textId="5EED46DE" w:rsidR="001F6725" w:rsidRPr="001F6725" w:rsidRDefault="008D106E" w:rsidP="00BC153A">
      <w:r w:rsidRPr="008D106E">
        <w:t>The goal of Artificial Neural Networks is to imitate the behavior of biological neural networks.</w:t>
      </w:r>
      <w:r>
        <w:t xml:space="preserve"> The study </w:t>
      </w:r>
      <w:r w:rsidR="00E56AE7">
        <w:t xml:space="preserve">by </w:t>
      </w:r>
      <w:r>
        <w:fldChar w:fldCharType="begin"/>
      </w:r>
      <w:r>
        <w:instrText xml:space="preserve"> ADDIN ZOTERO_ITEM CSL_CITATION {"citationID":"RCKXvrKM","properties":{"formattedCitation":"(Tocchetto et al., 2014)","plainCitation":"(Tocchetto et al., 2014)","noteIndex":0},"citationItems":[{"id":62,"uris":["http://zotero.org/users/local/0LrrM0sI/items/GXUKST58"],"itemData":{"id":62,"type":"article-journal","container-title":"IFAC Proceedings Volumes","DOI":"10.3182/20140824-6-ZA-1003.01638","ISSN":"14746670","issue":"3","journalAbbreviation":"IFAC Proceedings Volumes","language":"en","page":"2975-2980","source":"DOI.org (Crossref)","title":"An Embedded Classifier of Lung Sounds based on the Wavelet Packet Transform and ANN","volume":"47","author":[{"family":"Tocchetto","given":"M.A."},{"family":"Bazanella","given":"A.S."},{"family":"Guimaraes","given":"L."},{"family":"Fragoso","given":"J.L."},{"family":"Parraga","given":"A."}],"issued":{"date-parts":[["2014"]]}}}],"schema":"https://github.com/citation-style-language/schema/raw/master/csl-citation.json"} </w:instrText>
      </w:r>
      <w:r>
        <w:fldChar w:fldCharType="separate"/>
      </w:r>
      <w:r w:rsidRPr="008D106E">
        <w:rPr>
          <w:rFonts w:cs="Times New Roman"/>
        </w:rPr>
        <w:t>Tocchetto et al.</w:t>
      </w:r>
      <w:r w:rsidR="00277A38">
        <w:rPr>
          <w:rFonts w:cs="Times New Roman"/>
        </w:rPr>
        <w:t>,(</w:t>
      </w:r>
      <w:r w:rsidRPr="008D106E">
        <w:rPr>
          <w:rFonts w:cs="Times New Roman"/>
        </w:rPr>
        <w:t>2014)</w:t>
      </w:r>
      <w:r>
        <w:fldChar w:fldCharType="end"/>
      </w:r>
      <w:r w:rsidR="00277A38">
        <w:t>,</w:t>
      </w:r>
      <w:r>
        <w:t xml:space="preserve"> used</w:t>
      </w:r>
      <w:r w:rsidR="00915BCE">
        <w:t xml:space="preserve"> WPT</w:t>
      </w:r>
      <w:r w:rsidR="0031335F">
        <w:t xml:space="preserve"> in signal processing</w:t>
      </w:r>
      <w:r w:rsidR="00746D7C">
        <w:t xml:space="preserve"> for feature extraction. The features were then fed into the </w:t>
      </w:r>
      <w:r>
        <w:t xml:space="preserve">ANN </w:t>
      </w:r>
      <w:r w:rsidR="00746D7C">
        <w:t xml:space="preserve">for classification </w:t>
      </w:r>
      <w:r w:rsidR="00746D7C" w:rsidRPr="00746D7C">
        <w:t xml:space="preserve">into three categories, one normal and two </w:t>
      </w:r>
      <w:r w:rsidR="00746D7C">
        <w:t>pathological.</w:t>
      </w:r>
      <w:r>
        <w:t xml:space="preserve"> </w:t>
      </w:r>
      <w:r w:rsidR="00746D7C">
        <w:t>A</w:t>
      </w:r>
      <w:r>
        <w:t xml:space="preserve">n </w:t>
      </w:r>
      <w:r w:rsidRPr="00F95697">
        <w:t>accuracy of 98.89</w:t>
      </w:r>
      <w:r>
        <w:t>%</w:t>
      </w:r>
      <w:r w:rsidRPr="00F95697">
        <w:t xml:space="preserve"> for Symlet-10 wavelet base on the test set</w:t>
      </w:r>
      <w:r>
        <w:t xml:space="preserve"> was achieved</w:t>
      </w:r>
      <w:r w:rsidR="00E60FC4">
        <w:t xml:space="preserve">. </w:t>
      </w:r>
      <w:r w:rsidR="00BC153A">
        <w:t xml:space="preserve">An advantage of </w:t>
      </w:r>
      <w:r w:rsidR="00E60FC4" w:rsidRPr="00E60FC4">
        <w:t xml:space="preserve">ANN </w:t>
      </w:r>
      <w:r w:rsidR="00BC153A">
        <w:t xml:space="preserve">is it </w:t>
      </w:r>
      <w:r w:rsidR="00E60FC4" w:rsidRPr="00E60FC4">
        <w:t>can adapt well to complex non-linear data and classifying it accurately and effectively.</w:t>
      </w:r>
    </w:p>
    <w:p w14:paraId="352275A7" w14:textId="2BE18236" w:rsidR="002C7269" w:rsidRDefault="002C7269" w:rsidP="002C7269">
      <w:pPr>
        <w:pStyle w:val="Heading3"/>
      </w:pPr>
      <w:bookmarkStart w:id="25" w:name="_Toc115950584"/>
      <w:r>
        <w:t>K-Nearest Neighbor</w:t>
      </w:r>
      <w:bookmarkEnd w:id="25"/>
    </w:p>
    <w:p w14:paraId="054D2A43" w14:textId="2EC5998B" w:rsidR="00E60FC4" w:rsidRDefault="00971700" w:rsidP="00C01D6B">
      <w:r>
        <w:t xml:space="preserve">The </w:t>
      </w:r>
      <w:r w:rsidR="00277A38">
        <w:t>study by</w:t>
      </w:r>
      <w:r>
        <w:t xml:space="preserve"> </w:t>
      </w:r>
      <w:r w:rsidR="00C01D6B">
        <w:fldChar w:fldCharType="begin"/>
      </w:r>
      <w:r w:rsidR="00C01D6B">
        <w:instrText xml:space="preserve"> ADDIN ZOTERO_ITEM CSL_CITATION {"citationID":"K3OCvp9y","properties":{"formattedCitation":"(Abdullah et al., 2017)","plainCitation":"(Abdullah et al., 2017)","noteIndex":0},"citationItems":[{"id":59,"uris":["http://zotero.org/users/local/0LrrM0sI/items/D9CXRAJN"],"itemData":{"id":59,"type":"chapter","container-title":"3rd International Conference on Movement, Health and Exercise","event-place":"Singapore","ISBN":"978-981-10-3736-8","note":"collection-title: IFMBE Proceedings\nDOI: 10.1007/978-981-10-3737-5_15","page":"73-78","publisher":"Springer Singapore","publisher-place":"Singapore","source":"DOI.org (Crossref)","title":"Classification of Respiratory Sounds in Smokers and Non-smokers using k-NN Classifier","URL":"http://link.springer.com/10.1007/978-981-10-3737-5_15","volume":"58","editor":[{"family":"Ibrahim","given":"Fatimah"},{"family":"Cheong","given":"Jadeera Phaik Geok"},{"family":"Usman","given":"Juliana"},{"family":"Ahmad","given":"Mohd Yazed"},{"family":"Razman","given":"Rizal"},{"family":"Selvanayagam","given":"Victor S"}],"author":[{"family":"Abdullah","given":"N. S."},{"family":"Lam","given":"C. K."},{"family":"Sundaraj","given":"K."},{"family":"Palaniappan","given":"R."}],"accessed":{"date-parts":[["2022",6,12]]},"issued":{"date-parts":[["2017"]]}}}],"schema":"https://github.com/citation-style-language/schema/raw/master/csl-citation.json"} </w:instrText>
      </w:r>
      <w:r w:rsidR="00C01D6B">
        <w:fldChar w:fldCharType="separate"/>
      </w:r>
      <w:r w:rsidR="00C01D6B" w:rsidRPr="00C01D6B">
        <w:rPr>
          <w:rFonts w:cs="Times New Roman"/>
        </w:rPr>
        <w:t>Abdullah et al.,</w:t>
      </w:r>
      <w:r w:rsidR="00277A38">
        <w:rPr>
          <w:rFonts w:cs="Times New Roman"/>
        </w:rPr>
        <w:t>(</w:t>
      </w:r>
      <w:r w:rsidR="00C01D6B" w:rsidRPr="00C01D6B">
        <w:rPr>
          <w:rFonts w:cs="Times New Roman"/>
        </w:rPr>
        <w:t>2017)</w:t>
      </w:r>
      <w:r w:rsidR="00C01D6B">
        <w:fldChar w:fldCharType="end"/>
      </w:r>
      <w:r w:rsidR="00277A38">
        <w:t>,</w:t>
      </w:r>
      <w:r w:rsidR="00C01D6B">
        <w:t xml:space="preserve"> </w:t>
      </w:r>
      <w:r w:rsidR="00F32F89">
        <w:t xml:space="preserve">first filtered the audio files using a band pass filter, then used entropy as the suitable feature. These features were fed into a KNN classifier with a k-value of 9 and this </w:t>
      </w:r>
      <w:r w:rsidR="00E60FC4" w:rsidRPr="00E60FC4">
        <w:t>reported a</w:t>
      </w:r>
      <w:r w:rsidR="00C01D6B">
        <w:t>n</w:t>
      </w:r>
      <w:r w:rsidR="00E60FC4" w:rsidRPr="00E60FC4">
        <w:t xml:space="preserve"> </w:t>
      </w:r>
      <w:r w:rsidR="00C01D6B">
        <w:t>accuracy of 89.33% for non-smokers and 78.67% for smokers</w:t>
      </w:r>
      <w:r w:rsidR="00E60FC4" w:rsidRPr="00E60FC4">
        <w:t xml:space="preserve">. The </w:t>
      </w:r>
      <w:r w:rsidR="00E60FC4">
        <w:t>advantages of KNN include its simplicity and robustness</w:t>
      </w:r>
      <w:r w:rsidR="00E60FC4" w:rsidRPr="00E60FC4">
        <w:t>.</w:t>
      </w:r>
      <w:r w:rsidR="00C01D6B" w:rsidRPr="00C01D6B">
        <w:t xml:space="preserve"> It can also distinguish between normal and abnormal respiratory sounds.</w:t>
      </w:r>
    </w:p>
    <w:p w14:paraId="6A8E62AF" w14:textId="3908FEBD" w:rsidR="00C01D6B" w:rsidRPr="00E60FC4" w:rsidRDefault="00C01D6B" w:rsidP="00C01D6B">
      <w:r>
        <w:lastRenderedPageBreak/>
        <w:t>Despite the advantages provided by using ANN and KNN classifiers, they still suffer from the disadvantage of a</w:t>
      </w:r>
      <w:r w:rsidRPr="00C01D6B">
        <w:t xml:space="preserve"> computational burden caused by training the model</w:t>
      </w:r>
      <w:r>
        <w:t>. T</w:t>
      </w:r>
      <w:r w:rsidRPr="00C01D6B">
        <w:t>he requirement for a very large dataset to train the model to accurately recognize lung sounds</w:t>
      </w:r>
      <w:r w:rsidR="00B42437">
        <w:t xml:space="preserve"> is also another disadvantage</w:t>
      </w:r>
      <w:r w:rsidR="00B42437">
        <w:fldChar w:fldCharType="begin"/>
      </w:r>
      <w:r w:rsidR="00B42437">
        <w:instrText xml:space="preserve"> ADDIN ZOTERO_ITEM CSL_CITATION {"citationID":"SWPLLGIc","properties":{"formattedCitation":"(Palaniappan et al., 2013)","plainCitation":"(Palaniappan et al., 2013)","noteIndex":0},"citationItems":[{"id":55,"uris":["http://zotero.org/users/local/0LrrM0sI/items/VY4UBI54"],"itemData":{"id":55,"type":"article-journal","container-title":"Biocybernetics and Biomedical Engineering","DOI":"10.1016/j.bbe.2013.07.001","ISSN":"02085216","issue":"3","journalAbbreviation":"Biocybernetics and Biomedical Engineering","language":"en","page":"129-135","source":"DOI.org (Crossref)","title":"Machine learning in lung sound analysis: A systematic review","title-short":"Machine learning in lung sound analysis","volume":"33","author":[{"family":"Palaniappan","given":"Rajkumar"},{"family":"Sundaraj","given":"Kenneth"},{"family":"Ahamed","given":"Nizam Uddin"}],"issued":{"date-parts":[["2013",1]]}}}],"schema":"https://github.com/citation-style-language/schema/raw/master/csl-citation.json"} </w:instrText>
      </w:r>
      <w:r w:rsidR="00B42437">
        <w:fldChar w:fldCharType="separate"/>
      </w:r>
      <w:r w:rsidR="00B42437" w:rsidRPr="00B42437">
        <w:rPr>
          <w:rFonts w:cs="Times New Roman"/>
        </w:rPr>
        <w:t>(Palaniappan et al., 2013)</w:t>
      </w:r>
      <w:r w:rsidR="00B42437">
        <w:fldChar w:fldCharType="end"/>
      </w:r>
      <w:r w:rsidRPr="00C01D6B">
        <w:t>.</w:t>
      </w:r>
    </w:p>
    <w:p w14:paraId="2E8569CA" w14:textId="51EDE2EB" w:rsidR="00C838FA" w:rsidRDefault="00C838FA" w:rsidP="00C838FA">
      <w:pPr>
        <w:pStyle w:val="Heading2"/>
      </w:pPr>
      <w:bookmarkStart w:id="26" w:name="_Toc115950585"/>
      <w:r>
        <w:t xml:space="preserve">Existing Models Used </w:t>
      </w:r>
      <w:r w:rsidR="00F32F89">
        <w:t xml:space="preserve">in </w:t>
      </w:r>
      <w:r>
        <w:t xml:space="preserve">The Classification </w:t>
      </w:r>
      <w:r w:rsidR="00F32F89">
        <w:t xml:space="preserve">of </w:t>
      </w:r>
      <w:r>
        <w:t>Cardiorespiratory Diseases</w:t>
      </w:r>
      <w:bookmarkEnd w:id="26"/>
    </w:p>
    <w:p w14:paraId="708ECEC6" w14:textId="0F7BAF34" w:rsidR="001111AF" w:rsidRDefault="009C4554" w:rsidP="001111AF">
      <w:r>
        <w:t>This study focus</w:t>
      </w:r>
      <w:r w:rsidR="003F40C2">
        <w:t>ed</w:t>
      </w:r>
      <w:r>
        <w:t xml:space="preserve"> on models that used ANN and KNN in the classification process of </w:t>
      </w:r>
      <w:r w:rsidR="003F40C2">
        <w:t>ARS and cardiorespiratory diseases</w:t>
      </w:r>
      <w:r>
        <w:t xml:space="preserve">. </w:t>
      </w:r>
      <w:r w:rsidR="006931B1">
        <w:t xml:space="preserve">The study </w:t>
      </w:r>
      <w:r w:rsidR="003F40C2">
        <w:t>by</w:t>
      </w:r>
      <w:r w:rsidR="006931B1">
        <w:t xml:space="preserve"> </w:t>
      </w:r>
      <w:r w:rsidR="006931B1">
        <w:fldChar w:fldCharType="begin"/>
      </w:r>
      <w:r w:rsidR="006931B1">
        <w:instrText xml:space="preserve"> ADDIN ZOTERO_ITEM CSL_CITATION {"citationID":"pHNk1RQb","properties":{"formattedCitation":"(Pramono et al., 2017)","plainCitation":"(Pramono et al., 2017)","noteIndex":0},"citationItems":[{"id":27,"uris":["http://zotero.org/users/local/0LrrM0sI/items/FYYUULHM"],"itemData":{"id":27,"type":"article-journal","container-title":"PLOS ONE","DOI":"10.1371/journal.pone.0177926","ISSN":"1932-6203","issue":"5","journalAbbreviation":"PLoS ONE","language":"en","page":"e0177926","source":"DOI.org (Crossref)","title":"Automatic adventitious respiratory sound analysis: A systematic review","title-short":"Automatic adventitious respiratory sound analysis","volume":"12","author":[{"family":"Pramono","given":"Renard Xaviero Adhi"},{"family":"Bowyer","given":"Stuart"},{"family":"Rodriguez-Villegas","given":"Esther"}],"editor":[{"family":"Penzel","given":"Thomas"}],"issued":{"date-parts":[["2017",5,26]]}}}],"schema":"https://github.com/citation-style-language/schema/raw/master/csl-citation.json"} </w:instrText>
      </w:r>
      <w:r w:rsidR="006931B1">
        <w:fldChar w:fldCharType="separate"/>
      </w:r>
      <w:r w:rsidR="006931B1" w:rsidRPr="006931B1">
        <w:rPr>
          <w:rFonts w:cs="Times New Roman"/>
        </w:rPr>
        <w:t>Pramono et al.,</w:t>
      </w:r>
      <w:r w:rsidR="003F40C2">
        <w:rPr>
          <w:rFonts w:cs="Times New Roman"/>
        </w:rPr>
        <w:t>(</w:t>
      </w:r>
      <w:r w:rsidR="006931B1" w:rsidRPr="006931B1">
        <w:rPr>
          <w:rFonts w:cs="Times New Roman"/>
        </w:rPr>
        <w:t>2017)</w:t>
      </w:r>
      <w:r w:rsidR="006931B1">
        <w:fldChar w:fldCharType="end"/>
      </w:r>
      <w:r w:rsidR="003F40C2">
        <w:t xml:space="preserve"> </w:t>
      </w:r>
      <w:r w:rsidR="006931B1">
        <w:t>gives a summary of existing models used in the</w:t>
      </w:r>
      <w:r w:rsidR="006931B1" w:rsidRPr="006931B1">
        <w:t xml:space="preserve"> </w:t>
      </w:r>
      <w:r w:rsidR="003F40C2">
        <w:t>classification of ARS and cardiorespiratory diseases</w:t>
      </w:r>
      <w:r w:rsidR="00915BCE">
        <w:t xml:space="preserve"> and they</w:t>
      </w:r>
      <w:r w:rsidR="006931B1">
        <w:t xml:space="preserve"> include:</w:t>
      </w:r>
    </w:p>
    <w:p w14:paraId="64F46D0A" w14:textId="49ACD26E" w:rsidR="006931B1" w:rsidRDefault="00BB3CFF" w:rsidP="00BB3CFF">
      <w:pPr>
        <w:pStyle w:val="Heading3"/>
      </w:pPr>
      <w:bookmarkStart w:id="27" w:name="_Toc115950586"/>
      <w:r>
        <w:t xml:space="preserve">An Embedded Classifier </w:t>
      </w:r>
      <w:r w:rsidR="00F32F89">
        <w:t xml:space="preserve">of </w:t>
      </w:r>
      <w:r>
        <w:t xml:space="preserve">Lung Sounds </w:t>
      </w:r>
      <w:r w:rsidR="00F32F89">
        <w:t xml:space="preserve">Based on The </w:t>
      </w:r>
      <w:r>
        <w:t>W</w:t>
      </w:r>
      <w:r w:rsidR="003F40C2">
        <w:t>PT</w:t>
      </w:r>
      <w:r>
        <w:t xml:space="preserve"> </w:t>
      </w:r>
      <w:r w:rsidR="00F32F89">
        <w:t xml:space="preserve">And </w:t>
      </w:r>
      <w:r>
        <w:t>ANN</w:t>
      </w:r>
      <w:bookmarkEnd w:id="27"/>
    </w:p>
    <w:p w14:paraId="3746901F" w14:textId="59D748D7" w:rsidR="00BB3CFF" w:rsidRDefault="00BB3CFF" w:rsidP="00BB3CFF">
      <w:r>
        <w:t>In th</w:t>
      </w:r>
      <w:r w:rsidR="00915BCE">
        <w:t>e</w:t>
      </w:r>
      <w:r w:rsidR="003F40C2">
        <w:t xml:space="preserve"> </w:t>
      </w:r>
      <w:r>
        <w:t>study</w:t>
      </w:r>
      <w:r w:rsidR="003F40C2">
        <w:t xml:space="preserve"> by </w:t>
      </w:r>
      <w:r w:rsidR="00605EDF">
        <w:fldChar w:fldCharType="begin"/>
      </w:r>
      <w:r w:rsidR="00605EDF">
        <w:instrText xml:space="preserve"> ADDIN ZOTERO_ITEM CSL_CITATION {"citationID":"3Uo5pW3O","properties":{"formattedCitation":"(Tocchetto et al., 2014)","plainCitation":"(Tocchetto et al., 2014)","noteIndex":0},"citationItems":[{"id":62,"uris":["http://zotero.org/users/local/0LrrM0sI/items/GXUKST58"],"itemData":{"id":62,"type":"article-journal","container-title":"IFAC Proceedings Volumes","DOI":"10.3182/20140824-6-ZA-1003.01638","ISSN":"14746670","issue":"3","journalAbbreviation":"IFAC Proceedings Volumes","language":"en","page":"2975-2980","source":"DOI.org (Crossref)","title":"An Embedded Classifier of Lung Sounds based on the Wavelet Packet Transform and ANN","volume":"47","author":[{"family":"Tocchetto","given":"M.A."},{"family":"Bazanella","given":"A.S."},{"family":"Guimaraes","given":"L."},{"family":"Fragoso","given":"J.L."},{"family":"Parraga","given":"A."}],"issued":{"date-parts":[["2014"]]}}}],"schema":"https://github.com/citation-style-language/schema/raw/master/csl-citation.json"} </w:instrText>
      </w:r>
      <w:r w:rsidR="00605EDF">
        <w:fldChar w:fldCharType="separate"/>
      </w:r>
      <w:r w:rsidR="00605EDF" w:rsidRPr="00605EDF">
        <w:rPr>
          <w:rFonts w:cs="Times New Roman"/>
        </w:rPr>
        <w:t>Tocchetto et al.,</w:t>
      </w:r>
      <w:r w:rsidR="003F40C2">
        <w:rPr>
          <w:rFonts w:cs="Times New Roman"/>
        </w:rPr>
        <w:t>(</w:t>
      </w:r>
      <w:r w:rsidR="00605EDF" w:rsidRPr="00605EDF">
        <w:rPr>
          <w:rFonts w:cs="Times New Roman"/>
        </w:rPr>
        <w:t>2014)</w:t>
      </w:r>
      <w:r w:rsidR="00605EDF">
        <w:fldChar w:fldCharType="end"/>
      </w:r>
      <w:r>
        <w:t xml:space="preserve">, </w:t>
      </w:r>
      <w:r w:rsidR="00063481">
        <w:t>a</w:t>
      </w:r>
      <w:r w:rsidR="00063481" w:rsidRPr="00F95697">
        <w:t xml:space="preserve"> total of 92 </w:t>
      </w:r>
      <w:r w:rsidR="00063481">
        <w:t>lung sounds</w:t>
      </w:r>
      <w:r w:rsidR="00063481" w:rsidRPr="00F95697">
        <w:t xml:space="preserve"> were recorded, including 27 normal, 31 crackles, and 34 wheezes</w:t>
      </w:r>
      <w:r w:rsidR="00063481">
        <w:t xml:space="preserve">. </w:t>
      </w:r>
      <w:r w:rsidR="000A0E42" w:rsidRPr="000A0E42">
        <w:t>As part of the training process, 60 sounds were used to train the ANN, 7 for testing and 7 for validation. The remaining 18 sounds in the database were used to evaluate the trained ANN's performance.</w:t>
      </w:r>
      <w:r w:rsidR="000A0E42">
        <w:t xml:space="preserve"> </w:t>
      </w:r>
      <w:r w:rsidR="00063481">
        <w:t xml:space="preserve">A </w:t>
      </w:r>
      <w:r w:rsidR="00063481" w:rsidRPr="0064427B">
        <w:t>WPT was used to decompose lung sound signals into frequency sub-bands, and a set of statistical features was extracted from the sub-bands to represent the distribution of wavelet coefficients.</w:t>
      </w:r>
      <w:r w:rsidR="00063481" w:rsidRPr="00F95697">
        <w:t xml:space="preserve"> </w:t>
      </w:r>
      <w:r w:rsidR="00063481">
        <w:t>The features were fed into an</w:t>
      </w:r>
      <w:r w:rsidR="00F95697" w:rsidRPr="00F95697">
        <w:t xml:space="preserve"> ANN </w:t>
      </w:r>
      <w:r w:rsidR="00063481">
        <w:t xml:space="preserve">which </w:t>
      </w:r>
      <w:r w:rsidR="00F95697" w:rsidRPr="00F95697">
        <w:t>classif</w:t>
      </w:r>
      <w:r w:rsidR="00063481">
        <w:t>ied</w:t>
      </w:r>
      <w:r w:rsidR="00F95697" w:rsidRPr="00F95697">
        <w:t xml:space="preserve"> respiratory sounds </w:t>
      </w:r>
      <w:r w:rsidR="008B2AEC">
        <w:t xml:space="preserve">into three </w:t>
      </w:r>
      <w:r w:rsidR="00063481">
        <w:t xml:space="preserve">categories: </w:t>
      </w:r>
      <w:r w:rsidR="008B2AEC">
        <w:t xml:space="preserve">normal, </w:t>
      </w:r>
      <w:r w:rsidR="00F95697" w:rsidRPr="00F95697">
        <w:t>wheezes and crackles.</w:t>
      </w:r>
      <w:r w:rsidR="00F95697">
        <w:t xml:space="preserve"> </w:t>
      </w:r>
      <w:r w:rsidR="00F95697" w:rsidRPr="00F95697">
        <w:t xml:space="preserve">The </w:t>
      </w:r>
      <w:r w:rsidR="00063481">
        <w:t xml:space="preserve">classifier </w:t>
      </w:r>
      <w:r w:rsidR="00F95697" w:rsidRPr="00F95697">
        <w:t>achieved a best average accuracy of 98.89</w:t>
      </w:r>
      <w:r w:rsidR="00F95697">
        <w:t>%</w:t>
      </w:r>
      <w:r w:rsidR="00F95697" w:rsidRPr="00F95697">
        <w:t xml:space="preserve"> for Symlet-10 wavelet base on the test set.</w:t>
      </w:r>
    </w:p>
    <w:p w14:paraId="744E1C70" w14:textId="3F17F957" w:rsidR="00063481" w:rsidRDefault="00063481" w:rsidP="00BB3CFF">
      <w:r>
        <w:t xml:space="preserve">The </w:t>
      </w:r>
      <w:r w:rsidR="000A0E42">
        <w:t>gap</w:t>
      </w:r>
      <w:r>
        <w:t xml:space="preserve"> in this model is that only the events of an ARS w</w:t>
      </w:r>
      <w:r w:rsidR="003F40C2">
        <w:t>ere</w:t>
      </w:r>
      <w:r>
        <w:t xml:space="preserve"> recorded, and the diagnosis of a potential cardiorespiratory disease was not given. Due to this, </w:t>
      </w:r>
      <w:r w:rsidR="000A0E42">
        <w:t xml:space="preserve">patients </w:t>
      </w:r>
      <w:r w:rsidR="003F40C2">
        <w:t>a</w:t>
      </w:r>
      <w:r w:rsidR="000A0E42">
        <w:t>re likely to go back to hospitals due to symptom exacerbations of a particular disease for example asthma.</w:t>
      </w:r>
    </w:p>
    <w:p w14:paraId="60592ACD" w14:textId="59F65260" w:rsidR="00F95697" w:rsidRDefault="00125FC0" w:rsidP="00F95697">
      <w:pPr>
        <w:pStyle w:val="Heading3"/>
      </w:pPr>
      <w:bookmarkStart w:id="28" w:name="_Toc115950587"/>
      <w:r w:rsidRPr="00125FC0">
        <w:t xml:space="preserve">Analysis </w:t>
      </w:r>
      <w:r w:rsidR="00F32F89">
        <w:t>o</w:t>
      </w:r>
      <w:r w:rsidR="00F32F89" w:rsidRPr="00125FC0">
        <w:t>f Adventitious Lung Sounds Originating from Pulmonary</w:t>
      </w:r>
      <w:r w:rsidR="00F32F89">
        <w:t xml:space="preserve"> </w:t>
      </w:r>
      <w:r w:rsidR="00F32F89" w:rsidRPr="00125FC0">
        <w:t>T</w:t>
      </w:r>
      <w:r w:rsidR="00070AB6">
        <w:t>B</w:t>
      </w:r>
      <w:bookmarkEnd w:id="28"/>
    </w:p>
    <w:p w14:paraId="068FB8FD" w14:textId="5E6DDD44" w:rsidR="00125FC0" w:rsidRDefault="00125FC0" w:rsidP="00125FC0">
      <w:r w:rsidRPr="00125FC0">
        <w:t xml:space="preserve">The study </w:t>
      </w:r>
      <w:r w:rsidR="00E2428F">
        <w:t>by</w:t>
      </w:r>
      <w:r w:rsidRPr="00125FC0">
        <w:t xml:space="preserve"> </w:t>
      </w:r>
      <w:r>
        <w:fldChar w:fldCharType="begin"/>
      </w:r>
      <w:r>
        <w:instrText xml:space="preserve"> ADDIN ZOTERO_ITEM CSL_CITATION {"citationID":"we9XyyO6","properties":{"formattedCitation":"(Becker et al., 2013)","plainCitation":"(Becker et al., 2013)","noteIndex":0},"citationItems":[{"id":63,"uris":["http://zotero.org/users/local/0LrrM0sI/items/SR8RSJGG"],"itemData":{"id":63,"type":"paper-conference","container-title":"2013 35th Annual International Conference of the IEEE Engineering in Medicine and Biology Society (EMBC)","DOI":"10.1109/EMBC.2013.6610505","event":"2013 35th Annual International Conference of the IEEE Engineering in Medicine and Biology Society (EMBC)","event-place":"Osaka","ISBN":"978-1-4577-0216-7","page":"4334-4337","publisher":"IEEE","publisher-place":"Osaka","source":"DOI.org (Crossref)","title":"Analysis of adventitious lung sounds originating from pulmonary tuberculosis","URL":"http://ieeexplore.ieee.org/document/6610505/","author":[{"family":"Becker","given":"K. W."},{"family":"Scheffer","given":"C."},{"family":"Blanckenberg","given":"M. M."},{"family":"Diacon","given":"A. H."}],"accessed":{"date-parts":[["2022",6,14]]},"issued":{"date-parts":[["2013",7]]}}}],"schema":"https://github.com/citation-style-language/schema/raw/master/csl-citation.json"} </w:instrText>
      </w:r>
      <w:r>
        <w:fldChar w:fldCharType="separate"/>
      </w:r>
      <w:r w:rsidRPr="00125FC0">
        <w:rPr>
          <w:rFonts w:cs="Times New Roman"/>
        </w:rPr>
        <w:t>Becker et al.</w:t>
      </w:r>
      <w:r w:rsidR="00E2428F">
        <w:rPr>
          <w:rFonts w:cs="Times New Roman"/>
        </w:rPr>
        <w:t>(</w:t>
      </w:r>
      <w:r w:rsidRPr="00125FC0">
        <w:rPr>
          <w:rFonts w:cs="Times New Roman"/>
        </w:rPr>
        <w:t>2013)</w:t>
      </w:r>
      <w:r>
        <w:fldChar w:fldCharType="end"/>
      </w:r>
      <w:r w:rsidR="00915BCE">
        <w:t>,</w:t>
      </w:r>
      <w:r w:rsidR="0087140C">
        <w:t xml:space="preserve"> tried to </w:t>
      </w:r>
      <w:r w:rsidR="0087140C" w:rsidRPr="0087140C">
        <w:t>demonstrate the value of computer-aided auscultation in the diagnosis and treatment of tuberculosis</w:t>
      </w:r>
      <w:r w:rsidRPr="00125FC0">
        <w:t>.</w:t>
      </w:r>
      <w:r w:rsidR="000B7FC1" w:rsidRPr="000B7FC1">
        <w:t xml:space="preserve"> Respiratory sounds were recorded from 14 different locations on the posterior and anterior chest walls of </w:t>
      </w:r>
      <w:r w:rsidR="009D11F5">
        <w:t xml:space="preserve">60 </w:t>
      </w:r>
      <w:r w:rsidR="000B7FC1" w:rsidRPr="000B7FC1">
        <w:t>healthy volunteers and pulmonary tuberculosis patients</w:t>
      </w:r>
      <w:r w:rsidRPr="00125FC0">
        <w:t>.</w:t>
      </w:r>
      <w:r w:rsidR="0087140C" w:rsidRPr="0087140C">
        <w:t xml:space="preserve"> The statistical overlap factor was used to identify the most significant signal features associated with the presence of TB in both the time and frequency domains. These features were then used to train a neural network to automatically categorize the auscultation recordings as healthy or TB-origin.</w:t>
      </w:r>
      <w:r w:rsidRPr="00125FC0">
        <w:t xml:space="preserve"> </w:t>
      </w:r>
      <w:r w:rsidR="000B7FC1" w:rsidRPr="000B7FC1">
        <w:t>The neural network had a diagnostic accuracy of 73%.</w:t>
      </w:r>
    </w:p>
    <w:p w14:paraId="42C79CE2" w14:textId="6AC508C4" w:rsidR="000B7FC1" w:rsidRDefault="000B7FC1" w:rsidP="00125FC0">
      <w:r>
        <w:t>Despite the advantage of giving the diagnosis of TB patients, the model’s accuracy could be improved by filtering out the noise from the clinics and using more training samples.</w:t>
      </w:r>
    </w:p>
    <w:p w14:paraId="6DEC8C61" w14:textId="4FF86854" w:rsidR="00125FC0" w:rsidRDefault="00125FC0" w:rsidP="00125FC0">
      <w:pPr>
        <w:pStyle w:val="Heading3"/>
      </w:pPr>
      <w:bookmarkStart w:id="29" w:name="_Toc115950588"/>
      <w:r>
        <w:lastRenderedPageBreak/>
        <w:t xml:space="preserve">Classification </w:t>
      </w:r>
      <w:r w:rsidR="00F32F89">
        <w:t>of Lung Sounds Using C</w:t>
      </w:r>
      <w:r w:rsidR="00E2428F">
        <w:t>NNs</w:t>
      </w:r>
      <w:bookmarkEnd w:id="29"/>
    </w:p>
    <w:p w14:paraId="177A15E9" w14:textId="16000404" w:rsidR="00125FC0" w:rsidRDefault="00DE3FA7" w:rsidP="00501156">
      <w:r>
        <w:t xml:space="preserve">The study </w:t>
      </w:r>
      <w:r w:rsidR="00E2428F">
        <w:t>by</w:t>
      </w:r>
      <w:r>
        <w:t xml:space="preserve"> </w:t>
      </w:r>
      <w:r>
        <w:fldChar w:fldCharType="begin"/>
      </w:r>
      <w:r>
        <w:instrText xml:space="preserve"> ADDIN ZOTERO_ITEM CSL_CITATION {"citationID":"xAuuzPDD","properties":{"formattedCitation":"(Aykanat et al., 2017)","plainCitation":"(Aykanat et al., 2017)","noteIndex":0},"citationItems":[{"id":64,"uris":["http://zotero.org/users/local/0LrrM0sI/items/7KU5LHWN"],"itemData":{"id":64,"type":"article-journal","container-title":"EURASIP Journal on Image and Video Processing","DOI":"10.1186/s13640-017-0213-2","ISSN":"1687-5281","issue":"1","journalAbbreviation":"J Image Video Proc.","language":"en","page":"65","source":"DOI.org (Crossref)","title":"Classification of lung sounds using convolutional neural networks","volume":"2017","author":[{"family":"Aykanat","given":"Murat"},{"family":"Kılıç","given":"Özkan"},{"family":"Kurt","given":"Bahar"},{"family":"Saryal","given":"Sevgi"}],"issued":{"date-parts":[["2017",12]]}}}],"schema":"https://github.com/citation-style-language/schema/raw/master/csl-citation.json"} </w:instrText>
      </w:r>
      <w:r>
        <w:fldChar w:fldCharType="separate"/>
      </w:r>
      <w:r w:rsidRPr="00DE3FA7">
        <w:rPr>
          <w:rFonts w:cs="Times New Roman"/>
        </w:rPr>
        <w:t>Aykanat et al.</w:t>
      </w:r>
      <w:r w:rsidR="00E2428F">
        <w:rPr>
          <w:rFonts w:cs="Times New Roman"/>
        </w:rPr>
        <w:t>(</w:t>
      </w:r>
      <w:r w:rsidRPr="00DE3FA7">
        <w:rPr>
          <w:rFonts w:cs="Times New Roman"/>
        </w:rPr>
        <w:t>2017)</w:t>
      </w:r>
      <w:r>
        <w:fldChar w:fldCharType="end"/>
      </w:r>
      <w:r w:rsidR="00201F0D">
        <w:t xml:space="preserve">, </w:t>
      </w:r>
      <w:r w:rsidR="006144E2">
        <w:t xml:space="preserve">a total of 17,930 lung sounds from 1630 subjects were recorded. MFCC features in a support vector machine was used to benchmark using spectrogram images in the CNN. </w:t>
      </w:r>
      <w:r w:rsidR="00501156" w:rsidRPr="00501156">
        <w:t>To classify respiratory audio, CNN and SVM algorithms were used in the following ways: healthy versus pathological classification</w:t>
      </w:r>
      <w:r w:rsidR="008D702C">
        <w:t xml:space="preserve"> achieved an accuracy of </w:t>
      </w:r>
      <w:r w:rsidR="008D702C" w:rsidRPr="00501156">
        <w:t>CNN 86</w:t>
      </w:r>
      <w:r w:rsidR="008D702C">
        <w:t>%</w:t>
      </w:r>
      <w:r w:rsidR="008D702C" w:rsidRPr="00501156">
        <w:t>, SVM 86</w:t>
      </w:r>
      <w:r w:rsidR="008D702C">
        <w:t>%.</w:t>
      </w:r>
      <w:r w:rsidR="00501156" w:rsidRPr="00501156">
        <w:t xml:space="preserve"> </w:t>
      </w:r>
      <w:r w:rsidR="008D702C">
        <w:t>R</w:t>
      </w:r>
      <w:r w:rsidR="00501156" w:rsidRPr="00501156">
        <w:t>ale, rhonchus, and normal sound classification</w:t>
      </w:r>
      <w:r w:rsidR="008D702C">
        <w:t xml:space="preserve"> achieved an accuracy of </w:t>
      </w:r>
      <w:r w:rsidR="008D702C" w:rsidRPr="00501156">
        <w:t>CNN 76</w:t>
      </w:r>
      <w:r w:rsidR="008D702C">
        <w:t>%</w:t>
      </w:r>
      <w:r w:rsidR="008D702C" w:rsidRPr="00501156">
        <w:t>, SVM</w:t>
      </w:r>
      <w:r w:rsidR="008D702C">
        <w:t xml:space="preserve"> </w:t>
      </w:r>
      <w:r w:rsidR="008D702C" w:rsidRPr="00501156">
        <w:t>75</w:t>
      </w:r>
      <w:r w:rsidR="008D702C">
        <w:t>%</w:t>
      </w:r>
      <w:r w:rsidR="00501156" w:rsidRPr="00501156">
        <w:t>, singular respiratory sound type classification</w:t>
      </w:r>
      <w:r w:rsidR="008D702C">
        <w:t xml:space="preserve"> achieved </w:t>
      </w:r>
      <w:r w:rsidR="008D702C" w:rsidRPr="00501156">
        <w:t>CNN</w:t>
      </w:r>
      <w:r w:rsidR="008D702C">
        <w:t xml:space="preserve"> </w:t>
      </w:r>
      <w:r w:rsidR="008D702C" w:rsidRPr="00501156">
        <w:t xml:space="preserve">80 </w:t>
      </w:r>
      <w:r w:rsidR="008D702C">
        <w:t>%</w:t>
      </w:r>
      <w:r w:rsidR="008D702C" w:rsidRPr="00501156">
        <w:t>, SVM</w:t>
      </w:r>
      <w:r w:rsidR="008D702C">
        <w:t xml:space="preserve"> </w:t>
      </w:r>
      <w:r w:rsidR="008D702C" w:rsidRPr="00501156">
        <w:t>80</w:t>
      </w:r>
      <w:r w:rsidR="008D702C">
        <w:t>% accuracies</w:t>
      </w:r>
      <w:r w:rsidR="00501156" w:rsidRPr="00501156">
        <w:t xml:space="preserve"> and audio type classification with all sound types</w:t>
      </w:r>
      <w:r w:rsidR="008D702C">
        <w:t xml:space="preserve"> achieved </w:t>
      </w:r>
      <w:r w:rsidR="008D702C" w:rsidRPr="00501156">
        <w:t>CNN 62</w:t>
      </w:r>
      <w:r w:rsidR="008D702C">
        <w:t>%</w:t>
      </w:r>
      <w:r w:rsidR="008D702C" w:rsidRPr="00501156">
        <w:t>, SVM 62</w:t>
      </w:r>
      <w:r w:rsidR="008D702C">
        <w:t>% accuracies</w:t>
      </w:r>
      <w:r w:rsidR="00501156" w:rsidRPr="00501156">
        <w:t xml:space="preserve">. </w:t>
      </w:r>
      <w:r w:rsidR="008D702C">
        <w:t>From the results, they found out that t</w:t>
      </w:r>
      <w:r w:rsidR="008D702C" w:rsidRPr="008D702C">
        <w:t>he CNN algorithm for spectrogram image classification works just as well as the SVM algorithm.</w:t>
      </w:r>
    </w:p>
    <w:p w14:paraId="1E9724B1" w14:textId="2A44A412" w:rsidR="00DD6691" w:rsidRPr="00125FC0" w:rsidRDefault="008D702C" w:rsidP="00501156">
      <w:r>
        <w:t>Despite the good accuracies achieved, the model only focused on classifying respiratory sounds to either be normal or adventitious. Disease diagnosis was not given, together with the level o</w:t>
      </w:r>
      <w:r w:rsidR="00E2428F">
        <w:t xml:space="preserve">f intensity of the disease, therefore patients are still </w:t>
      </w:r>
      <w:r w:rsidR="00DD6691">
        <w:t>susceptible to readmissions due to symptom exacerbations.</w:t>
      </w:r>
    </w:p>
    <w:p w14:paraId="2E909440" w14:textId="6D5EAB09" w:rsidR="001D3310" w:rsidRDefault="00F45687" w:rsidP="00F45687">
      <w:pPr>
        <w:pStyle w:val="Heading2"/>
      </w:pPr>
      <w:bookmarkStart w:id="30" w:name="_Toc115950589"/>
      <w:r>
        <w:t>Conceptual Framework</w:t>
      </w:r>
      <w:bookmarkEnd w:id="30"/>
    </w:p>
    <w:p w14:paraId="6DB46479" w14:textId="394C3D46" w:rsidR="00C11A56" w:rsidRDefault="005F2A33" w:rsidP="00A7414A">
      <w:r>
        <w:t xml:space="preserve">The </w:t>
      </w:r>
      <w:r w:rsidR="00E2428F">
        <w:t xml:space="preserve">developed </w:t>
      </w:r>
      <w:r>
        <w:t>solution aim</w:t>
      </w:r>
      <w:r w:rsidR="00E2428F">
        <w:t>ed</w:t>
      </w:r>
      <w:r>
        <w:t xml:space="preserve"> at working in the following way: </w:t>
      </w:r>
      <w:r w:rsidR="00630324">
        <w:t>Physicians record</w:t>
      </w:r>
      <w:r w:rsidR="00E2428F">
        <w:t>ed</w:t>
      </w:r>
      <w:r w:rsidR="00630324">
        <w:t xml:space="preserve"> respiratory sounds </w:t>
      </w:r>
      <w:r w:rsidR="0004147B">
        <w:t xml:space="preserve">using electronic stethoscopes. These recordings </w:t>
      </w:r>
      <w:r w:rsidR="00920877">
        <w:t>were</w:t>
      </w:r>
      <w:r w:rsidR="0004147B">
        <w:t xml:space="preserve"> stored in a database</w:t>
      </w:r>
      <w:r w:rsidR="00920877">
        <w:t xml:space="preserve"> and </w:t>
      </w:r>
      <w:r w:rsidR="005F2902">
        <w:t>were</w:t>
      </w:r>
      <w:r w:rsidR="00920877">
        <w:t xml:space="preserve"> used as inputs to the web application</w:t>
      </w:r>
      <w:r w:rsidR="0004147B">
        <w:t>.</w:t>
      </w:r>
      <w:r w:rsidR="00920877">
        <w:t xml:space="preserve"> The developed model was in the backend</w:t>
      </w:r>
      <w:r w:rsidR="005F2902">
        <w:t xml:space="preserve"> and worked by filtering the audio files</w:t>
      </w:r>
      <w:r w:rsidR="003C1E5F">
        <w:t xml:space="preserve"> to remove any ambient noise </w:t>
      </w:r>
      <w:r w:rsidR="008B6356">
        <w:t xml:space="preserve">using a band pass filter, </w:t>
      </w:r>
      <w:r w:rsidR="003C1E5F">
        <w:t>then</w:t>
      </w:r>
      <w:r w:rsidR="00920877">
        <w:t xml:space="preserve"> they were converted</w:t>
      </w:r>
      <w:r w:rsidR="0004147B">
        <w:t xml:space="preserve"> to Mel Spectrograms</w:t>
      </w:r>
      <w:r w:rsidR="003C1E5F">
        <w:t xml:space="preserve">, </w:t>
      </w:r>
      <w:r w:rsidR="0004147B">
        <w:t xml:space="preserve">which </w:t>
      </w:r>
      <w:r w:rsidR="001E1CC1">
        <w:t>w</w:t>
      </w:r>
      <w:r w:rsidR="00920877">
        <w:t>as</w:t>
      </w:r>
      <w:r w:rsidR="001E1CC1">
        <w:t xml:space="preserve"> used for feature extraction. Finally, from the features extracted, CNN algorithm w</w:t>
      </w:r>
      <w:r w:rsidR="00920877">
        <w:t>as</w:t>
      </w:r>
      <w:r w:rsidR="001E1CC1">
        <w:t xml:space="preserve"> used in classification of the </w:t>
      </w:r>
      <w:r w:rsidR="00920877">
        <w:t>diseases</w:t>
      </w:r>
      <w:r w:rsidR="001E1CC1">
        <w:t>.</w:t>
      </w:r>
      <w:r w:rsidR="002E700D">
        <w:t xml:space="preserve"> The output of the model was displayed to the physician through a web application.</w:t>
      </w:r>
      <w:r w:rsidR="001E1CC1">
        <w:t xml:space="preserve"> This framework can be seen in </w:t>
      </w:r>
      <w:r w:rsidR="00A7414A">
        <w:fldChar w:fldCharType="begin"/>
      </w:r>
      <w:r w:rsidR="00A7414A">
        <w:instrText xml:space="preserve"> REF _Ref114905123 \h </w:instrText>
      </w:r>
      <w:r w:rsidR="00A7414A">
        <w:fldChar w:fldCharType="separate"/>
      </w:r>
      <w:r w:rsidR="00A7414A">
        <w:t xml:space="preserve">Figure </w:t>
      </w:r>
      <w:r w:rsidR="00A7414A">
        <w:rPr>
          <w:noProof/>
        </w:rPr>
        <w:t>2</w:t>
      </w:r>
      <w:r w:rsidR="00A7414A">
        <w:t>.</w:t>
      </w:r>
      <w:r w:rsidR="00A7414A">
        <w:rPr>
          <w:noProof/>
        </w:rPr>
        <w:t>1</w:t>
      </w:r>
      <w:r w:rsidR="00A7414A">
        <w:fldChar w:fldCharType="end"/>
      </w:r>
    </w:p>
    <w:p w14:paraId="630ED486" w14:textId="77777777" w:rsidR="00A7414A" w:rsidRDefault="00A7414A" w:rsidP="00A7414A">
      <w:pPr>
        <w:keepNext/>
      </w:pPr>
      <w:r>
        <w:rPr>
          <w:noProof/>
        </w:rPr>
        <w:lastRenderedPageBreak/>
        <w:drawing>
          <wp:inline distT="0" distB="0" distL="0" distR="0" wp14:anchorId="275B8762" wp14:editId="3FC1A0BE">
            <wp:extent cx="6400800" cy="305006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6400800" cy="3050060"/>
                    </a:xfrm>
                    <a:prstGeom prst="rect">
                      <a:avLst/>
                    </a:prstGeom>
                  </pic:spPr>
                </pic:pic>
              </a:graphicData>
            </a:graphic>
          </wp:inline>
        </w:drawing>
      </w:r>
    </w:p>
    <w:p w14:paraId="43BE917B" w14:textId="7EB7A8DB" w:rsidR="00A7414A" w:rsidRDefault="00A7414A" w:rsidP="00A7414A">
      <w:pPr>
        <w:jc w:val="center"/>
      </w:pPr>
      <w:bookmarkStart w:id="31" w:name="_Ref114905123"/>
      <w:bookmarkStart w:id="32" w:name="_Toc115950548"/>
      <w:r>
        <w:t xml:space="preserve">Figure </w:t>
      </w:r>
      <w:r w:rsidR="00000000">
        <w:fldChar w:fldCharType="begin"/>
      </w:r>
      <w:r w:rsidR="00000000">
        <w:instrText xml:space="preserve"> STYLEREF 1 \s </w:instrText>
      </w:r>
      <w:r w:rsidR="00000000">
        <w:fldChar w:fldCharType="separate"/>
      </w:r>
      <w:r w:rsidR="00C23F7D">
        <w:rPr>
          <w:noProof/>
        </w:rPr>
        <w:t>2</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1</w:t>
      </w:r>
      <w:r w:rsidR="00000000">
        <w:rPr>
          <w:noProof/>
        </w:rPr>
        <w:fldChar w:fldCharType="end"/>
      </w:r>
      <w:bookmarkEnd w:id="31"/>
      <w:r>
        <w:t xml:space="preserve"> Conceptual Framework</w:t>
      </w:r>
      <w:bookmarkEnd w:id="32"/>
    </w:p>
    <w:p w14:paraId="29D61029" w14:textId="5E335409" w:rsidR="005975F4" w:rsidRDefault="00F26ACF" w:rsidP="001D3310">
      <w:r>
        <w:br w:type="page"/>
      </w:r>
    </w:p>
    <w:p w14:paraId="0D8DF44C" w14:textId="77777777" w:rsidR="005975F4" w:rsidRDefault="005975F4" w:rsidP="005975F4">
      <w:pPr>
        <w:pStyle w:val="Heading1"/>
      </w:pPr>
      <w:bookmarkStart w:id="33" w:name="_Ref114830134"/>
      <w:bookmarkStart w:id="34" w:name="_Ref114830138"/>
      <w:bookmarkStart w:id="35" w:name="_Toc115950590"/>
      <w:r>
        <w:lastRenderedPageBreak/>
        <w:t>Methodology</w:t>
      </w:r>
      <w:bookmarkEnd w:id="33"/>
      <w:bookmarkEnd w:id="34"/>
      <w:bookmarkEnd w:id="35"/>
    </w:p>
    <w:p w14:paraId="213692D5" w14:textId="77777777" w:rsidR="00A553A5" w:rsidRDefault="005975F4" w:rsidP="00A553A5">
      <w:pPr>
        <w:pStyle w:val="Heading2"/>
      </w:pPr>
      <w:bookmarkStart w:id="36" w:name="_Toc115950591"/>
      <w:r>
        <w:t>Introduction</w:t>
      </w:r>
      <w:bookmarkEnd w:id="36"/>
    </w:p>
    <w:p w14:paraId="39A6185E" w14:textId="788F4764" w:rsidR="00A553A5" w:rsidRPr="00A553A5" w:rsidRDefault="00A553A5" w:rsidP="00A553A5">
      <w:r>
        <w:t xml:space="preserve">This chapter talks about the methodology that </w:t>
      </w:r>
      <w:r w:rsidR="00804A3E">
        <w:t>has been</w:t>
      </w:r>
      <w:r>
        <w:t xml:space="preserve"> selected for the proposed solution. </w:t>
      </w:r>
      <w:r w:rsidR="00804A3E">
        <w:t>The chapter also explains</w:t>
      </w:r>
      <w:r>
        <w:t xml:space="preserve"> the steps followed in the methodology </w:t>
      </w:r>
      <w:r w:rsidR="00E3488E">
        <w:t>and how they will be applied in the solution together with</w:t>
      </w:r>
      <w:r>
        <w:t xml:space="preserve"> the approach to be used for design and development. The methodology selected for the </w:t>
      </w:r>
      <w:r w:rsidR="00091711">
        <w:t xml:space="preserve">developed </w:t>
      </w:r>
      <w:r>
        <w:t xml:space="preserve">solution </w:t>
      </w:r>
      <w:r w:rsidR="00091711">
        <w:t>wa</w:t>
      </w:r>
      <w:r>
        <w:t xml:space="preserve">s </w:t>
      </w:r>
      <w:r w:rsidR="004118BB">
        <w:t>D</w:t>
      </w:r>
      <w:r>
        <w:t xml:space="preserve">esign </w:t>
      </w:r>
      <w:r w:rsidR="004118BB">
        <w:t>T</w:t>
      </w:r>
      <w:r>
        <w:t xml:space="preserve">hinking </w:t>
      </w:r>
      <w:r w:rsidR="004118BB">
        <w:t>M</w:t>
      </w:r>
      <w:r>
        <w:t>ethodology.</w:t>
      </w:r>
    </w:p>
    <w:p w14:paraId="7034F9EE" w14:textId="28268BEB" w:rsidR="000156C3" w:rsidRDefault="000156C3" w:rsidP="000156C3">
      <w:pPr>
        <w:pStyle w:val="Heading2"/>
      </w:pPr>
      <w:bookmarkStart w:id="37" w:name="_Toc115950592"/>
      <w:r>
        <w:t>Applied Methodology</w:t>
      </w:r>
      <w:bookmarkEnd w:id="37"/>
    </w:p>
    <w:p w14:paraId="69D289D7" w14:textId="28A91EA1" w:rsidR="00E3488E" w:rsidRDefault="00B859B7" w:rsidP="00E3488E">
      <w:r>
        <w:t xml:space="preserve">Design thinking </w:t>
      </w:r>
      <w:r w:rsidR="00804A3E">
        <w:t xml:space="preserve">methodology </w:t>
      </w:r>
      <w:r w:rsidRPr="00B859B7">
        <w:t>is an innovative problem-solving process</w:t>
      </w:r>
      <w:r>
        <w:t xml:space="preserve"> that helps companies to come up with a desired outcome on a specific problem</w:t>
      </w:r>
      <w:r w:rsidR="007A0EB8">
        <w:t xml:space="preserve"> </w:t>
      </w:r>
      <w:r w:rsidR="007A0EB8">
        <w:fldChar w:fldCharType="begin"/>
      </w:r>
      <w:r w:rsidR="007A0EB8">
        <w:instrText xml:space="preserve"> ADDIN ZOTERO_ITEM CSL_CITATION {"citationID":"PyrIORLc","properties":{"formattedCitation":"(Steinke et al., 2017)","plainCitation":"(Steinke et al., 2017)","noteIndex":0},"citationItems":[{"id":71,"uris":["http://zotero.org/users/local/0LrrM0sI/items/6UG8NIFA"],"itemData":{"id":71,"type":"article-journal","language":"en","page":"5","source":"Zotero","title":"Innovating Information System Development Methodologies with Design Thinking","author":[{"family":"Steinke","given":"Gerhard H"},{"family":"Al-Deen","given":"Meshal Shams"},{"family":"LaBrie","given":"Ryan C"}],"issued":{"date-parts":[["2017"]]}}}],"schema":"https://github.com/citation-style-language/schema/raw/master/csl-citation.json"} </w:instrText>
      </w:r>
      <w:r w:rsidR="007A0EB8">
        <w:fldChar w:fldCharType="separate"/>
      </w:r>
      <w:r w:rsidR="007A0EB8" w:rsidRPr="007A0EB8">
        <w:rPr>
          <w:rFonts w:cs="Times New Roman"/>
        </w:rPr>
        <w:t>(Steinke et al., 2017)</w:t>
      </w:r>
      <w:r w:rsidR="007A0EB8">
        <w:fldChar w:fldCharType="end"/>
      </w:r>
      <w:r>
        <w:t>. The reason for selecting this methodology is because it is an iterative process hence allowing one to go back to a previous step in case of any needed changes and because it will help in coming up with innovative solutions to get the desired outcome. The diagram for the methodology is shown in</w:t>
      </w:r>
      <w:r w:rsidR="00745A17">
        <w:t xml:space="preserve"> </w:t>
      </w:r>
      <w:r w:rsidR="00745A17">
        <w:fldChar w:fldCharType="begin"/>
      </w:r>
      <w:r w:rsidR="00745A17">
        <w:instrText xml:space="preserve"> REF _Ref108299969 \h </w:instrText>
      </w:r>
      <w:r w:rsidR="00745A17">
        <w:fldChar w:fldCharType="separate"/>
      </w:r>
      <w:r w:rsidR="00CC7BDA">
        <w:t xml:space="preserve">Figure </w:t>
      </w:r>
      <w:r w:rsidR="00CC7BDA">
        <w:rPr>
          <w:noProof/>
        </w:rPr>
        <w:t>3</w:t>
      </w:r>
      <w:r w:rsidR="00CC7BDA">
        <w:t>.</w:t>
      </w:r>
      <w:r w:rsidR="00CC7BDA">
        <w:rPr>
          <w:noProof/>
        </w:rPr>
        <w:t>1</w:t>
      </w:r>
      <w:r w:rsidR="00745A17">
        <w:fldChar w:fldCharType="end"/>
      </w:r>
    </w:p>
    <w:p w14:paraId="55EA5D4F" w14:textId="77777777" w:rsidR="007A0EB8" w:rsidRDefault="007A0EB8" w:rsidP="007A0EB8">
      <w:pPr>
        <w:keepNext/>
      </w:pPr>
      <w:r>
        <w:rPr>
          <w:noProof/>
        </w:rPr>
        <w:drawing>
          <wp:inline distT="0" distB="0" distL="0" distR="0" wp14:anchorId="0CEF46EE" wp14:editId="3AF8DB41">
            <wp:extent cx="5731510" cy="3173730"/>
            <wp:effectExtent l="0" t="0" r="2540"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5731510" cy="3173730"/>
                    </a:xfrm>
                    <a:prstGeom prst="rect">
                      <a:avLst/>
                    </a:prstGeom>
                  </pic:spPr>
                </pic:pic>
              </a:graphicData>
            </a:graphic>
          </wp:inline>
        </w:drawing>
      </w:r>
    </w:p>
    <w:p w14:paraId="3CF6341D" w14:textId="3B01F1FC" w:rsidR="00513EA1" w:rsidRDefault="007A0EB8" w:rsidP="007A0EB8">
      <w:pPr>
        <w:jc w:val="center"/>
      </w:pPr>
      <w:bookmarkStart w:id="38" w:name="_Ref108299969"/>
      <w:bookmarkStart w:id="39" w:name="_Toc115950549"/>
      <w:r>
        <w:t xml:space="preserve">Figure </w:t>
      </w:r>
      <w:r w:rsidR="00000000">
        <w:fldChar w:fldCharType="begin"/>
      </w:r>
      <w:r w:rsidR="00000000">
        <w:instrText xml:space="preserve"> STYLEREF 1 \s </w:instrText>
      </w:r>
      <w:r w:rsidR="00000000">
        <w:fldChar w:fldCharType="separate"/>
      </w:r>
      <w:r w:rsidR="00C23F7D">
        <w:rPr>
          <w:noProof/>
        </w:rPr>
        <w:t>3</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1</w:t>
      </w:r>
      <w:r w:rsidR="00000000">
        <w:rPr>
          <w:noProof/>
        </w:rPr>
        <w:fldChar w:fldCharType="end"/>
      </w:r>
      <w:bookmarkEnd w:id="38"/>
      <w:r>
        <w:t xml:space="preserve"> Design thinking methodology (Adopted from</w:t>
      </w:r>
      <w:r>
        <w:fldChar w:fldCharType="begin"/>
      </w:r>
      <w:r w:rsidR="00745A17">
        <w:instrText xml:space="preserve"> ADDIN ZOTERO_ITEM CSL_CITATION {"citationID":"AWYLRoWB","properties":{"formattedCitation":"(Steinke et al., 2017)","plainCitation":"(Steinke et al., 2017)","noteIndex":0},"citationItems":[{"id":71,"uris":["http://zotero.org/users/local/0LrrM0sI/items/6UG8NIFA"],"itemData":{"id":71,"type":"article-journal","language":"en","page":"5","source":"Zotero","title":"Innovating Information System Development Methodologies with Design Thinking","author":[{"family":"Steinke","given":"Gerhard H"},{"family":"Al-Deen","given":"Meshal Shams"},{"family":"LaBrie","given":"Ryan C"}],"issued":{"date-parts":[["2017"]]}}}],"schema":"https://github.com/citation-style-language/schema/raw/master/csl-citation.json"} </w:instrText>
      </w:r>
      <w:r>
        <w:fldChar w:fldCharType="separate"/>
      </w:r>
      <w:r w:rsidR="00745A17" w:rsidRPr="00745A17">
        <w:rPr>
          <w:rFonts w:cs="Times New Roman"/>
        </w:rPr>
        <w:t>(Steinke et al., 2017)</w:t>
      </w:r>
      <w:r>
        <w:fldChar w:fldCharType="end"/>
      </w:r>
      <w:r>
        <w:t>)</w:t>
      </w:r>
      <w:bookmarkEnd w:id="39"/>
    </w:p>
    <w:p w14:paraId="55CEDC13" w14:textId="29DDFA94" w:rsidR="00745A17" w:rsidRDefault="00A92BBD" w:rsidP="00A92BBD">
      <w:pPr>
        <w:pStyle w:val="Heading3"/>
      </w:pPr>
      <w:bookmarkStart w:id="40" w:name="_Toc115950593"/>
      <w:r>
        <w:t>Empathize</w:t>
      </w:r>
      <w:bookmarkEnd w:id="40"/>
    </w:p>
    <w:p w14:paraId="762E9570" w14:textId="7B93DA7D" w:rsidR="00A92BBD" w:rsidRDefault="00A92BBD" w:rsidP="00A92BBD">
      <w:r>
        <w:t>This is</w:t>
      </w:r>
      <w:r w:rsidRPr="00137E4F">
        <w:t xml:space="preserve"> </w:t>
      </w:r>
      <w:r>
        <w:t xml:space="preserve">the process of </w:t>
      </w:r>
      <w:r w:rsidRPr="00137E4F">
        <w:t>get</w:t>
      </w:r>
      <w:r>
        <w:t>ting</w:t>
      </w:r>
      <w:r w:rsidRPr="00137E4F">
        <w:t xml:space="preserve"> a better understand</w:t>
      </w:r>
      <w:r>
        <w:t>ing</w:t>
      </w:r>
      <w:r w:rsidRPr="00137E4F">
        <w:t xml:space="preserve"> of the problem that </w:t>
      </w:r>
      <w:r>
        <w:t>is</w:t>
      </w:r>
      <w:r w:rsidRPr="00137E4F">
        <w:t xml:space="preserve"> to </w:t>
      </w:r>
      <w:r>
        <w:t>be solved</w:t>
      </w:r>
      <w:r w:rsidRPr="00137E4F">
        <w:t>.</w:t>
      </w:r>
      <w:r>
        <w:t xml:space="preserve"> </w:t>
      </w:r>
      <w:r w:rsidRPr="00A92BBD">
        <w:t xml:space="preserve">The goal of this phase </w:t>
      </w:r>
      <w:r w:rsidR="00912C93">
        <w:t>wa</w:t>
      </w:r>
      <w:r w:rsidRPr="00A92BBD">
        <w:t>s to collect requirements by better understanding the users' experiences.</w:t>
      </w:r>
    </w:p>
    <w:p w14:paraId="23C9B0FE" w14:textId="736FB9D0" w:rsidR="00A92BBD" w:rsidRDefault="00A92BBD" w:rsidP="00A92BBD">
      <w:pPr>
        <w:pStyle w:val="Heading4"/>
      </w:pPr>
      <w:r>
        <w:lastRenderedPageBreak/>
        <w:t>Researching User Needs</w:t>
      </w:r>
    </w:p>
    <w:p w14:paraId="203853CE" w14:textId="4B02C63E" w:rsidR="00A92BBD" w:rsidRDefault="00A92BBD" w:rsidP="00A92BBD">
      <w:r>
        <w:t>This phase w</w:t>
      </w:r>
      <w:r w:rsidR="00912C93">
        <w:t>as</w:t>
      </w:r>
      <w:r>
        <w:t xml:space="preserve"> focused on gaining insight into users and their needs. Medical documents and research papers w</w:t>
      </w:r>
      <w:r w:rsidR="00912C93">
        <w:t>ere</w:t>
      </w:r>
      <w:r>
        <w:t xml:space="preserve"> analyzed to discover o</w:t>
      </w:r>
      <w:r w:rsidRPr="00B246AB">
        <w:t xml:space="preserve">pportunities to meet new </w:t>
      </w:r>
      <w:r>
        <w:t xml:space="preserve">user </w:t>
      </w:r>
      <w:r w:rsidRPr="00B246AB">
        <w:t>needs</w:t>
      </w:r>
      <w:r>
        <w:t xml:space="preserve"> that </w:t>
      </w:r>
      <w:r w:rsidR="00912C93">
        <w:t>we</w:t>
      </w:r>
      <w:r>
        <w:t>re lacking in existing</w:t>
      </w:r>
      <w:r w:rsidR="007E203F">
        <w:t xml:space="preserve"> cardiorespiratory </w:t>
      </w:r>
      <w:r w:rsidR="00912C93">
        <w:t>disease classification</w:t>
      </w:r>
      <w:r w:rsidR="007E203F">
        <w:t xml:space="preserve"> systems</w:t>
      </w:r>
      <w:r>
        <w:t>. This hel</w:t>
      </w:r>
      <w:r w:rsidR="007E203F">
        <w:t>p</w:t>
      </w:r>
      <w:r w:rsidR="005C3404">
        <w:t>ed</w:t>
      </w:r>
      <w:r>
        <w:t xml:space="preserve"> get a </w:t>
      </w:r>
      <w:r w:rsidRPr="00137E4F">
        <w:t>better understand</w:t>
      </w:r>
      <w:r>
        <w:t>ing</w:t>
      </w:r>
      <w:r w:rsidRPr="00137E4F">
        <w:t xml:space="preserve"> of the problem that</w:t>
      </w:r>
      <w:r>
        <w:t xml:space="preserve"> </w:t>
      </w:r>
      <w:r w:rsidR="005C3404">
        <w:t>wa</w:t>
      </w:r>
      <w:r w:rsidR="007E203F">
        <w:t>s</w:t>
      </w:r>
      <w:r>
        <w:t xml:space="preserve"> to be solved.</w:t>
      </w:r>
    </w:p>
    <w:p w14:paraId="10DFAE4B" w14:textId="7F7ACF61" w:rsidR="007E203F" w:rsidRDefault="007E203F" w:rsidP="007E203F">
      <w:pPr>
        <w:pStyle w:val="Heading3"/>
      </w:pPr>
      <w:bookmarkStart w:id="41" w:name="_Toc115950594"/>
      <w:r>
        <w:t>Define</w:t>
      </w:r>
      <w:bookmarkEnd w:id="41"/>
    </w:p>
    <w:p w14:paraId="2572B001" w14:textId="16B368B9" w:rsidR="007E203F" w:rsidRDefault="007E203F" w:rsidP="007E203F">
      <w:r>
        <w:t>In this stage</w:t>
      </w:r>
      <w:r w:rsidR="004327D7">
        <w:t xml:space="preserve">, </w:t>
      </w:r>
      <w:r>
        <w:t xml:space="preserve">all the information gained through the empathize stage </w:t>
      </w:r>
      <w:r w:rsidR="005C3404">
        <w:t>we</w:t>
      </w:r>
      <w:r>
        <w:t>re put together to bring focus to the parameters of the issue.</w:t>
      </w:r>
      <w:r w:rsidR="00B40AC5">
        <w:t xml:space="preserve"> </w:t>
      </w:r>
      <w:r w:rsidR="004327D7">
        <w:t xml:space="preserve">The goal of this phase </w:t>
      </w:r>
      <w:r w:rsidR="005C3404">
        <w:t>wa</w:t>
      </w:r>
      <w:r w:rsidR="004327D7">
        <w:t>s to conclude</w:t>
      </w:r>
      <w:r w:rsidR="004327D7" w:rsidRPr="004327D7">
        <w:t xml:space="preserve"> with a requirement statement that clearly define</w:t>
      </w:r>
      <w:r w:rsidR="005C3404">
        <w:t>d</w:t>
      </w:r>
      <w:r w:rsidR="004327D7" w:rsidRPr="004327D7">
        <w:t xml:space="preserve"> the scope and parameters of the problems.</w:t>
      </w:r>
      <w:r w:rsidR="004327D7">
        <w:t xml:space="preserve"> The data collected from secondary documents w</w:t>
      </w:r>
      <w:r w:rsidR="005C3404">
        <w:t>ere</w:t>
      </w:r>
      <w:r w:rsidR="004327D7">
        <w:t xml:space="preserve"> analyzed and organized to better concrete the problems defined. This help</w:t>
      </w:r>
      <w:r w:rsidR="005C3404">
        <w:t>ed</w:t>
      </w:r>
      <w:r w:rsidR="004327D7" w:rsidRPr="00821953">
        <w:t xml:space="preserve"> gather great ideas and </w:t>
      </w:r>
      <w:r w:rsidR="004327D7">
        <w:t xml:space="preserve">in </w:t>
      </w:r>
      <w:r w:rsidR="004327D7" w:rsidRPr="00821953">
        <w:t>understand</w:t>
      </w:r>
      <w:r w:rsidR="004327D7">
        <w:t>ing</w:t>
      </w:r>
      <w:r w:rsidR="004327D7" w:rsidRPr="00821953">
        <w:t xml:space="preserve"> how to use them effectively.</w:t>
      </w:r>
    </w:p>
    <w:p w14:paraId="684A431B" w14:textId="5DBD9AFB" w:rsidR="004327D7" w:rsidRDefault="004327D7" w:rsidP="004327D7">
      <w:pPr>
        <w:pStyle w:val="Heading3"/>
      </w:pPr>
      <w:bookmarkStart w:id="42" w:name="_Toc115950595"/>
      <w:r>
        <w:t>Ideate</w:t>
      </w:r>
      <w:bookmarkEnd w:id="42"/>
    </w:p>
    <w:p w14:paraId="4DEF86FE" w14:textId="09953A55" w:rsidR="004327D7" w:rsidRDefault="00A933A6" w:rsidP="004327D7">
      <w:r w:rsidRPr="00A933A6">
        <w:t>Th</w:t>
      </w:r>
      <w:r>
        <w:t>is</w:t>
      </w:r>
      <w:r w:rsidRPr="00A933A6">
        <w:t xml:space="preserve"> phase consist</w:t>
      </w:r>
      <w:r w:rsidR="005C3404">
        <w:t>ed</w:t>
      </w:r>
      <w:r w:rsidRPr="00A933A6">
        <w:t xml:space="preserve"> of generating different possibilities that could be potential solutions to previously defined problems, or at least a portion of a solution to the proposed challenge.</w:t>
      </w:r>
      <w:r>
        <w:t xml:space="preserve"> Different solutions to the problem w</w:t>
      </w:r>
      <w:r w:rsidR="005C3404">
        <w:t>ere</w:t>
      </w:r>
      <w:r>
        <w:t xml:space="preserve"> generated through brainstorming and this allow</w:t>
      </w:r>
      <w:r w:rsidR="005C3404">
        <w:t>ed</w:t>
      </w:r>
      <w:r>
        <w:t xml:space="preserve"> </w:t>
      </w:r>
      <w:r w:rsidR="008743A7">
        <w:t xml:space="preserve">for more innovative solutions to normalized problems. </w:t>
      </w:r>
      <w:r w:rsidR="00E94FC2">
        <w:t>A system analysis of the proposed solution w</w:t>
      </w:r>
      <w:r w:rsidR="005C3404">
        <w:t>as</w:t>
      </w:r>
      <w:r w:rsidR="00E94FC2">
        <w:t xml:space="preserve"> also done in this stage as seen in section </w:t>
      </w:r>
      <w:r w:rsidR="00E94FC2">
        <w:fldChar w:fldCharType="begin"/>
      </w:r>
      <w:r w:rsidR="00E94FC2">
        <w:instrText xml:space="preserve"> REF _Ref108533725 \r \h </w:instrText>
      </w:r>
      <w:r w:rsidR="00E94FC2">
        <w:fldChar w:fldCharType="separate"/>
      </w:r>
      <w:r w:rsidR="00CC7BDA">
        <w:t>3.3</w:t>
      </w:r>
      <w:r w:rsidR="00E94FC2">
        <w:fldChar w:fldCharType="end"/>
      </w:r>
      <w:r w:rsidR="00E94FC2">
        <w:t>.</w:t>
      </w:r>
    </w:p>
    <w:p w14:paraId="2B61F876" w14:textId="6B4566F0" w:rsidR="008743A7" w:rsidRDefault="008743A7" w:rsidP="008743A7">
      <w:pPr>
        <w:pStyle w:val="Heading3"/>
      </w:pPr>
      <w:bookmarkStart w:id="43" w:name="_Toc115950596"/>
      <w:r>
        <w:t>Prototype</w:t>
      </w:r>
      <w:bookmarkEnd w:id="43"/>
    </w:p>
    <w:p w14:paraId="6D523002" w14:textId="7225F126" w:rsidR="008743A7" w:rsidRPr="001C4065" w:rsidRDefault="008743A7" w:rsidP="008743A7">
      <w:r>
        <w:t xml:space="preserve">This is an experimental phase. It </w:t>
      </w:r>
      <w:r w:rsidRPr="008743A7">
        <w:t>enables teams to identify flaws in their design thinking process while also allowing them to iterate on their product.</w:t>
      </w:r>
      <w:r>
        <w:t xml:space="preserve"> An</w:t>
      </w:r>
      <w:r w:rsidRPr="0088588D">
        <w:t xml:space="preserve"> inexpensive product with specific features</w:t>
      </w:r>
      <w:r>
        <w:t xml:space="preserve"> w</w:t>
      </w:r>
      <w:r w:rsidR="00091711">
        <w:t>as</w:t>
      </w:r>
      <w:r>
        <w:t xml:space="preserve"> created in this phase. </w:t>
      </w:r>
      <w:r w:rsidRPr="005501C9">
        <w:t xml:space="preserve">The aim </w:t>
      </w:r>
      <w:r w:rsidR="00091711">
        <w:t>wa</w:t>
      </w:r>
      <w:r w:rsidRPr="005501C9">
        <w:t xml:space="preserve">s to identify the best possible solution for </w:t>
      </w:r>
      <w:r>
        <w:t>the</w:t>
      </w:r>
      <w:r w:rsidRPr="005501C9">
        <w:t xml:space="preserve"> problem found.</w:t>
      </w:r>
    </w:p>
    <w:p w14:paraId="608AFDE5" w14:textId="0AD42976" w:rsidR="008743A7" w:rsidRDefault="008743A7" w:rsidP="008743A7">
      <w:pPr>
        <w:pStyle w:val="Heading3"/>
      </w:pPr>
      <w:bookmarkStart w:id="44" w:name="_Toc115950597"/>
      <w:r>
        <w:t>Test</w:t>
      </w:r>
      <w:bookmarkEnd w:id="44"/>
    </w:p>
    <w:p w14:paraId="302DCCF4" w14:textId="240B5B27" w:rsidR="001F1F9C" w:rsidRPr="005611E1" w:rsidRDefault="003342EB" w:rsidP="001F1F9C">
      <w:r>
        <w:t xml:space="preserve">The prototype </w:t>
      </w:r>
      <w:r w:rsidR="00091711">
        <w:t xml:space="preserve">that was </w:t>
      </w:r>
      <w:r>
        <w:t xml:space="preserve">created in the previous phase </w:t>
      </w:r>
      <w:r w:rsidR="00091711">
        <w:t>wa</w:t>
      </w:r>
      <w:r>
        <w:t xml:space="preserve">s tested in this step to see how well it solved the </w:t>
      </w:r>
      <w:r w:rsidRPr="00925E87">
        <w:t>problem</w:t>
      </w:r>
      <w:r>
        <w:t>s</w:t>
      </w:r>
      <w:r w:rsidRPr="00925E87">
        <w:t xml:space="preserve"> that </w:t>
      </w:r>
      <w:r>
        <w:t>were</w:t>
      </w:r>
      <w:r w:rsidRPr="00925E87">
        <w:t xml:space="preserve"> initially analyzed in stages one and two.</w:t>
      </w:r>
      <w:r>
        <w:t xml:space="preserve"> A</w:t>
      </w:r>
      <w:r w:rsidRPr="00925E87">
        <w:t xml:space="preserve">lterations and refinements </w:t>
      </w:r>
      <w:r>
        <w:t>w</w:t>
      </w:r>
      <w:r w:rsidR="00091711">
        <w:t>ere</w:t>
      </w:r>
      <w:r>
        <w:t xml:space="preserve"> made</w:t>
      </w:r>
      <w:r w:rsidRPr="00925E87">
        <w:t xml:space="preserve"> to make the product more polished for </w:t>
      </w:r>
      <w:r>
        <w:t>user</w:t>
      </w:r>
      <w:r w:rsidRPr="00925E87">
        <w:t xml:space="preserve"> needs.</w:t>
      </w:r>
      <w:r>
        <w:t xml:space="preserve"> </w:t>
      </w:r>
      <w:r w:rsidRPr="00925E87">
        <w:t>With this process, it</w:t>
      </w:r>
      <w:r>
        <w:t xml:space="preserve"> </w:t>
      </w:r>
      <w:r w:rsidR="00091711">
        <w:t>allowed</w:t>
      </w:r>
      <w:r w:rsidRPr="00925E87">
        <w:t xml:space="preserve"> </w:t>
      </w:r>
      <w:r>
        <w:t>going</w:t>
      </w:r>
      <w:r w:rsidRPr="00925E87">
        <w:t xml:space="preserve"> back to previous stages and revis</w:t>
      </w:r>
      <w:r w:rsidR="00091711">
        <w:t>ing</w:t>
      </w:r>
      <w:r w:rsidRPr="00925E87">
        <w:t xml:space="preserve"> </w:t>
      </w:r>
      <w:r>
        <w:t>the</w:t>
      </w:r>
      <w:r w:rsidRPr="00925E87">
        <w:t xml:space="preserve"> information to get the best outcomes f</w:t>
      </w:r>
      <w:r w:rsidR="0066298B">
        <w:t>rom</w:t>
      </w:r>
      <w:r w:rsidRPr="00925E87">
        <w:t xml:space="preserve"> the </w:t>
      </w:r>
      <w:r>
        <w:t>model</w:t>
      </w:r>
      <w:r w:rsidRPr="00925E87">
        <w:t>.</w:t>
      </w:r>
      <w:r w:rsidR="001F1F9C">
        <w:t xml:space="preserve"> The testing paradigms that w</w:t>
      </w:r>
      <w:r w:rsidR="00091711">
        <w:t>ere</w:t>
      </w:r>
      <w:r w:rsidR="001F1F9C">
        <w:t xml:space="preserve"> used are unit and integration testing.</w:t>
      </w:r>
    </w:p>
    <w:p w14:paraId="6E9C186C" w14:textId="77777777" w:rsidR="001F1F9C" w:rsidRDefault="001F1F9C" w:rsidP="001F1F9C">
      <w:pPr>
        <w:pStyle w:val="ListParagraph"/>
        <w:numPr>
          <w:ilvl w:val="0"/>
          <w:numId w:val="13"/>
        </w:numPr>
        <w:rPr>
          <w:b/>
          <w:bCs/>
        </w:rPr>
      </w:pPr>
      <w:r>
        <w:rPr>
          <w:b/>
          <w:bCs/>
        </w:rPr>
        <w:t>Unit Testing</w:t>
      </w:r>
    </w:p>
    <w:p w14:paraId="70C850A7" w14:textId="3D3CE0B0" w:rsidR="001F1F9C" w:rsidRDefault="001F1F9C" w:rsidP="001F1F9C">
      <w:pPr>
        <w:pStyle w:val="ListParagraph"/>
        <w:ind w:left="1080"/>
      </w:pPr>
      <w:r>
        <w:t>The different modules of the model w</w:t>
      </w:r>
      <w:r w:rsidR="00091711">
        <w:t>ere</w:t>
      </w:r>
      <w:r>
        <w:t xml:space="preserve"> tested independently, using glass-box mechanism. This is important as it check</w:t>
      </w:r>
      <w:r w:rsidR="00091711">
        <w:t>ed</w:t>
      </w:r>
      <w:r>
        <w:t xml:space="preserve"> if the modules </w:t>
      </w:r>
      <w:r w:rsidR="00091711">
        <w:t>we</w:t>
      </w:r>
      <w:r>
        <w:t>re meeting the requirements set in the initial stages of development.</w:t>
      </w:r>
    </w:p>
    <w:p w14:paraId="1E3621A0" w14:textId="769C039B" w:rsidR="001F1F9C" w:rsidRDefault="001F1F9C" w:rsidP="001F1F9C">
      <w:pPr>
        <w:pStyle w:val="ListParagraph"/>
        <w:numPr>
          <w:ilvl w:val="0"/>
          <w:numId w:val="13"/>
        </w:numPr>
        <w:rPr>
          <w:b/>
          <w:bCs/>
        </w:rPr>
      </w:pPr>
      <w:r>
        <w:rPr>
          <w:b/>
          <w:bCs/>
        </w:rPr>
        <w:lastRenderedPageBreak/>
        <w:t>Integration Testing</w:t>
      </w:r>
    </w:p>
    <w:p w14:paraId="087EDA2B" w14:textId="3AFDA50E" w:rsidR="001F1F9C" w:rsidRPr="001F1F9C" w:rsidRDefault="001F1F9C" w:rsidP="001F1F9C">
      <w:pPr>
        <w:pStyle w:val="ListParagraph"/>
        <w:ind w:left="1080"/>
        <w:rPr>
          <w:b/>
          <w:bCs/>
        </w:rPr>
      </w:pPr>
      <w:r>
        <w:t>Keras w</w:t>
      </w:r>
      <w:r w:rsidR="00091711">
        <w:t>as</w:t>
      </w:r>
      <w:r>
        <w:t xml:space="preserve"> used to evaluate the performance of the model. This w</w:t>
      </w:r>
      <w:r w:rsidR="00091711">
        <w:t>as</w:t>
      </w:r>
      <w:r>
        <w:t xml:space="preserve"> done by creating a plot of expected results against the results produced by the model.</w:t>
      </w:r>
    </w:p>
    <w:p w14:paraId="72ED30E9" w14:textId="459DCB03" w:rsidR="000156C3" w:rsidRDefault="000156C3" w:rsidP="000156C3">
      <w:pPr>
        <w:pStyle w:val="Heading2"/>
      </w:pPr>
      <w:bookmarkStart w:id="45" w:name="_Ref108533725"/>
      <w:bookmarkStart w:id="46" w:name="_Toc115950598"/>
      <w:r>
        <w:t>System Analysis</w:t>
      </w:r>
      <w:bookmarkEnd w:id="45"/>
      <w:bookmarkEnd w:id="46"/>
    </w:p>
    <w:p w14:paraId="04EB1CD1" w14:textId="77777777" w:rsidR="00897D18" w:rsidRDefault="00897D18" w:rsidP="00897D18">
      <w:pPr>
        <w:pStyle w:val="Heading3"/>
      </w:pPr>
      <w:bookmarkStart w:id="47" w:name="_Toc115950599"/>
      <w:r>
        <w:t>Approach to Design and Development</w:t>
      </w:r>
      <w:bookmarkEnd w:id="47"/>
    </w:p>
    <w:p w14:paraId="3ED0BB7B" w14:textId="356387F3" w:rsidR="00AD2BD9" w:rsidRDefault="00AD2BD9" w:rsidP="00857F51">
      <w:r>
        <w:t xml:space="preserve">The approach used in the developed solution is OOAD. It is </w:t>
      </w:r>
      <w:r w:rsidRPr="00E70E31">
        <w:t>a technical method of analyzing and designing an application based on that system’s</w:t>
      </w:r>
      <w:r>
        <w:t xml:space="preserve"> </w:t>
      </w:r>
      <w:r w:rsidRPr="00E70E31">
        <w:t>object models</w:t>
      </w:r>
      <w:r>
        <w:t>.</w:t>
      </w:r>
      <w:r w:rsidRPr="000804A9">
        <w:t xml:space="preserve"> Each object represents some entity of interest in the system being modeled, and is characterized by its class, its state (data elements), and its behavior</w:t>
      </w:r>
      <w:r>
        <w:t xml:space="preserve"> for example, a physician</w:t>
      </w:r>
      <w:r w:rsidRPr="00E70E31">
        <w:t>.</w:t>
      </w:r>
    </w:p>
    <w:p w14:paraId="7EE863BF" w14:textId="06E94A36" w:rsidR="00857F51" w:rsidRDefault="00D83B01" w:rsidP="00857F51">
      <w:r w:rsidRPr="006618E6">
        <w:t xml:space="preserve">The purpose of the systems analysis phase </w:t>
      </w:r>
      <w:r w:rsidR="00091711">
        <w:t>wa</w:t>
      </w:r>
      <w:r w:rsidRPr="006618E6">
        <w:t>s to build a logical model of the new system.</w:t>
      </w:r>
      <w:r>
        <w:t xml:space="preserve"> The analysis tool that w</w:t>
      </w:r>
      <w:r w:rsidR="00091711">
        <w:t>as</w:t>
      </w:r>
      <w:r>
        <w:t xml:space="preserve"> used to draw the diagrams is Visual Paradigm.</w:t>
      </w:r>
    </w:p>
    <w:p w14:paraId="6ABB1DF1" w14:textId="00781E39" w:rsidR="00D83B01" w:rsidRDefault="00D83B01" w:rsidP="00D83B01">
      <w:pPr>
        <w:pStyle w:val="Heading3"/>
      </w:pPr>
      <w:bookmarkStart w:id="48" w:name="_Toc115950600"/>
      <w:r>
        <w:t>Use-Case Diagram</w:t>
      </w:r>
      <w:bookmarkEnd w:id="48"/>
    </w:p>
    <w:p w14:paraId="68157BE6" w14:textId="77777777" w:rsidR="00643AEC" w:rsidRDefault="00D83B01" w:rsidP="00643AEC">
      <w:r w:rsidRPr="00306D3A">
        <w:t>A use case describes the</w:t>
      </w:r>
      <w:r>
        <w:t xml:space="preserve"> steps in a specific business function or process</w:t>
      </w:r>
      <w:r w:rsidRPr="00306D3A">
        <w:t>. It shows the interaction of things outside the system with the system itself.</w:t>
      </w:r>
      <w:r>
        <w:t xml:space="preserve"> The various processes within the solution w</w:t>
      </w:r>
      <w:r w:rsidR="00091711">
        <w:t>ere</w:t>
      </w:r>
      <w:r>
        <w:t xml:space="preserve"> modelled for example </w:t>
      </w:r>
      <w:r w:rsidR="00C76859">
        <w:t xml:space="preserve">filtering </w:t>
      </w:r>
      <w:r w:rsidR="00912C93">
        <w:t>o</w:t>
      </w:r>
      <w:r w:rsidR="00C76859">
        <w:t>ut noise form the audio data</w:t>
      </w:r>
      <w:r>
        <w:t>. This</w:t>
      </w:r>
      <w:r w:rsidR="00912C93">
        <w:t xml:space="preserve"> diagram</w:t>
      </w:r>
      <w:r w:rsidR="00ED3169">
        <w:t xml:space="preserve"> help</w:t>
      </w:r>
      <w:r w:rsidR="00091711">
        <w:t>ed</w:t>
      </w:r>
      <w:r w:rsidR="00ED3169">
        <w:t xml:space="preserve"> </w:t>
      </w:r>
      <w:r>
        <w:t>in identifying actors in a specific use-case and the functions they perform</w:t>
      </w:r>
      <w:r w:rsidR="00091711">
        <w:t>ed</w:t>
      </w:r>
      <w:r>
        <w:t xml:space="preserve"> on the system. </w:t>
      </w:r>
      <w:bookmarkStart w:id="49" w:name="_Toc115950602"/>
    </w:p>
    <w:p w14:paraId="5B8B3FAE" w14:textId="40932594" w:rsidR="00643AEC" w:rsidRDefault="00643AEC" w:rsidP="00643AEC">
      <w:pPr>
        <w:pStyle w:val="Heading3"/>
      </w:pPr>
      <w:r>
        <w:t>System Sequence Diagram</w:t>
      </w:r>
      <w:bookmarkEnd w:id="49"/>
    </w:p>
    <w:p w14:paraId="06CBD978" w14:textId="052FC270" w:rsidR="00643AEC" w:rsidRDefault="00643AEC" w:rsidP="00D83B01">
      <w:r>
        <w:t>A system sequence diagram is a dynamic model of a use case, showing the interaction among processes during a specified time. A system sequence diagram graphically documents the use case by showing the processes, the messages, and the timing of the messages. This diagram was drawn to visualize how the actors of the system interacted among each other and the system itself.</w:t>
      </w:r>
    </w:p>
    <w:p w14:paraId="45FB2F10" w14:textId="6E78DD77" w:rsidR="00642754" w:rsidRDefault="00642754" w:rsidP="00642754">
      <w:pPr>
        <w:pStyle w:val="Heading3"/>
      </w:pPr>
      <w:bookmarkStart w:id="50" w:name="_Toc115950601"/>
      <w:r>
        <w:t>Sequence Diagram</w:t>
      </w:r>
      <w:bookmarkEnd w:id="50"/>
    </w:p>
    <w:p w14:paraId="2DD50436" w14:textId="614BF054" w:rsidR="00905E85" w:rsidRPr="00905E85" w:rsidRDefault="00905E85" w:rsidP="00905E85">
      <w:bookmarkStart w:id="51" w:name="_Hlk108394051"/>
      <w:r w:rsidRPr="00EF5ACC">
        <w:t xml:space="preserve">A sequence diagram </w:t>
      </w:r>
      <w:r>
        <w:t xml:space="preserve">shows </w:t>
      </w:r>
      <w:r w:rsidRPr="00EF5ACC">
        <w:t xml:space="preserve">the interaction among </w:t>
      </w:r>
      <w:r>
        <w:t>objects</w:t>
      </w:r>
      <w:r w:rsidRPr="00EF5ACC">
        <w:t xml:space="preserve"> during a specified time</w:t>
      </w:r>
      <w:r>
        <w:t xml:space="preserve">. </w:t>
      </w:r>
      <w:r w:rsidRPr="00916AF2">
        <w:t>The elements participating in a sequence diagram are objects. The messages exchanged by these elements are method invocations.</w:t>
      </w:r>
      <w:r>
        <w:t xml:space="preserve"> The sequence diagram w</w:t>
      </w:r>
      <w:r w:rsidR="00091711">
        <w:t>as</w:t>
      </w:r>
      <w:r>
        <w:t xml:space="preserve"> modelled to show various methods of a given class within the system. This diagram</w:t>
      </w:r>
      <w:r w:rsidR="00103204">
        <w:t xml:space="preserve"> help</w:t>
      </w:r>
      <w:r w:rsidR="00727D2E">
        <w:t>ed</w:t>
      </w:r>
      <w:r>
        <w:t xml:space="preserve"> visualize the </w:t>
      </w:r>
      <w:r w:rsidR="00103204">
        <w:t>interactions between different objects of the system</w:t>
      </w:r>
      <w:r>
        <w:t xml:space="preserve">. </w:t>
      </w:r>
      <w:bookmarkEnd w:id="51"/>
    </w:p>
    <w:p w14:paraId="483BE431" w14:textId="31F0C613" w:rsidR="00BA7448" w:rsidRDefault="00BA7448" w:rsidP="00BA7448">
      <w:pPr>
        <w:pStyle w:val="Heading3"/>
      </w:pPr>
      <w:bookmarkStart w:id="52" w:name="_Toc115950603"/>
      <w:r>
        <w:lastRenderedPageBreak/>
        <w:t>Entity Relationship Diagram</w:t>
      </w:r>
      <w:bookmarkEnd w:id="52"/>
    </w:p>
    <w:p w14:paraId="71CA53E3" w14:textId="2F0D6D6E" w:rsidR="004400A9" w:rsidRDefault="00905E85" w:rsidP="004400A9">
      <w:r>
        <w:t>An ERD is a model that shows the logical relationships and interaction among system entities. This w</w:t>
      </w:r>
      <w:r w:rsidR="000C2DA6">
        <w:t>as</w:t>
      </w:r>
      <w:r>
        <w:t xml:space="preserve"> drawn to provide an overall view of the system, the entities, their attributes, and relationships</w:t>
      </w:r>
      <w:r w:rsidR="00103204">
        <w:t xml:space="preserve"> between the system entities and the system itself</w:t>
      </w:r>
      <w:r>
        <w:t xml:space="preserve">. </w:t>
      </w:r>
    </w:p>
    <w:p w14:paraId="312BD63A" w14:textId="7BD77A15" w:rsidR="004400A9" w:rsidRDefault="004400A9" w:rsidP="004400A9">
      <w:pPr>
        <w:pStyle w:val="Heading3"/>
      </w:pPr>
      <w:bookmarkStart w:id="53" w:name="_Toc115950604"/>
      <w:r>
        <w:t>Class Diagram</w:t>
      </w:r>
      <w:bookmarkEnd w:id="53"/>
    </w:p>
    <w:p w14:paraId="7A012645" w14:textId="77777777" w:rsidR="004400A9" w:rsidRDefault="004400A9" w:rsidP="004400A9">
      <w:r>
        <w:t>A class diagram shows the object classes and relationships involved in a use case. The diagrams were drawn to identify objects that belong to a class and their attributes together with methods that would be invoked.</w:t>
      </w:r>
    </w:p>
    <w:p w14:paraId="19261A2F" w14:textId="77777777" w:rsidR="004400A9" w:rsidRDefault="004400A9" w:rsidP="004400A9">
      <w:pPr>
        <w:pStyle w:val="Heading3"/>
      </w:pPr>
      <w:bookmarkStart w:id="54" w:name="_Toc76551257"/>
      <w:bookmarkStart w:id="55" w:name="_Toc82592312"/>
      <w:bookmarkStart w:id="56" w:name="_Toc115950605"/>
      <w:r>
        <w:t>Activity Diagram</w:t>
      </w:r>
      <w:bookmarkEnd w:id="54"/>
      <w:bookmarkEnd w:id="55"/>
      <w:bookmarkEnd w:id="56"/>
    </w:p>
    <w:p w14:paraId="272FD9FC" w14:textId="27E43DC3" w:rsidR="004400A9" w:rsidRPr="00905E85" w:rsidRDefault="004400A9" w:rsidP="00905E85">
      <w:r>
        <w:t xml:space="preserve">An activity diagram resembles a horizontal flowchart that shows the actions and events as they occur. Activity diagrams show the order in which the actions take place and identify the outcomes. This diagram was drawn and used to identify actions of the users and the events associated with these actions. </w:t>
      </w:r>
    </w:p>
    <w:p w14:paraId="1DF71DC6" w14:textId="17206B30" w:rsidR="00725DF5" w:rsidRDefault="000156C3" w:rsidP="00725DF5">
      <w:pPr>
        <w:pStyle w:val="Heading2"/>
      </w:pPr>
      <w:bookmarkStart w:id="57" w:name="_Toc115950606"/>
      <w:r>
        <w:t>System Design</w:t>
      </w:r>
      <w:bookmarkEnd w:id="57"/>
    </w:p>
    <w:p w14:paraId="55804DF7" w14:textId="77777777" w:rsidR="007D4DE4" w:rsidRDefault="007D4DE4" w:rsidP="007D4DE4">
      <w:pPr>
        <w:pStyle w:val="Heading3"/>
      </w:pPr>
      <w:bookmarkStart w:id="58" w:name="_Toc76551259"/>
      <w:bookmarkStart w:id="59" w:name="_Toc82592314"/>
      <w:bookmarkStart w:id="60" w:name="_Toc115950607"/>
      <w:r>
        <w:t>Database Schema</w:t>
      </w:r>
      <w:bookmarkEnd w:id="58"/>
      <w:bookmarkEnd w:id="59"/>
      <w:bookmarkEnd w:id="60"/>
    </w:p>
    <w:p w14:paraId="51BCDD3D" w14:textId="68CD0987" w:rsidR="007D4DE4" w:rsidRDefault="007D4DE4" w:rsidP="007D4DE4">
      <w:r w:rsidRPr="00F92ADE">
        <w:t>A</w:t>
      </w:r>
      <w:r>
        <w:t xml:space="preserve"> </w:t>
      </w:r>
      <w:r w:rsidRPr="00F92ADE">
        <w:t>database schem</w:t>
      </w:r>
      <w:r>
        <w:t xml:space="preserve">a </w:t>
      </w:r>
      <w:r w:rsidRPr="00F92ADE">
        <w:t>is an abstract design that represents the storage of your data in a database.</w:t>
      </w:r>
      <w:r>
        <w:t xml:space="preserve"> The data was organized in form of tables. This schema helped visualize how login details and respiratory sounds would be structured.</w:t>
      </w:r>
    </w:p>
    <w:p w14:paraId="1CF36BF1" w14:textId="6D2770C4" w:rsidR="00515F1F" w:rsidRDefault="00515F1F" w:rsidP="00515F1F">
      <w:pPr>
        <w:pStyle w:val="Heading3"/>
      </w:pPr>
      <w:bookmarkStart w:id="61" w:name="_Toc115950608"/>
      <w:r>
        <w:t>Wireframes</w:t>
      </w:r>
      <w:bookmarkEnd w:id="61"/>
    </w:p>
    <w:p w14:paraId="1D1DF170" w14:textId="351435F1" w:rsidR="00515F1F" w:rsidRPr="00515F1F" w:rsidRDefault="00515F1F" w:rsidP="00515F1F">
      <w:r>
        <w:t xml:space="preserve">Wireframes are a layout of a screen’s interface </w:t>
      </w:r>
      <w:r w:rsidRPr="00BF295F">
        <w:t>which show how people w</w:t>
      </w:r>
      <w:r>
        <w:t>ould</w:t>
      </w:r>
      <w:r w:rsidRPr="00BF295F">
        <w:t xml:space="preserve"> use the product.</w:t>
      </w:r>
      <w:r>
        <w:t xml:space="preserve"> The wireframes were used to</w:t>
      </w:r>
      <w:r w:rsidRPr="00107309">
        <w:t xml:space="preserve"> illustrate each step of the </w:t>
      </w:r>
      <w:r>
        <w:t>u</w:t>
      </w:r>
      <w:r w:rsidRPr="00107309">
        <w:t xml:space="preserve">ser’s </w:t>
      </w:r>
      <w:r>
        <w:t>j</w:t>
      </w:r>
      <w:r w:rsidRPr="00107309">
        <w:t xml:space="preserve">ourney within </w:t>
      </w:r>
      <w:r>
        <w:t>the developed system</w:t>
      </w:r>
      <w:r w:rsidRPr="00107309">
        <w:t xml:space="preserve"> </w:t>
      </w:r>
      <w:r>
        <w:t>to</w:t>
      </w:r>
      <w:r w:rsidRPr="00107309">
        <w:t xml:space="preserve"> pinpoint </w:t>
      </w:r>
      <w:proofErr w:type="gramStart"/>
      <w:r w:rsidRPr="00107309">
        <w:t>possible pitfalls</w:t>
      </w:r>
      <w:proofErr w:type="gramEnd"/>
      <w:r w:rsidRPr="00107309">
        <w:t xml:space="preserve"> before development starts.</w:t>
      </w:r>
    </w:p>
    <w:p w14:paraId="31207157" w14:textId="7C05C109" w:rsidR="009E0092" w:rsidRDefault="009E0092" w:rsidP="009E0092">
      <w:pPr>
        <w:pStyle w:val="Heading3"/>
      </w:pPr>
      <w:bookmarkStart w:id="62" w:name="_Toc115950609"/>
      <w:r>
        <w:t>System Architecture</w:t>
      </w:r>
      <w:bookmarkEnd w:id="62"/>
    </w:p>
    <w:p w14:paraId="03CB6697" w14:textId="263C3907" w:rsidR="009E0092" w:rsidRPr="009E0092" w:rsidRDefault="009E0092" w:rsidP="009E0092">
      <w:r w:rsidRPr="00156375">
        <w:t>System architecture translates the logical design of an information system into a physical structure that includes hardware, software, network support, processing methods, and security.</w:t>
      </w:r>
      <w:r>
        <w:t xml:space="preserve"> This </w:t>
      </w:r>
      <w:r w:rsidR="00CD18A4">
        <w:t>gave</w:t>
      </w:r>
      <w:r>
        <w:t xml:space="preserve"> a brief overview of the </w:t>
      </w:r>
      <w:r w:rsidR="00CD18A4">
        <w:t>develop</w:t>
      </w:r>
      <w:r>
        <w:t xml:space="preserve">ed system, therefore </w:t>
      </w:r>
      <w:r w:rsidR="00CD18A4">
        <w:t>was</w:t>
      </w:r>
      <w:r>
        <w:t xml:space="preserve"> used to envision all components and their interaction with the system.</w:t>
      </w:r>
    </w:p>
    <w:p w14:paraId="1EFCB316" w14:textId="37A930F9" w:rsidR="000156C3" w:rsidRDefault="000156C3" w:rsidP="000156C3">
      <w:pPr>
        <w:pStyle w:val="Heading2"/>
      </w:pPr>
      <w:bookmarkStart w:id="63" w:name="_Toc115950610"/>
      <w:r>
        <w:lastRenderedPageBreak/>
        <w:t>Tools and Techniques Used</w:t>
      </w:r>
      <w:bookmarkEnd w:id="63"/>
    </w:p>
    <w:p w14:paraId="690151B9" w14:textId="1E9C9EBA" w:rsidR="00FC4BB6" w:rsidRDefault="00FC4BB6" w:rsidP="00FC4BB6">
      <w:pPr>
        <w:pStyle w:val="Heading3"/>
      </w:pPr>
      <w:bookmarkStart w:id="64" w:name="_Toc115950611"/>
      <w:r>
        <w:t>Python</w:t>
      </w:r>
      <w:bookmarkEnd w:id="64"/>
    </w:p>
    <w:p w14:paraId="7982118B" w14:textId="09D823E8" w:rsidR="00FC4BB6" w:rsidRDefault="00FC4BB6" w:rsidP="00FC4BB6">
      <w:r>
        <w:t>The programming language that w</w:t>
      </w:r>
      <w:r w:rsidR="00CD18A4">
        <w:t>as</w:t>
      </w:r>
      <w:r>
        <w:t xml:space="preserve"> used to develop the proposed solution is python, which is high-lev</w:t>
      </w:r>
      <w:r w:rsidR="003C5984">
        <w:t>e</w:t>
      </w:r>
      <w:r>
        <w:t xml:space="preserve">l and best suited for </w:t>
      </w:r>
      <w:r w:rsidR="003C5984">
        <w:t>machine learning projects. Libraries within python that w</w:t>
      </w:r>
      <w:r w:rsidR="00CD18A4">
        <w:t xml:space="preserve">ere </w:t>
      </w:r>
      <w:r w:rsidR="003C5984">
        <w:t>used include:</w:t>
      </w:r>
    </w:p>
    <w:p w14:paraId="108BBF5E" w14:textId="79527514" w:rsidR="003C5984" w:rsidRDefault="003C5984" w:rsidP="003C5984">
      <w:pPr>
        <w:pStyle w:val="ListParagraph"/>
        <w:numPr>
          <w:ilvl w:val="0"/>
          <w:numId w:val="10"/>
        </w:numPr>
        <w:rPr>
          <w:b/>
          <w:bCs/>
        </w:rPr>
      </w:pPr>
      <w:r>
        <w:rPr>
          <w:b/>
          <w:bCs/>
        </w:rPr>
        <w:t>Librosa</w:t>
      </w:r>
    </w:p>
    <w:p w14:paraId="6B62754D" w14:textId="305358B0" w:rsidR="003C5984" w:rsidRPr="003C5984" w:rsidRDefault="003C5984" w:rsidP="003C5984">
      <w:pPr>
        <w:pStyle w:val="ListParagraph"/>
        <w:ind w:left="1080"/>
      </w:pPr>
      <w:r>
        <w:t>This is a python package for audio and music analysis. It w</w:t>
      </w:r>
      <w:r w:rsidR="00CD18A4">
        <w:t>as</w:t>
      </w:r>
      <w:r>
        <w:t xml:space="preserve"> used for feature extraction from the audio data.</w:t>
      </w:r>
    </w:p>
    <w:p w14:paraId="763A6DD6" w14:textId="14B757FC" w:rsidR="003C5984" w:rsidRDefault="003C5984" w:rsidP="003C5984">
      <w:pPr>
        <w:pStyle w:val="ListParagraph"/>
        <w:numPr>
          <w:ilvl w:val="0"/>
          <w:numId w:val="10"/>
        </w:numPr>
        <w:rPr>
          <w:b/>
          <w:bCs/>
        </w:rPr>
      </w:pPr>
      <w:r>
        <w:rPr>
          <w:b/>
          <w:bCs/>
        </w:rPr>
        <w:t>Matplotlib</w:t>
      </w:r>
    </w:p>
    <w:p w14:paraId="58B729B3" w14:textId="7D2B2C55" w:rsidR="003C5984" w:rsidRPr="003C5984" w:rsidRDefault="003C5984" w:rsidP="003C5984">
      <w:pPr>
        <w:pStyle w:val="ListParagraph"/>
        <w:ind w:left="1080"/>
      </w:pPr>
      <w:r>
        <w:t xml:space="preserve">This is </w:t>
      </w:r>
      <w:r w:rsidR="00CD6B8B">
        <w:t>a library used to create static, animated and interactive visualizations in python. It w</w:t>
      </w:r>
      <w:r w:rsidR="00CD18A4">
        <w:t>as</w:t>
      </w:r>
      <w:r w:rsidR="00CD6B8B">
        <w:t xml:space="preserve"> used for data visualization of the Mel spectrograms.</w:t>
      </w:r>
    </w:p>
    <w:p w14:paraId="31F85E26" w14:textId="567A93D8" w:rsidR="003C5984" w:rsidRDefault="003C5984" w:rsidP="003C5984">
      <w:pPr>
        <w:pStyle w:val="ListParagraph"/>
        <w:numPr>
          <w:ilvl w:val="0"/>
          <w:numId w:val="10"/>
        </w:numPr>
        <w:rPr>
          <w:b/>
          <w:bCs/>
        </w:rPr>
      </w:pPr>
      <w:r>
        <w:rPr>
          <w:b/>
          <w:bCs/>
        </w:rPr>
        <w:t>Keras</w:t>
      </w:r>
    </w:p>
    <w:p w14:paraId="6584A11C" w14:textId="4C11FE17" w:rsidR="009A0137" w:rsidRPr="009A0137" w:rsidRDefault="00CD6B8B" w:rsidP="009A0137">
      <w:pPr>
        <w:pStyle w:val="ListParagraph"/>
        <w:ind w:left="1080"/>
      </w:pPr>
      <w:r>
        <w:t xml:space="preserve">This python library </w:t>
      </w:r>
      <w:r w:rsidR="009A0137">
        <w:t>provides an interface for artificial neural networks This library will be used to construct the CNN model, with TensorFlow in the backend.</w:t>
      </w:r>
    </w:p>
    <w:p w14:paraId="393C1030" w14:textId="694D9B42" w:rsidR="00FC4BB6" w:rsidRDefault="00FC4BB6" w:rsidP="00FC4BB6">
      <w:pPr>
        <w:pStyle w:val="Heading3"/>
      </w:pPr>
      <w:bookmarkStart w:id="65" w:name="_Toc115950612"/>
      <w:r>
        <w:t>Kaggle</w:t>
      </w:r>
      <w:bookmarkEnd w:id="65"/>
    </w:p>
    <w:p w14:paraId="614A2A30" w14:textId="3AC5AA84" w:rsidR="009A0137" w:rsidRPr="009A0137" w:rsidRDefault="009A0137" w:rsidP="009A0137">
      <w:r>
        <w:t xml:space="preserve">The dataset </w:t>
      </w:r>
      <w:r w:rsidR="00CD18A4">
        <w:t xml:space="preserve">that was used </w:t>
      </w:r>
      <w:r>
        <w:t>to train and test the model w</w:t>
      </w:r>
      <w:r w:rsidR="00CD18A4">
        <w:t>as</w:t>
      </w:r>
      <w:r>
        <w:t xml:space="preserve"> retrieved from Kaggle.</w:t>
      </w:r>
      <w:r w:rsidR="00BA0D4C">
        <w:t xml:space="preserve"> The dataset w</w:t>
      </w:r>
      <w:r w:rsidR="00CD18A4">
        <w:t>as</w:t>
      </w:r>
      <w:r w:rsidR="00BA0D4C">
        <w:t xml:space="preserve"> split using k-fold cross validation for training and testing, </w:t>
      </w:r>
      <w:proofErr w:type="gramStart"/>
      <w:r w:rsidR="00BA0D4C">
        <w:t>in order to</w:t>
      </w:r>
      <w:proofErr w:type="gramEnd"/>
      <w:r w:rsidR="00BA0D4C">
        <w:t xml:space="preserve"> increase the size of the dataset.</w:t>
      </w:r>
    </w:p>
    <w:p w14:paraId="54E9BD99" w14:textId="2FCE7EFF" w:rsidR="00FC4BB6" w:rsidRDefault="00FC4BB6" w:rsidP="00FC4BB6">
      <w:pPr>
        <w:pStyle w:val="Heading3"/>
      </w:pPr>
      <w:bookmarkStart w:id="66" w:name="_Toc115950613"/>
      <w:r>
        <w:t>GitHub</w:t>
      </w:r>
      <w:bookmarkEnd w:id="66"/>
    </w:p>
    <w:p w14:paraId="1FEAD069" w14:textId="76F8C64C" w:rsidR="00BA0D4C" w:rsidRPr="00BA0D4C" w:rsidRDefault="00496C4F" w:rsidP="00BA0D4C">
      <w:r>
        <w:t>This online collaboration tool w</w:t>
      </w:r>
      <w:r w:rsidR="00CD18A4">
        <w:t>as</w:t>
      </w:r>
      <w:r>
        <w:t xml:space="preserve"> </w:t>
      </w:r>
      <w:r w:rsidR="009E0092">
        <w:t>used</w:t>
      </w:r>
      <w:r>
        <w:t xml:space="preserve"> to store the code and act as a backup in case of any </w:t>
      </w:r>
      <w:r w:rsidR="009E0092">
        <w:t>system failures</w:t>
      </w:r>
      <w:r>
        <w:t xml:space="preserve"> in the future. </w:t>
      </w:r>
    </w:p>
    <w:p w14:paraId="0A61D9A3" w14:textId="77777777" w:rsidR="00497179" w:rsidRDefault="000156C3" w:rsidP="00497179">
      <w:pPr>
        <w:pStyle w:val="Heading2"/>
      </w:pPr>
      <w:bookmarkStart w:id="67" w:name="_Toc115950614"/>
      <w:r>
        <w:t>System Deliverables and Milestones</w:t>
      </w:r>
      <w:bookmarkEnd w:id="67"/>
    </w:p>
    <w:p w14:paraId="22E6A6E3" w14:textId="19967DBF" w:rsidR="003A4DCA" w:rsidRDefault="003A4DCA" w:rsidP="003A4DCA">
      <w:pPr>
        <w:pStyle w:val="Heading3"/>
      </w:pPr>
      <w:bookmarkStart w:id="68" w:name="_Toc115950615"/>
      <w:r>
        <w:t>Concept Defense</w:t>
      </w:r>
      <w:bookmarkEnd w:id="68"/>
    </w:p>
    <w:p w14:paraId="3D62CFA5" w14:textId="68668550" w:rsidR="003A4DCA" w:rsidRPr="003A4DCA" w:rsidRDefault="003A4DCA" w:rsidP="003A4DCA">
      <w:r>
        <w:t>The concept note is a summary of the general idea of the product to be developed. The presentation w</w:t>
      </w:r>
      <w:r w:rsidR="00CD18A4">
        <w:t>as</w:t>
      </w:r>
      <w:r>
        <w:t xml:space="preserve"> </w:t>
      </w:r>
      <w:r w:rsidR="00355B9B">
        <w:t>prepared,</w:t>
      </w:r>
      <w:r>
        <w:t xml:space="preserve"> and the </w:t>
      </w:r>
      <w:r w:rsidR="00355B9B">
        <w:t>idea</w:t>
      </w:r>
      <w:r>
        <w:t xml:space="preserve"> presented before a panel for</w:t>
      </w:r>
      <w:r w:rsidR="00355B9B">
        <w:t xml:space="preserve"> approval</w:t>
      </w:r>
      <w:r>
        <w:t>.</w:t>
      </w:r>
    </w:p>
    <w:p w14:paraId="1F86EA10" w14:textId="71700368" w:rsidR="003A4DCA" w:rsidRDefault="003A4DCA" w:rsidP="003A4DCA">
      <w:pPr>
        <w:pStyle w:val="Heading3"/>
      </w:pPr>
      <w:bookmarkStart w:id="69" w:name="_Toc115950616"/>
      <w:r>
        <w:t>Proposal Document</w:t>
      </w:r>
      <w:bookmarkEnd w:id="69"/>
    </w:p>
    <w:p w14:paraId="713FA184" w14:textId="0A0126DE" w:rsidR="00355B9B" w:rsidRPr="00355B9B" w:rsidRDefault="00355B9B" w:rsidP="00355B9B">
      <w:r w:rsidRPr="00D91CFA">
        <w:t xml:space="preserve">A </w:t>
      </w:r>
      <w:r>
        <w:t>System</w:t>
      </w:r>
      <w:r w:rsidRPr="00D91CFA">
        <w:t xml:space="preserve"> Proposal is a document which </w:t>
      </w:r>
      <w:r>
        <w:t>is</w:t>
      </w:r>
      <w:r w:rsidRPr="00D91CFA">
        <w:t xml:space="preserve"> present</w:t>
      </w:r>
      <w:r>
        <w:t xml:space="preserve">ed to </w:t>
      </w:r>
      <w:r w:rsidRPr="00D91CFA">
        <w:t>get project approved.</w:t>
      </w:r>
      <w:r>
        <w:t xml:space="preserve"> This document w</w:t>
      </w:r>
      <w:r w:rsidR="00CD18A4">
        <w:t>as</w:t>
      </w:r>
      <w:r>
        <w:t xml:space="preserve"> needed because it define</w:t>
      </w:r>
      <w:r w:rsidR="00CD18A4">
        <w:t xml:space="preserve">d </w:t>
      </w:r>
      <w:r>
        <w:t xml:space="preserve">the objectives of the </w:t>
      </w:r>
      <w:r w:rsidR="00CD18A4">
        <w:t xml:space="preserve">developed </w:t>
      </w:r>
      <w:r>
        <w:t>solution as well as the steps t</w:t>
      </w:r>
      <w:r w:rsidR="00CD18A4">
        <w:t>hat were</w:t>
      </w:r>
      <w:r>
        <w:t xml:space="preserve"> followed during development.</w:t>
      </w:r>
    </w:p>
    <w:p w14:paraId="1500A4AC" w14:textId="2964FC3B" w:rsidR="003A4DCA" w:rsidRDefault="003A4DCA" w:rsidP="003A4DCA">
      <w:pPr>
        <w:pStyle w:val="Heading3"/>
      </w:pPr>
      <w:bookmarkStart w:id="70" w:name="_Toc115950617"/>
      <w:r>
        <w:lastRenderedPageBreak/>
        <w:t>Analysis and Design Diagrams Document</w:t>
      </w:r>
      <w:bookmarkEnd w:id="70"/>
    </w:p>
    <w:p w14:paraId="222D236D" w14:textId="0279B386" w:rsidR="00355B9B" w:rsidRPr="00355B9B" w:rsidRDefault="00355B9B" w:rsidP="00355B9B">
      <w:r>
        <w:t>This is the document that contains all diagrams of the system design and architecture of the approach chosen. The diagrams w</w:t>
      </w:r>
      <w:r w:rsidR="00CD18A4">
        <w:t>ere</w:t>
      </w:r>
      <w:r>
        <w:t xml:space="preserve"> drawn to visualize the whole system and its processes.</w:t>
      </w:r>
    </w:p>
    <w:p w14:paraId="7D9D6E42" w14:textId="1CD59720" w:rsidR="00355B9B" w:rsidRPr="00355B9B" w:rsidRDefault="003A4DCA" w:rsidP="00355B9B">
      <w:pPr>
        <w:pStyle w:val="Heading3"/>
      </w:pPr>
      <w:bookmarkStart w:id="71" w:name="_Toc115950618"/>
      <w:r>
        <w:t>Working Prototype</w:t>
      </w:r>
      <w:bookmarkEnd w:id="71"/>
    </w:p>
    <w:p w14:paraId="133BDEB5" w14:textId="1A554C4C" w:rsidR="00355B9B" w:rsidRDefault="00CD18A4" w:rsidP="00355B9B">
      <w:pPr>
        <w:pStyle w:val="ListParagraph"/>
        <w:numPr>
          <w:ilvl w:val="0"/>
          <w:numId w:val="9"/>
        </w:numPr>
        <w:rPr>
          <w:b/>
          <w:bCs/>
        </w:rPr>
      </w:pPr>
      <w:r>
        <w:rPr>
          <w:b/>
          <w:bCs/>
        </w:rPr>
        <w:t>Authentication Module</w:t>
      </w:r>
    </w:p>
    <w:p w14:paraId="555CC238" w14:textId="20E8FFA7" w:rsidR="007D4DE4" w:rsidRDefault="007D4DE4" w:rsidP="007D4DE4">
      <w:pPr>
        <w:pStyle w:val="ListParagraph"/>
        <w:ind w:left="1080"/>
      </w:pPr>
      <w:r>
        <w:t>Authentication is the process of identifying the identity of a user. This includes registration and login. Registration is when a user input their details to create an account for the first time and login is when a user inputs their username together with their passwords. This module was needed for security purposes for the physicians.</w:t>
      </w:r>
    </w:p>
    <w:p w14:paraId="4669A680" w14:textId="697FA782" w:rsidR="003A4DCA" w:rsidRDefault="003A4DCA" w:rsidP="003A4DCA">
      <w:pPr>
        <w:pStyle w:val="ListParagraph"/>
        <w:numPr>
          <w:ilvl w:val="0"/>
          <w:numId w:val="9"/>
        </w:numPr>
        <w:rPr>
          <w:b/>
          <w:bCs/>
        </w:rPr>
      </w:pPr>
      <w:r>
        <w:rPr>
          <w:b/>
          <w:bCs/>
        </w:rPr>
        <w:t>Fi</w:t>
      </w:r>
      <w:r w:rsidR="006D1881">
        <w:rPr>
          <w:b/>
          <w:bCs/>
        </w:rPr>
        <w:t>ltered Audio Recordings</w:t>
      </w:r>
    </w:p>
    <w:p w14:paraId="15B5E7BE" w14:textId="00C87E09" w:rsidR="0049536F" w:rsidRPr="0049536F" w:rsidRDefault="0049536F" w:rsidP="0049536F">
      <w:pPr>
        <w:pStyle w:val="ListParagraph"/>
        <w:ind w:left="1080"/>
      </w:pPr>
      <w:r>
        <w:t>A band pass filter w</w:t>
      </w:r>
      <w:r w:rsidR="007D4DE4">
        <w:t>as</w:t>
      </w:r>
      <w:r>
        <w:t xml:space="preserve"> used to filter out any noise outside of certain frequencies, this ensure</w:t>
      </w:r>
      <w:r w:rsidR="007D4DE4">
        <w:t>d</w:t>
      </w:r>
      <w:r>
        <w:t xml:space="preserve"> more accurate results for diagnosis.</w:t>
      </w:r>
    </w:p>
    <w:p w14:paraId="5D44E8DF" w14:textId="6D7DC7A9" w:rsidR="003A4DCA" w:rsidRDefault="00F66005" w:rsidP="003A4DCA">
      <w:pPr>
        <w:pStyle w:val="ListParagraph"/>
        <w:numPr>
          <w:ilvl w:val="0"/>
          <w:numId w:val="9"/>
        </w:numPr>
        <w:rPr>
          <w:b/>
          <w:bCs/>
        </w:rPr>
      </w:pPr>
      <w:r>
        <w:rPr>
          <w:b/>
          <w:bCs/>
        </w:rPr>
        <w:t>Extracted Feature</w:t>
      </w:r>
      <w:r w:rsidR="000E3B24">
        <w:rPr>
          <w:b/>
          <w:bCs/>
        </w:rPr>
        <w:t>s</w:t>
      </w:r>
    </w:p>
    <w:p w14:paraId="2AE0EFFD" w14:textId="31D142B5" w:rsidR="00D037D4" w:rsidRPr="0049536F" w:rsidRDefault="0049536F" w:rsidP="00D037D4">
      <w:pPr>
        <w:pStyle w:val="ListParagraph"/>
        <w:ind w:left="1080"/>
      </w:pPr>
      <w:r>
        <w:t>Mel Spectrograms w</w:t>
      </w:r>
      <w:r w:rsidR="007D4DE4">
        <w:t>ere</w:t>
      </w:r>
      <w:r>
        <w:t xml:space="preserve"> used to extract features from the </w:t>
      </w:r>
      <w:r w:rsidR="00A3621D">
        <w:t>filtered respiratory s</w:t>
      </w:r>
      <w:r w:rsidR="00D037D4">
        <w:t>ou</w:t>
      </w:r>
      <w:r w:rsidR="00A3621D">
        <w:t>nd recordings</w:t>
      </w:r>
      <w:r w:rsidR="00D037D4">
        <w:t>. These features w</w:t>
      </w:r>
      <w:r w:rsidR="007D4DE4">
        <w:t>ere</w:t>
      </w:r>
      <w:r w:rsidR="00D037D4">
        <w:t xml:space="preserve"> used to train the CNN model to be built.</w:t>
      </w:r>
    </w:p>
    <w:p w14:paraId="40699995" w14:textId="396BB011" w:rsidR="003A4DCA" w:rsidRDefault="003A4DCA" w:rsidP="003A4DCA">
      <w:pPr>
        <w:pStyle w:val="ListParagraph"/>
        <w:numPr>
          <w:ilvl w:val="0"/>
          <w:numId w:val="9"/>
        </w:numPr>
        <w:rPr>
          <w:b/>
          <w:bCs/>
        </w:rPr>
      </w:pPr>
      <w:r>
        <w:rPr>
          <w:b/>
          <w:bCs/>
        </w:rPr>
        <w:t>CNN Model</w:t>
      </w:r>
    </w:p>
    <w:p w14:paraId="734E61B3" w14:textId="40FD49CC" w:rsidR="00D037D4" w:rsidRPr="00D037D4" w:rsidRDefault="00413D0B" w:rsidP="00D037D4">
      <w:pPr>
        <w:pStyle w:val="ListParagraph"/>
        <w:ind w:left="1080"/>
      </w:pPr>
      <w:r>
        <w:t>A CNN model to be used for classification w</w:t>
      </w:r>
      <w:r w:rsidR="007D4DE4">
        <w:t>as</w:t>
      </w:r>
      <w:r>
        <w:t xml:space="preserve"> built. Classification w</w:t>
      </w:r>
      <w:r w:rsidR="007D4DE4">
        <w:t>as</w:t>
      </w:r>
      <w:r>
        <w:t xml:space="preserve"> also based </w:t>
      </w:r>
      <w:r w:rsidR="007A32E2">
        <w:t>off</w:t>
      </w:r>
      <w:r>
        <w:t xml:space="preserve"> severity of the ARS from the features extracted.</w:t>
      </w:r>
    </w:p>
    <w:p w14:paraId="464E5BFD" w14:textId="0DB7A0B3" w:rsidR="003A4DCA" w:rsidRDefault="003A4DCA" w:rsidP="003A4DCA">
      <w:pPr>
        <w:pStyle w:val="ListParagraph"/>
        <w:numPr>
          <w:ilvl w:val="0"/>
          <w:numId w:val="9"/>
        </w:numPr>
        <w:rPr>
          <w:b/>
          <w:bCs/>
        </w:rPr>
      </w:pPr>
      <w:r>
        <w:rPr>
          <w:b/>
          <w:bCs/>
        </w:rPr>
        <w:t>Patient Diagnosis Module</w:t>
      </w:r>
    </w:p>
    <w:p w14:paraId="589CA06F" w14:textId="14EC6DAF" w:rsidR="00413D0B" w:rsidRPr="00413D0B" w:rsidRDefault="00413D0B" w:rsidP="00413D0B">
      <w:pPr>
        <w:pStyle w:val="ListParagraph"/>
        <w:ind w:left="1080"/>
      </w:pPr>
      <w:r>
        <w:t>In this module, the patient diagnosis w</w:t>
      </w:r>
      <w:r w:rsidR="007D4DE4">
        <w:t>as</w:t>
      </w:r>
      <w:r>
        <w:t xml:space="preserve"> produced as a product of the trained CNN model. </w:t>
      </w:r>
      <w:r w:rsidR="00A06045">
        <w:t xml:space="preserve">The disease classification together with the severity of the disease </w:t>
      </w:r>
      <w:r w:rsidR="004223EC">
        <w:t>wa</w:t>
      </w:r>
      <w:r w:rsidR="00A06045">
        <w:t xml:space="preserve">s </w:t>
      </w:r>
      <w:r w:rsidR="004223EC">
        <w:t>given</w:t>
      </w:r>
      <w:r w:rsidR="00A06045">
        <w:t xml:space="preserve"> so that the correct treatment w</w:t>
      </w:r>
      <w:r w:rsidR="004223EC">
        <w:t>ould</w:t>
      </w:r>
      <w:r w:rsidR="00A06045">
        <w:t xml:space="preserve"> be given to the </w:t>
      </w:r>
      <w:r w:rsidR="007A32E2">
        <w:t>patient depending on their level of exacerbation.</w:t>
      </w:r>
    </w:p>
    <w:p w14:paraId="550FC82B" w14:textId="20848C0C" w:rsidR="003A4DCA" w:rsidRDefault="003A4DCA" w:rsidP="003A4DCA">
      <w:pPr>
        <w:pStyle w:val="ListParagraph"/>
        <w:numPr>
          <w:ilvl w:val="0"/>
          <w:numId w:val="9"/>
        </w:numPr>
        <w:rPr>
          <w:b/>
          <w:bCs/>
        </w:rPr>
      </w:pPr>
      <w:r>
        <w:rPr>
          <w:b/>
          <w:bCs/>
        </w:rPr>
        <w:t xml:space="preserve">Model </w:t>
      </w:r>
      <w:r w:rsidR="00C22D96">
        <w:rPr>
          <w:b/>
          <w:bCs/>
        </w:rPr>
        <w:t xml:space="preserve">Test </w:t>
      </w:r>
      <w:r w:rsidR="001F1F9C">
        <w:rPr>
          <w:b/>
          <w:bCs/>
        </w:rPr>
        <w:t>C</w:t>
      </w:r>
      <w:r w:rsidR="00C22D96">
        <w:rPr>
          <w:b/>
          <w:bCs/>
        </w:rPr>
        <w:t>ases</w:t>
      </w:r>
    </w:p>
    <w:p w14:paraId="21F6ABF7" w14:textId="1B6E284A" w:rsidR="00CD18A4" w:rsidRDefault="007A32E2" w:rsidP="001F1F9C">
      <w:pPr>
        <w:pStyle w:val="ListParagraph"/>
        <w:ind w:left="1080"/>
      </w:pPr>
      <w:r>
        <w:t>The system w</w:t>
      </w:r>
      <w:r w:rsidR="004223EC">
        <w:t>as</w:t>
      </w:r>
      <w:r>
        <w:t xml:space="preserve"> tested to verify that all the system objectives </w:t>
      </w:r>
      <w:r w:rsidR="004223EC">
        <w:t>we</w:t>
      </w:r>
      <w:r>
        <w:t>re met. The testing paradigm</w:t>
      </w:r>
      <w:r w:rsidR="001F1F9C">
        <w:t>s</w:t>
      </w:r>
      <w:r>
        <w:t xml:space="preserve"> that w</w:t>
      </w:r>
      <w:r w:rsidR="004223EC">
        <w:t>ere</w:t>
      </w:r>
      <w:r>
        <w:t xml:space="preserve"> used </w:t>
      </w:r>
      <w:r w:rsidR="001F1F9C">
        <w:t>are</w:t>
      </w:r>
      <w:r>
        <w:t xml:space="preserve"> </w:t>
      </w:r>
      <w:r w:rsidR="001F1F9C">
        <w:t>u</w:t>
      </w:r>
      <w:r>
        <w:t>nit</w:t>
      </w:r>
      <w:r w:rsidR="000E3B24">
        <w:t xml:space="preserve"> and </w:t>
      </w:r>
      <w:r w:rsidR="001F1F9C">
        <w:t>i</w:t>
      </w:r>
      <w:r w:rsidR="000E3B24">
        <w:t>ntegration testing.</w:t>
      </w:r>
    </w:p>
    <w:p w14:paraId="0B840D4A" w14:textId="738C73E5" w:rsidR="00D037E8" w:rsidRDefault="005975F4" w:rsidP="001F1F9C">
      <w:pPr>
        <w:pStyle w:val="ListParagraph"/>
        <w:ind w:left="1080"/>
      </w:pPr>
      <w:r>
        <w:br w:type="page"/>
      </w:r>
    </w:p>
    <w:p w14:paraId="58186EF3" w14:textId="77777777" w:rsidR="00D037E8" w:rsidRDefault="00D037E8" w:rsidP="00D037E8">
      <w:pPr>
        <w:pStyle w:val="Heading1"/>
      </w:pPr>
      <w:bookmarkStart w:id="72" w:name="_Toc115950619"/>
      <w:r>
        <w:lastRenderedPageBreak/>
        <w:t>System Analysis and Design</w:t>
      </w:r>
      <w:bookmarkEnd w:id="72"/>
    </w:p>
    <w:p w14:paraId="6EC3A4E6" w14:textId="77777777" w:rsidR="00D037E8" w:rsidRDefault="00D037E8" w:rsidP="00D037E8">
      <w:pPr>
        <w:pStyle w:val="Heading2"/>
      </w:pPr>
      <w:bookmarkStart w:id="73" w:name="_Toc115950620"/>
      <w:r>
        <w:t>Introduction</w:t>
      </w:r>
      <w:bookmarkEnd w:id="73"/>
    </w:p>
    <w:p w14:paraId="09CC726F" w14:textId="345B8356" w:rsidR="00D037E8" w:rsidRDefault="00D037E8" w:rsidP="00D037E8">
      <w:r>
        <w:t>In this chapter, the functional and non-functional requirements of the system will be described in detail. The system analysis and system design diagrams will also be drawn and described while observing the development approach previously selected in</w:t>
      </w:r>
      <w:r w:rsidR="00F04E35">
        <w:t xml:space="preserve"> </w:t>
      </w:r>
      <w:r w:rsidR="001A5263">
        <w:fldChar w:fldCharType="begin"/>
      </w:r>
      <w:r w:rsidR="001A5263">
        <w:instrText xml:space="preserve"> REF _Ref114830134 \r \h </w:instrText>
      </w:r>
      <w:r w:rsidR="001A5263">
        <w:fldChar w:fldCharType="separate"/>
      </w:r>
      <w:r w:rsidR="001A5263">
        <w:t>Chapter 3:</w:t>
      </w:r>
      <w:r w:rsidR="001A5263">
        <w:fldChar w:fldCharType="end"/>
      </w:r>
      <w:r>
        <w:t xml:space="preserve">, which was </w:t>
      </w:r>
      <w:r w:rsidR="0039324F">
        <w:t>OO</w:t>
      </w:r>
      <w:r>
        <w:t>AD.</w:t>
      </w:r>
    </w:p>
    <w:p w14:paraId="3984E01A" w14:textId="2C4666DD" w:rsidR="00D037E8" w:rsidRDefault="00D037E8" w:rsidP="00D037E8">
      <w:pPr>
        <w:pStyle w:val="Heading2"/>
      </w:pPr>
      <w:bookmarkStart w:id="74" w:name="_Toc115950621"/>
      <w:r>
        <w:t>System Requirements</w:t>
      </w:r>
      <w:bookmarkEnd w:id="74"/>
      <w:r>
        <w:t xml:space="preserve"> </w:t>
      </w:r>
    </w:p>
    <w:p w14:paraId="23E4E77B" w14:textId="6B1BD21F" w:rsidR="00D037E8" w:rsidRDefault="00C7397B" w:rsidP="00D037E8">
      <w:r>
        <w:t>Some of the system requirements reviewed in the project include:</w:t>
      </w:r>
    </w:p>
    <w:p w14:paraId="2558E859" w14:textId="5D566BF8" w:rsidR="00C7397B" w:rsidRDefault="00C7397B" w:rsidP="00C7397B">
      <w:pPr>
        <w:pStyle w:val="Heading3"/>
      </w:pPr>
      <w:bookmarkStart w:id="75" w:name="_Toc115950622"/>
      <w:r>
        <w:t>Functional Requirements</w:t>
      </w:r>
      <w:bookmarkEnd w:id="75"/>
    </w:p>
    <w:p w14:paraId="5778F55D" w14:textId="612438FD" w:rsidR="00C7397B" w:rsidRDefault="00C7397B" w:rsidP="00C7397B">
      <w:r w:rsidRPr="00376DAC">
        <w:t xml:space="preserve">Functional requirements define what the system </w:t>
      </w:r>
      <w:r>
        <w:t>is expected to do</w:t>
      </w:r>
      <w:r w:rsidRPr="00376DAC">
        <w:t>.</w:t>
      </w:r>
      <w:r>
        <w:t xml:space="preserve"> These include:</w:t>
      </w:r>
    </w:p>
    <w:p w14:paraId="6CCB76C5" w14:textId="77777777" w:rsidR="001C53B3" w:rsidRDefault="001C53B3" w:rsidP="001C53B3">
      <w:pPr>
        <w:pStyle w:val="ListParagraph"/>
        <w:numPr>
          <w:ilvl w:val="0"/>
          <w:numId w:val="15"/>
        </w:numPr>
      </w:pPr>
      <w:r w:rsidRPr="001C53B3">
        <w:rPr>
          <w:b/>
          <w:bCs/>
        </w:rPr>
        <w:t>Authentication</w:t>
      </w:r>
      <w:r>
        <w:t xml:space="preserve">: </w:t>
      </w:r>
      <w:r w:rsidRPr="00542E74">
        <w:t>This is the plug-in that collects user information and compares this information against the users’ information in the database, that is, registration and login. This was done by creating registration and login pages for the physician, and the information collected included the full name, email address and password. During login, the only details used were email address and the password.</w:t>
      </w:r>
    </w:p>
    <w:p w14:paraId="329D3926" w14:textId="39F53E45" w:rsidR="001C53B3" w:rsidRPr="001C53B3" w:rsidRDefault="00C71B4E" w:rsidP="001C53B3">
      <w:pPr>
        <w:pStyle w:val="ListParagraph"/>
        <w:numPr>
          <w:ilvl w:val="0"/>
          <w:numId w:val="15"/>
        </w:numPr>
        <w:rPr>
          <w:b/>
          <w:bCs/>
        </w:rPr>
      </w:pPr>
      <w:r>
        <w:rPr>
          <w:b/>
          <w:bCs/>
        </w:rPr>
        <w:t>Send Respiratory Sound Input to Model</w:t>
      </w:r>
      <w:r w:rsidR="001C53B3" w:rsidRPr="001C53B3">
        <w:rPr>
          <w:b/>
          <w:bCs/>
        </w:rPr>
        <w:t xml:space="preserve">: </w:t>
      </w:r>
      <w:r w:rsidR="00803BE2">
        <w:t xml:space="preserve">This is the module that takes the </w:t>
      </w:r>
      <w:r w:rsidR="00CC51F9">
        <w:t xml:space="preserve">respiratory sound recording and patient id as </w:t>
      </w:r>
      <w:r w:rsidR="00803BE2">
        <w:t>input from the physician and sends it to the model for classificatio</w:t>
      </w:r>
      <w:r w:rsidR="001D05ED">
        <w:t>n</w:t>
      </w:r>
      <w:r w:rsidR="00803BE2">
        <w:t>. It was done by adding an upload button in the web application that only receives audio files and connecting the web application to the model in the backend</w:t>
      </w:r>
      <w:r w:rsidR="001D05ED">
        <w:t xml:space="preserve">. </w:t>
      </w:r>
    </w:p>
    <w:p w14:paraId="66C5451C" w14:textId="484B2BAD" w:rsidR="001C53B3" w:rsidRPr="00CC51F9" w:rsidRDefault="005E5D55" w:rsidP="001C53B3">
      <w:pPr>
        <w:pStyle w:val="ListParagraph"/>
        <w:numPr>
          <w:ilvl w:val="0"/>
          <w:numId w:val="15"/>
        </w:numPr>
        <w:rPr>
          <w:b/>
          <w:bCs/>
        </w:rPr>
      </w:pPr>
      <w:r>
        <w:rPr>
          <w:b/>
          <w:bCs/>
        </w:rPr>
        <w:t>Data Pre-Processing</w:t>
      </w:r>
      <w:r w:rsidR="001C53B3" w:rsidRPr="001C53B3">
        <w:rPr>
          <w:b/>
          <w:bCs/>
        </w:rPr>
        <w:t>:</w:t>
      </w:r>
      <w:r w:rsidR="00803BE2">
        <w:rPr>
          <w:b/>
          <w:bCs/>
        </w:rPr>
        <w:t xml:space="preserve"> </w:t>
      </w:r>
      <w:r w:rsidR="00803BE2">
        <w:t xml:space="preserve">This is the module of the model that </w:t>
      </w:r>
      <w:r w:rsidR="001D05ED">
        <w:t>filters out any ambient noise from the respiratory sound recordings so that it does not affect classification in later stages and saves the filtered recording in the database for analysis. It was done by using a band pass filter that only allows a range of a specified frequency to pass through.</w:t>
      </w:r>
      <w:r w:rsidR="00CC51F9">
        <w:t xml:space="preserve"> The respiratory sound recording was saved using the patient id for easy identification.</w:t>
      </w:r>
    </w:p>
    <w:p w14:paraId="6788B046" w14:textId="6A7AC002" w:rsidR="00CC51F9" w:rsidRPr="007103F1" w:rsidRDefault="005E5D55" w:rsidP="007103F1">
      <w:pPr>
        <w:pStyle w:val="ListParagraph"/>
        <w:numPr>
          <w:ilvl w:val="0"/>
          <w:numId w:val="15"/>
        </w:numPr>
        <w:rPr>
          <w:b/>
          <w:bCs/>
        </w:rPr>
      </w:pPr>
      <w:r>
        <w:rPr>
          <w:b/>
          <w:bCs/>
        </w:rPr>
        <w:t>Feature Extraction</w:t>
      </w:r>
      <w:r w:rsidR="00470A5B">
        <w:rPr>
          <w:b/>
          <w:bCs/>
        </w:rPr>
        <w:t xml:space="preserve">: </w:t>
      </w:r>
      <w:r w:rsidR="007103F1">
        <w:t>This is the module of the model that receives the filtered respiratory sound and uses a Mel-Spectrogram to extract features to be used in the neural network for classification. This was done by converting the respiratory sound to a Mel-Spectrogram and extracting the re</w:t>
      </w:r>
      <w:r w:rsidR="00820288">
        <w:t>quired features to be used in disease classification. This module then sent the extracted features to the CNN.</w:t>
      </w:r>
    </w:p>
    <w:p w14:paraId="5AD3E0A7" w14:textId="1669FCD7" w:rsidR="001C53B3" w:rsidRPr="001C53B3" w:rsidRDefault="001C53B3" w:rsidP="001C53B3">
      <w:pPr>
        <w:pStyle w:val="ListParagraph"/>
        <w:numPr>
          <w:ilvl w:val="0"/>
          <w:numId w:val="15"/>
        </w:numPr>
        <w:rPr>
          <w:b/>
          <w:bCs/>
        </w:rPr>
      </w:pPr>
      <w:r w:rsidRPr="001C53B3">
        <w:rPr>
          <w:b/>
          <w:bCs/>
        </w:rPr>
        <w:lastRenderedPageBreak/>
        <w:t>Classif</w:t>
      </w:r>
      <w:r w:rsidR="001D05ED">
        <w:rPr>
          <w:b/>
          <w:bCs/>
        </w:rPr>
        <w:t>y</w:t>
      </w:r>
      <w:r w:rsidRPr="001C53B3">
        <w:rPr>
          <w:b/>
          <w:bCs/>
        </w:rPr>
        <w:t xml:space="preserve"> Cardiorespiratory Disease</w:t>
      </w:r>
      <w:r w:rsidR="00CC51F9">
        <w:rPr>
          <w:b/>
          <w:bCs/>
        </w:rPr>
        <w:t>s and The Level of Intensity of the Disease</w:t>
      </w:r>
      <w:r w:rsidRPr="001C53B3">
        <w:rPr>
          <w:b/>
          <w:bCs/>
        </w:rPr>
        <w:t>:</w:t>
      </w:r>
      <w:r w:rsidR="00CC51F9">
        <w:rPr>
          <w:b/>
          <w:bCs/>
        </w:rPr>
        <w:t xml:space="preserve"> </w:t>
      </w:r>
      <w:r w:rsidR="00820288">
        <w:t xml:space="preserve">This is the module of the model that uses a CNN to classify the cardiorespiratory disease and the level of intensity of the disease. It was done by developing a CNN model that takes in extracted features from the Mel-Spectrogram and </w:t>
      </w:r>
      <w:r w:rsidR="00F0740C">
        <w:t xml:space="preserve">classifies </w:t>
      </w:r>
      <w:r w:rsidR="00E64B06">
        <w:t>the disease that the patient might be suffering from together with the level of intensity of that disease. This module then sends its output to the web application.</w:t>
      </w:r>
    </w:p>
    <w:p w14:paraId="74E1E142" w14:textId="71385D6C" w:rsidR="001C53B3" w:rsidRPr="00C7397B" w:rsidRDefault="001C53B3" w:rsidP="001C53B3">
      <w:pPr>
        <w:pStyle w:val="ListParagraph"/>
        <w:numPr>
          <w:ilvl w:val="0"/>
          <w:numId w:val="15"/>
        </w:numPr>
      </w:pPr>
      <w:r w:rsidRPr="001C53B3">
        <w:rPr>
          <w:b/>
          <w:bCs/>
        </w:rPr>
        <w:t>Display The Output of The Model:</w:t>
      </w:r>
      <w:r w:rsidR="00E64B06">
        <w:rPr>
          <w:b/>
          <w:bCs/>
        </w:rPr>
        <w:t xml:space="preserve"> </w:t>
      </w:r>
      <w:r w:rsidR="00E64B06">
        <w:t>This is the module that displays the output of the model to the physician through the web application. It was done by using text boxes on the display with the disease classification and the level of intensity of the disease.</w:t>
      </w:r>
    </w:p>
    <w:p w14:paraId="659D4E2F" w14:textId="09FA8F12" w:rsidR="00C7397B" w:rsidRDefault="00C7397B" w:rsidP="00C7397B">
      <w:pPr>
        <w:pStyle w:val="Heading3"/>
      </w:pPr>
      <w:bookmarkStart w:id="76" w:name="_Toc115950623"/>
      <w:r>
        <w:t>Non-functional Requirements</w:t>
      </w:r>
      <w:bookmarkEnd w:id="76"/>
    </w:p>
    <w:p w14:paraId="6C4F60E1" w14:textId="531611A3" w:rsidR="00E54910" w:rsidRPr="00E54910" w:rsidRDefault="00E54910" w:rsidP="00E54910">
      <w:r>
        <w:t>Non-functional requirements are the desirable attributes of a system that make it interactive and user-friendly, but a system can still function without. These include:</w:t>
      </w:r>
    </w:p>
    <w:p w14:paraId="7AF9228C" w14:textId="3F3190DE" w:rsidR="00E54910" w:rsidRDefault="001C53B3" w:rsidP="00E54910">
      <w:pPr>
        <w:pStyle w:val="ListParagraph"/>
        <w:numPr>
          <w:ilvl w:val="0"/>
          <w:numId w:val="17"/>
        </w:numPr>
      </w:pPr>
      <w:r w:rsidRPr="00E54910">
        <w:rPr>
          <w:b/>
          <w:bCs/>
        </w:rPr>
        <w:t>Security</w:t>
      </w:r>
      <w:r w:rsidR="00E54910">
        <w:rPr>
          <w:b/>
          <w:bCs/>
        </w:rPr>
        <w:t xml:space="preserve">: </w:t>
      </w:r>
      <w:r w:rsidR="00E54910">
        <w:t xml:space="preserve">This is where the system </w:t>
      </w:r>
      <w:r w:rsidR="00E54910" w:rsidRPr="001062A5">
        <w:t>assures</w:t>
      </w:r>
      <w:r w:rsidR="00E54910">
        <w:t xml:space="preserve"> </w:t>
      </w:r>
      <w:r w:rsidR="00E54910" w:rsidRPr="001062A5">
        <w:t>that all data inside the system or its part will be protected against malware attacks or unauthorized access</w:t>
      </w:r>
      <w:r w:rsidR="00E54910">
        <w:t xml:space="preserve">. It was implemented by ensuring that only authenticated physicians were allowed to access the system and receive </w:t>
      </w:r>
      <w:r w:rsidR="005B7168">
        <w:t>output from the model.</w:t>
      </w:r>
    </w:p>
    <w:p w14:paraId="11259501" w14:textId="519F0E16" w:rsidR="00E54910" w:rsidRPr="00E54910" w:rsidRDefault="001C53B3" w:rsidP="00E54910">
      <w:pPr>
        <w:pStyle w:val="ListParagraph"/>
        <w:numPr>
          <w:ilvl w:val="0"/>
          <w:numId w:val="17"/>
        </w:numPr>
      </w:pPr>
      <w:r w:rsidRPr="00E54910">
        <w:rPr>
          <w:b/>
          <w:bCs/>
        </w:rPr>
        <w:t>Performance</w:t>
      </w:r>
      <w:r w:rsidR="00E54910" w:rsidRPr="00E54910">
        <w:rPr>
          <w:b/>
          <w:bCs/>
        </w:rPr>
        <w:t xml:space="preserve">: </w:t>
      </w:r>
      <w:r w:rsidR="00E54910">
        <w:t>This is a system attribute that describes how fast a system needs to operate. The system was developed in a way that ensured a reasonable response time when performing its functions for example immediate success messages on successful actions such as registration. This was implemented by using query-optimization techniques such as only selecting the attributes that were needed from the database, thus a faster response time.</w:t>
      </w:r>
    </w:p>
    <w:p w14:paraId="3AD548B7" w14:textId="1217F5D8" w:rsidR="001C53B3" w:rsidRPr="00E54910" w:rsidRDefault="001C53B3" w:rsidP="00E54910">
      <w:pPr>
        <w:pStyle w:val="ListParagraph"/>
        <w:numPr>
          <w:ilvl w:val="0"/>
          <w:numId w:val="17"/>
        </w:numPr>
      </w:pPr>
      <w:r w:rsidRPr="00E54910">
        <w:rPr>
          <w:b/>
          <w:bCs/>
        </w:rPr>
        <w:t>Availability</w:t>
      </w:r>
      <w:r w:rsidR="00E54910" w:rsidRPr="00E54910">
        <w:rPr>
          <w:b/>
          <w:bCs/>
        </w:rPr>
        <w:t xml:space="preserve">: </w:t>
      </w:r>
      <w:r w:rsidR="00514055">
        <w:t xml:space="preserve">This describes </w:t>
      </w:r>
      <w:r w:rsidR="00514055" w:rsidRPr="00246685">
        <w:t>how likely the system is accessible for a user at a given point in time.</w:t>
      </w:r>
      <w:r w:rsidR="00514055">
        <w:t xml:space="preserve"> The system was developed in such a way that it was always available to a user if their computer was connected to the internet.</w:t>
      </w:r>
    </w:p>
    <w:p w14:paraId="01B0B122" w14:textId="73FCD753" w:rsidR="001C53B3" w:rsidRDefault="001C53B3" w:rsidP="001C53B3">
      <w:pPr>
        <w:pStyle w:val="Heading2"/>
      </w:pPr>
      <w:bookmarkStart w:id="77" w:name="_Toc115950624"/>
      <w:r>
        <w:t>System Analysis Diagrams</w:t>
      </w:r>
      <w:bookmarkEnd w:id="77"/>
    </w:p>
    <w:p w14:paraId="45DD935F" w14:textId="0F1BB0B9" w:rsidR="00514055" w:rsidRPr="00514055" w:rsidRDefault="00514055" w:rsidP="00514055">
      <w:r>
        <w:t xml:space="preserve">The system analysis diagrams of the developed solution included Use-case diagram, Sequence diagram, System-sequence diagram, </w:t>
      </w:r>
      <w:r w:rsidR="0039324F">
        <w:t>Class diagram, Activity diagram</w:t>
      </w:r>
      <w:r>
        <w:t xml:space="preserve"> and finally ERD. These diagrams are as follows:</w:t>
      </w:r>
    </w:p>
    <w:p w14:paraId="64C8F324" w14:textId="192B40E4" w:rsidR="001C53B3" w:rsidRDefault="001C53B3" w:rsidP="001C53B3">
      <w:pPr>
        <w:pStyle w:val="Heading3"/>
      </w:pPr>
      <w:bookmarkStart w:id="78" w:name="_Toc115950625"/>
      <w:r>
        <w:lastRenderedPageBreak/>
        <w:t>Use Case Diagram</w:t>
      </w:r>
      <w:bookmarkEnd w:id="78"/>
    </w:p>
    <w:p w14:paraId="51AEC1CF" w14:textId="11B83826" w:rsidR="002510AD" w:rsidRDefault="003440A3" w:rsidP="005E5D55">
      <w:r>
        <w:t xml:space="preserve"> </w:t>
      </w:r>
      <w:r w:rsidR="003559C8">
        <w:fldChar w:fldCharType="begin"/>
      </w:r>
      <w:r w:rsidR="003559C8">
        <w:instrText xml:space="preserve"> REF _Ref115945044 \h </w:instrText>
      </w:r>
      <w:r w:rsidR="003559C8">
        <w:fldChar w:fldCharType="separate"/>
      </w:r>
      <w:r w:rsidR="003559C8">
        <w:t xml:space="preserve">Figure </w:t>
      </w:r>
      <w:r w:rsidR="003559C8">
        <w:rPr>
          <w:noProof/>
        </w:rPr>
        <w:t>4</w:t>
      </w:r>
      <w:r w:rsidR="003559C8">
        <w:t>.</w:t>
      </w:r>
      <w:r w:rsidR="003559C8">
        <w:rPr>
          <w:noProof/>
        </w:rPr>
        <w:t>1</w:t>
      </w:r>
      <w:r w:rsidR="003559C8">
        <w:fldChar w:fldCharType="end"/>
      </w:r>
      <w:r w:rsidR="003559C8">
        <w:t xml:space="preserve"> </w:t>
      </w:r>
      <w:r w:rsidR="00514055">
        <w:t>shows the use case diagram of the system. The system</w:t>
      </w:r>
      <w:r w:rsidR="005E5D55">
        <w:t xml:space="preserve"> has two actors, the physician and the classification model.</w:t>
      </w:r>
      <w:r w:rsidR="002E7627">
        <w:t xml:space="preserve"> The diagram shows how </w:t>
      </w:r>
      <w:r w:rsidR="005E5D55">
        <w:t xml:space="preserve">each actor </w:t>
      </w:r>
      <w:r w:rsidR="002E7627">
        <w:t>associates with the system through different use cases.</w:t>
      </w:r>
    </w:p>
    <w:p w14:paraId="4447F2CD" w14:textId="77777777" w:rsidR="003559C8" w:rsidRDefault="003559C8" w:rsidP="003559C8">
      <w:pPr>
        <w:keepNext/>
      </w:pPr>
      <w:r>
        <w:rPr>
          <w:noProof/>
        </w:rPr>
        <w:drawing>
          <wp:inline distT="0" distB="0" distL="0" distR="0" wp14:anchorId="687DCE5A" wp14:editId="3BCD9756">
            <wp:extent cx="6400800" cy="3335139"/>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stretch>
                      <a:fillRect/>
                    </a:stretch>
                  </pic:blipFill>
                  <pic:spPr>
                    <a:xfrm>
                      <a:off x="0" y="0"/>
                      <a:ext cx="6400800" cy="3335139"/>
                    </a:xfrm>
                    <a:prstGeom prst="rect">
                      <a:avLst/>
                    </a:prstGeom>
                  </pic:spPr>
                </pic:pic>
              </a:graphicData>
            </a:graphic>
          </wp:inline>
        </w:drawing>
      </w:r>
    </w:p>
    <w:p w14:paraId="31341669" w14:textId="6A4B1832" w:rsidR="009901EA" w:rsidRDefault="003559C8" w:rsidP="009901EA">
      <w:pPr>
        <w:jc w:val="center"/>
      </w:pPr>
      <w:bookmarkStart w:id="79" w:name="_Ref115945044"/>
      <w:bookmarkStart w:id="80" w:name="_Toc115950550"/>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1</w:t>
      </w:r>
      <w:r w:rsidR="00000000">
        <w:rPr>
          <w:noProof/>
        </w:rPr>
        <w:fldChar w:fldCharType="end"/>
      </w:r>
      <w:bookmarkEnd w:id="79"/>
      <w:r>
        <w:t xml:space="preserve"> Use Case Diagram</w:t>
      </w:r>
      <w:bookmarkEnd w:id="80"/>
    </w:p>
    <w:p w14:paraId="7B913583" w14:textId="73FC4D72" w:rsidR="009901EA" w:rsidRDefault="009901EA" w:rsidP="009901EA">
      <w:pPr>
        <w:pStyle w:val="Heading3"/>
      </w:pPr>
      <w:bookmarkStart w:id="81" w:name="_Toc115950626"/>
      <w:r>
        <w:t>System Sequence Diagram</w:t>
      </w:r>
      <w:bookmarkEnd w:id="81"/>
    </w:p>
    <w:p w14:paraId="0CBECDF7" w14:textId="7724355D" w:rsidR="009901EA" w:rsidRDefault="00256468" w:rsidP="009901EA">
      <w:r>
        <w:fldChar w:fldCharType="begin"/>
      </w:r>
      <w:r>
        <w:instrText xml:space="preserve"> REF _Ref115947004 \h </w:instrText>
      </w:r>
      <w:r>
        <w:fldChar w:fldCharType="separate"/>
      </w:r>
      <w:r>
        <w:t xml:space="preserve">Figure </w:t>
      </w:r>
      <w:r>
        <w:rPr>
          <w:noProof/>
        </w:rPr>
        <w:t>4</w:t>
      </w:r>
      <w:r>
        <w:t>.</w:t>
      </w:r>
      <w:r>
        <w:rPr>
          <w:noProof/>
        </w:rPr>
        <w:t>2</w:t>
      </w:r>
      <w:r>
        <w:fldChar w:fldCharType="end"/>
      </w:r>
      <w:r>
        <w:t xml:space="preserve"> </w:t>
      </w:r>
      <w:r w:rsidR="009901EA">
        <w:t>shows the interaction between the physician and the system itself together with their timings.</w:t>
      </w:r>
    </w:p>
    <w:p w14:paraId="11177248" w14:textId="77777777" w:rsidR="009901EA" w:rsidRDefault="009901EA" w:rsidP="009901EA">
      <w:pPr>
        <w:keepNext/>
      </w:pPr>
      <w:r>
        <w:rPr>
          <w:noProof/>
        </w:rPr>
        <w:lastRenderedPageBreak/>
        <w:drawing>
          <wp:inline distT="0" distB="0" distL="0" distR="0" wp14:anchorId="581500DE" wp14:editId="11E0E675">
            <wp:extent cx="4572000" cy="3500675"/>
            <wp:effectExtent l="0" t="0" r="0" b="5080"/>
            <wp:docPr id="16" name="Picture 1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able&#10;&#10;Description automatically generated"/>
                    <pic:cNvPicPr/>
                  </pic:nvPicPr>
                  <pic:blipFill>
                    <a:blip r:embed="rId13"/>
                    <a:stretch>
                      <a:fillRect/>
                    </a:stretch>
                  </pic:blipFill>
                  <pic:spPr>
                    <a:xfrm>
                      <a:off x="0" y="0"/>
                      <a:ext cx="4572000" cy="3500675"/>
                    </a:xfrm>
                    <a:prstGeom prst="rect">
                      <a:avLst/>
                    </a:prstGeom>
                  </pic:spPr>
                </pic:pic>
              </a:graphicData>
            </a:graphic>
          </wp:inline>
        </w:drawing>
      </w:r>
    </w:p>
    <w:p w14:paraId="0EF03B73" w14:textId="4AE19D14" w:rsidR="009901EA" w:rsidRDefault="009901EA" w:rsidP="009901EA">
      <w:pPr>
        <w:jc w:val="center"/>
      </w:pPr>
      <w:bookmarkStart w:id="82" w:name="_Ref115947004"/>
      <w:bookmarkStart w:id="83" w:name="_Toc115950551"/>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2</w:t>
      </w:r>
      <w:r w:rsidR="00000000">
        <w:rPr>
          <w:noProof/>
        </w:rPr>
        <w:fldChar w:fldCharType="end"/>
      </w:r>
      <w:bookmarkEnd w:id="82"/>
      <w:r>
        <w:t xml:space="preserve"> System Sequence Diagram</w:t>
      </w:r>
      <w:bookmarkEnd w:id="83"/>
    </w:p>
    <w:p w14:paraId="082F4E34" w14:textId="0088C3AE" w:rsidR="00E805A8" w:rsidRDefault="001C53B3" w:rsidP="00E805A8">
      <w:pPr>
        <w:pStyle w:val="Heading3"/>
      </w:pPr>
      <w:bookmarkStart w:id="84" w:name="_Toc115950627"/>
      <w:r>
        <w:t>Sequence Diagram</w:t>
      </w:r>
      <w:bookmarkEnd w:id="84"/>
    </w:p>
    <w:p w14:paraId="19C78CD5" w14:textId="5331123F" w:rsidR="00E805A8" w:rsidRDefault="00E805A8" w:rsidP="00E805A8">
      <w:r>
        <w:t>The sequence diagram shows</w:t>
      </w:r>
      <w:r w:rsidRPr="004446B2">
        <w:t xml:space="preserve"> the timing of interactions between </w:t>
      </w:r>
      <w:r>
        <w:t>actors of the system and the modules of the system</w:t>
      </w:r>
      <w:r w:rsidRPr="004446B2">
        <w:t xml:space="preserve"> as they occur</w:t>
      </w:r>
      <w:r>
        <w:t xml:space="preserve">. This is shown in </w:t>
      </w:r>
      <w:r w:rsidR="00256468">
        <w:fldChar w:fldCharType="begin"/>
      </w:r>
      <w:r w:rsidR="00256468">
        <w:instrText xml:space="preserve"> REF _Ref115947036 \h </w:instrText>
      </w:r>
      <w:r w:rsidR="00256468">
        <w:fldChar w:fldCharType="separate"/>
      </w:r>
      <w:r w:rsidR="00256468">
        <w:t xml:space="preserve">Figure </w:t>
      </w:r>
      <w:r w:rsidR="00256468">
        <w:rPr>
          <w:noProof/>
        </w:rPr>
        <w:t>4</w:t>
      </w:r>
      <w:r w:rsidR="00256468">
        <w:t>.</w:t>
      </w:r>
      <w:r w:rsidR="00256468">
        <w:rPr>
          <w:noProof/>
        </w:rPr>
        <w:t>3</w:t>
      </w:r>
      <w:r w:rsidR="00256468">
        <w:fldChar w:fldCharType="end"/>
      </w:r>
    </w:p>
    <w:p w14:paraId="3CFE8BCF" w14:textId="77777777" w:rsidR="00256468" w:rsidRDefault="009901EA" w:rsidP="00256468">
      <w:pPr>
        <w:keepNext/>
      </w:pPr>
      <w:r>
        <w:rPr>
          <w:noProof/>
        </w:rPr>
        <w:lastRenderedPageBreak/>
        <w:drawing>
          <wp:inline distT="0" distB="0" distL="0" distR="0" wp14:anchorId="06D666A6" wp14:editId="7EC516D1">
            <wp:extent cx="5731510" cy="4604385"/>
            <wp:effectExtent l="0" t="0" r="2540" b="571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4"/>
                    <a:stretch>
                      <a:fillRect/>
                    </a:stretch>
                  </pic:blipFill>
                  <pic:spPr>
                    <a:xfrm>
                      <a:off x="0" y="0"/>
                      <a:ext cx="5731510" cy="4604385"/>
                    </a:xfrm>
                    <a:prstGeom prst="rect">
                      <a:avLst/>
                    </a:prstGeom>
                  </pic:spPr>
                </pic:pic>
              </a:graphicData>
            </a:graphic>
          </wp:inline>
        </w:drawing>
      </w:r>
    </w:p>
    <w:p w14:paraId="373E77CD" w14:textId="10B2607C" w:rsidR="00B27739" w:rsidRPr="00E805A8" w:rsidRDefault="00256468" w:rsidP="00256468">
      <w:pPr>
        <w:jc w:val="center"/>
      </w:pPr>
      <w:bookmarkStart w:id="85" w:name="_Ref115947036"/>
      <w:bookmarkStart w:id="86" w:name="_Toc115950552"/>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3</w:t>
      </w:r>
      <w:r w:rsidR="00000000">
        <w:rPr>
          <w:noProof/>
        </w:rPr>
        <w:fldChar w:fldCharType="end"/>
      </w:r>
      <w:bookmarkEnd w:id="85"/>
      <w:r>
        <w:t xml:space="preserve"> Sequence Diagram</w:t>
      </w:r>
      <w:bookmarkEnd w:id="86"/>
    </w:p>
    <w:p w14:paraId="0D0D63EE" w14:textId="5188B486" w:rsidR="001C53B3" w:rsidRDefault="001C53B3" w:rsidP="001E359A">
      <w:pPr>
        <w:pStyle w:val="Heading3"/>
      </w:pPr>
      <w:bookmarkStart w:id="87" w:name="_Toc115950628"/>
      <w:r>
        <w:t>Entity Relationship Diagram</w:t>
      </w:r>
      <w:bookmarkEnd w:id="87"/>
    </w:p>
    <w:p w14:paraId="678EE848" w14:textId="70424F79" w:rsidR="001569F4" w:rsidRDefault="00256468" w:rsidP="006B0B14">
      <w:r>
        <w:fldChar w:fldCharType="begin"/>
      </w:r>
      <w:r>
        <w:instrText xml:space="preserve"> REF _Ref115947599 \h </w:instrText>
      </w:r>
      <w:r>
        <w:fldChar w:fldCharType="separate"/>
      </w:r>
      <w:r>
        <w:t xml:space="preserve">Figure </w:t>
      </w:r>
      <w:r>
        <w:rPr>
          <w:noProof/>
        </w:rPr>
        <w:t>4</w:t>
      </w:r>
      <w:r>
        <w:t>.</w:t>
      </w:r>
      <w:r>
        <w:rPr>
          <w:noProof/>
        </w:rPr>
        <w:t>4</w:t>
      </w:r>
      <w:r>
        <w:fldChar w:fldCharType="end"/>
      </w:r>
      <w:r>
        <w:t xml:space="preserve"> </w:t>
      </w:r>
      <w:r w:rsidR="00321047">
        <w:t>s</w:t>
      </w:r>
      <w:r w:rsidR="00E805A8">
        <w:t>hows the entities of the system and their relationship with each other. Each entity is assigned an attribute to describe it.</w:t>
      </w:r>
    </w:p>
    <w:p w14:paraId="0EE920AE" w14:textId="77777777" w:rsidR="00256468" w:rsidRDefault="00256468" w:rsidP="00256468">
      <w:pPr>
        <w:keepNext/>
      </w:pPr>
      <w:r>
        <w:rPr>
          <w:noProof/>
        </w:rPr>
        <w:lastRenderedPageBreak/>
        <w:drawing>
          <wp:inline distT="0" distB="0" distL="0" distR="0" wp14:anchorId="10612021" wp14:editId="40AD7B86">
            <wp:extent cx="5731510" cy="4303395"/>
            <wp:effectExtent l="0" t="0" r="254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303395"/>
                    </a:xfrm>
                    <a:prstGeom prst="rect">
                      <a:avLst/>
                    </a:prstGeom>
                  </pic:spPr>
                </pic:pic>
              </a:graphicData>
            </a:graphic>
          </wp:inline>
        </w:drawing>
      </w:r>
    </w:p>
    <w:p w14:paraId="56C0E685" w14:textId="1FAC55D2" w:rsidR="001F65BE" w:rsidRDefault="00256468" w:rsidP="00256468">
      <w:pPr>
        <w:jc w:val="center"/>
      </w:pPr>
      <w:bookmarkStart w:id="88" w:name="_Ref115947599"/>
      <w:bookmarkStart w:id="89" w:name="_Toc115950553"/>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4</w:t>
      </w:r>
      <w:r w:rsidR="00000000">
        <w:rPr>
          <w:noProof/>
        </w:rPr>
        <w:fldChar w:fldCharType="end"/>
      </w:r>
      <w:bookmarkEnd w:id="88"/>
      <w:r>
        <w:t xml:space="preserve"> Entity Relationship Diagram</w:t>
      </w:r>
      <w:bookmarkEnd w:id="89"/>
    </w:p>
    <w:p w14:paraId="2DD47B0C" w14:textId="0443A67C" w:rsidR="001C53B3" w:rsidRDefault="00B30033" w:rsidP="00B30033">
      <w:pPr>
        <w:pStyle w:val="Heading3"/>
      </w:pPr>
      <w:bookmarkStart w:id="90" w:name="_Toc115950629"/>
      <w:r>
        <w:t>Class Diagram</w:t>
      </w:r>
      <w:bookmarkEnd w:id="90"/>
    </w:p>
    <w:p w14:paraId="15875884" w14:textId="3F2C7A12" w:rsidR="00843629" w:rsidRDefault="0092789F" w:rsidP="00843629">
      <w:r>
        <w:fldChar w:fldCharType="begin"/>
      </w:r>
      <w:r>
        <w:instrText xml:space="preserve"> REF _Ref115948161 \h </w:instrText>
      </w:r>
      <w:r>
        <w:fldChar w:fldCharType="separate"/>
      </w:r>
      <w:r>
        <w:t xml:space="preserve">Figure </w:t>
      </w:r>
      <w:r>
        <w:rPr>
          <w:noProof/>
        </w:rPr>
        <w:t>4</w:t>
      </w:r>
      <w:r>
        <w:t>.</w:t>
      </w:r>
      <w:r>
        <w:rPr>
          <w:noProof/>
        </w:rPr>
        <w:t>5</w:t>
      </w:r>
      <w:r>
        <w:fldChar w:fldCharType="end"/>
      </w:r>
      <w:r>
        <w:t xml:space="preserve"> </w:t>
      </w:r>
      <w:r w:rsidR="00843629">
        <w:t>shows the class diagram. The relationships between the classes have been shown using the associations. The classes have attributes and some of them have operations that they perform on the system such as inserting input to the system.</w:t>
      </w:r>
    </w:p>
    <w:p w14:paraId="159CD613" w14:textId="77777777" w:rsidR="0092789F" w:rsidRDefault="0092789F" w:rsidP="0092789F">
      <w:pPr>
        <w:keepNext/>
      </w:pPr>
      <w:r>
        <w:rPr>
          <w:noProof/>
        </w:rPr>
        <w:lastRenderedPageBreak/>
        <w:drawing>
          <wp:inline distT="0" distB="0" distL="0" distR="0" wp14:anchorId="47E247D5" wp14:editId="0F1AAF13">
            <wp:extent cx="4572000" cy="4276689"/>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6"/>
                    <a:stretch>
                      <a:fillRect/>
                    </a:stretch>
                  </pic:blipFill>
                  <pic:spPr>
                    <a:xfrm>
                      <a:off x="0" y="0"/>
                      <a:ext cx="4572000" cy="4276689"/>
                    </a:xfrm>
                    <a:prstGeom prst="rect">
                      <a:avLst/>
                    </a:prstGeom>
                  </pic:spPr>
                </pic:pic>
              </a:graphicData>
            </a:graphic>
          </wp:inline>
        </w:drawing>
      </w:r>
    </w:p>
    <w:p w14:paraId="7E7C6A9A" w14:textId="07B84F5E" w:rsidR="001F65BE" w:rsidRDefault="0092789F" w:rsidP="0092789F">
      <w:pPr>
        <w:jc w:val="center"/>
      </w:pPr>
      <w:bookmarkStart w:id="91" w:name="_Ref115948161"/>
      <w:bookmarkStart w:id="92" w:name="_Toc115950554"/>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5</w:t>
      </w:r>
      <w:r w:rsidR="00000000">
        <w:rPr>
          <w:noProof/>
        </w:rPr>
        <w:fldChar w:fldCharType="end"/>
      </w:r>
      <w:bookmarkEnd w:id="91"/>
      <w:r>
        <w:t xml:space="preserve"> Class Diagram</w:t>
      </w:r>
      <w:bookmarkEnd w:id="92"/>
    </w:p>
    <w:p w14:paraId="79D90248" w14:textId="5439660D" w:rsidR="00B30033" w:rsidRDefault="00B30033" w:rsidP="00B30033">
      <w:pPr>
        <w:pStyle w:val="Heading3"/>
      </w:pPr>
      <w:bookmarkStart w:id="93" w:name="_Toc115950630"/>
      <w:r>
        <w:t>Activity Diagram</w:t>
      </w:r>
      <w:bookmarkEnd w:id="93"/>
    </w:p>
    <w:p w14:paraId="390CEA73" w14:textId="6D6BAB70" w:rsidR="00843629" w:rsidRDefault="00843629" w:rsidP="00843629">
      <w:r w:rsidRPr="000A125B">
        <w:t xml:space="preserve">An activity diagram resembles a horizontal flowchart that shows the actions and events as they occur. </w:t>
      </w:r>
      <w:r>
        <w:t xml:space="preserve">The diagram drawn </w:t>
      </w:r>
      <w:r w:rsidRPr="000A125B">
        <w:t>show</w:t>
      </w:r>
      <w:r>
        <w:t>s</w:t>
      </w:r>
      <w:r w:rsidRPr="000A125B">
        <w:t xml:space="preserve"> the order in which the actions take place and identify the outcomes</w:t>
      </w:r>
      <w:r>
        <w:t xml:space="preserve"> and is shown in</w:t>
      </w:r>
      <w:r w:rsidR="008D7510">
        <w:t xml:space="preserve"> </w:t>
      </w:r>
      <w:r w:rsidR="00967471">
        <w:fldChar w:fldCharType="begin"/>
      </w:r>
      <w:r w:rsidR="00967471">
        <w:instrText xml:space="preserve"> REF _Ref115949557 \h </w:instrText>
      </w:r>
      <w:r w:rsidR="00967471">
        <w:fldChar w:fldCharType="separate"/>
      </w:r>
      <w:r w:rsidR="00967471">
        <w:t xml:space="preserve">Figure </w:t>
      </w:r>
      <w:r w:rsidR="00967471">
        <w:rPr>
          <w:noProof/>
        </w:rPr>
        <w:t>4</w:t>
      </w:r>
      <w:r w:rsidR="00967471">
        <w:t>.</w:t>
      </w:r>
      <w:r w:rsidR="00967471">
        <w:rPr>
          <w:noProof/>
        </w:rPr>
        <w:t>6</w:t>
      </w:r>
      <w:r w:rsidR="00967471">
        <w:fldChar w:fldCharType="end"/>
      </w:r>
    </w:p>
    <w:p w14:paraId="045C37B2" w14:textId="77777777" w:rsidR="00967471" w:rsidRDefault="00967471" w:rsidP="00967471">
      <w:pPr>
        <w:keepNext/>
      </w:pPr>
      <w:r>
        <w:rPr>
          <w:noProof/>
        </w:rPr>
        <w:drawing>
          <wp:inline distT="0" distB="0" distL="0" distR="0" wp14:anchorId="34BABD0D" wp14:editId="3DD8B9DA">
            <wp:extent cx="6397971" cy="1554480"/>
            <wp:effectExtent l="0" t="0" r="3175" b="762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7"/>
                    <a:stretch>
                      <a:fillRect/>
                    </a:stretch>
                  </pic:blipFill>
                  <pic:spPr>
                    <a:xfrm>
                      <a:off x="0" y="0"/>
                      <a:ext cx="6397971" cy="1554480"/>
                    </a:xfrm>
                    <a:prstGeom prst="rect">
                      <a:avLst/>
                    </a:prstGeom>
                  </pic:spPr>
                </pic:pic>
              </a:graphicData>
            </a:graphic>
          </wp:inline>
        </w:drawing>
      </w:r>
    </w:p>
    <w:p w14:paraId="006E722C" w14:textId="54C14B4C" w:rsidR="008D7510" w:rsidRPr="00843629" w:rsidRDefault="00967471" w:rsidP="00967471">
      <w:pPr>
        <w:jc w:val="center"/>
      </w:pPr>
      <w:bookmarkStart w:id="94" w:name="_Ref115949557"/>
      <w:bookmarkStart w:id="95" w:name="_Toc115950555"/>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6</w:t>
      </w:r>
      <w:r w:rsidR="00000000">
        <w:rPr>
          <w:noProof/>
        </w:rPr>
        <w:fldChar w:fldCharType="end"/>
      </w:r>
      <w:bookmarkEnd w:id="94"/>
      <w:r>
        <w:t xml:space="preserve"> Activity Diagram</w:t>
      </w:r>
      <w:bookmarkEnd w:id="95"/>
    </w:p>
    <w:p w14:paraId="63ABD2CA" w14:textId="3E340DC9" w:rsidR="001C53B3" w:rsidRDefault="001C53B3" w:rsidP="001C53B3">
      <w:pPr>
        <w:pStyle w:val="Heading2"/>
      </w:pPr>
      <w:bookmarkStart w:id="96" w:name="_Toc115950631"/>
      <w:r>
        <w:t>System Design Diagrams</w:t>
      </w:r>
      <w:bookmarkEnd w:id="96"/>
    </w:p>
    <w:p w14:paraId="6E019C6D" w14:textId="12E5A5B2" w:rsidR="00E805A8" w:rsidRPr="00E805A8" w:rsidRDefault="00E805A8" w:rsidP="00E805A8">
      <w:r>
        <w:t>The system design diagrams include Database Schema</w:t>
      </w:r>
      <w:r w:rsidR="00EB1411">
        <w:t>, Wireframes</w:t>
      </w:r>
      <w:r>
        <w:t xml:space="preserve"> and System Architecture. These diagrams are as follows:</w:t>
      </w:r>
    </w:p>
    <w:p w14:paraId="6B3FE750" w14:textId="04F97DD7" w:rsidR="001C53B3" w:rsidRDefault="001C53B3" w:rsidP="001E359A">
      <w:pPr>
        <w:pStyle w:val="Heading3"/>
      </w:pPr>
      <w:bookmarkStart w:id="97" w:name="_Toc115950632"/>
      <w:r>
        <w:lastRenderedPageBreak/>
        <w:t>Database Schema</w:t>
      </w:r>
      <w:bookmarkEnd w:id="97"/>
    </w:p>
    <w:p w14:paraId="46A6E3CE" w14:textId="26F5DB5B" w:rsidR="001569F4" w:rsidRDefault="00843629" w:rsidP="001F65BE">
      <w:r>
        <w:t xml:space="preserve">The logical database schema of the system is shown in </w:t>
      </w:r>
      <w:r w:rsidR="0067650B">
        <w:fldChar w:fldCharType="begin"/>
      </w:r>
      <w:r w:rsidR="0067650B">
        <w:instrText xml:space="preserve"> REF _Ref115950423 \h </w:instrText>
      </w:r>
      <w:r w:rsidR="0067650B">
        <w:fldChar w:fldCharType="separate"/>
      </w:r>
      <w:r w:rsidR="0067650B">
        <w:t xml:space="preserve">Figure </w:t>
      </w:r>
      <w:r w:rsidR="0067650B">
        <w:rPr>
          <w:noProof/>
        </w:rPr>
        <w:t>4</w:t>
      </w:r>
      <w:r w:rsidR="0067650B">
        <w:t>.</w:t>
      </w:r>
      <w:r w:rsidR="0067650B">
        <w:rPr>
          <w:noProof/>
        </w:rPr>
        <w:t>7</w:t>
      </w:r>
      <w:r w:rsidR="0067650B">
        <w:fldChar w:fldCharType="end"/>
      </w:r>
    </w:p>
    <w:p w14:paraId="7A0C145E" w14:textId="77777777" w:rsidR="0067650B" w:rsidRDefault="0067650B" w:rsidP="0067650B">
      <w:pPr>
        <w:keepNext/>
      </w:pPr>
      <w:r>
        <w:rPr>
          <w:noProof/>
        </w:rPr>
        <w:drawing>
          <wp:inline distT="0" distB="0" distL="0" distR="0" wp14:anchorId="219C9A43" wp14:editId="7E12559E">
            <wp:extent cx="4572000" cy="40842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72000" cy="4084205"/>
                    </a:xfrm>
                    <a:prstGeom prst="rect">
                      <a:avLst/>
                    </a:prstGeom>
                  </pic:spPr>
                </pic:pic>
              </a:graphicData>
            </a:graphic>
          </wp:inline>
        </w:drawing>
      </w:r>
    </w:p>
    <w:p w14:paraId="6BE2F3DE" w14:textId="09612881" w:rsidR="001F65BE" w:rsidRDefault="0067650B" w:rsidP="0067650B">
      <w:pPr>
        <w:jc w:val="center"/>
      </w:pPr>
      <w:bookmarkStart w:id="98" w:name="_Ref115950423"/>
      <w:bookmarkStart w:id="99" w:name="_Toc115950556"/>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7</w:t>
      </w:r>
      <w:r w:rsidR="00000000">
        <w:rPr>
          <w:noProof/>
        </w:rPr>
        <w:fldChar w:fldCharType="end"/>
      </w:r>
      <w:bookmarkEnd w:id="98"/>
      <w:r>
        <w:t xml:space="preserve"> Database Schema</w:t>
      </w:r>
      <w:bookmarkEnd w:id="99"/>
    </w:p>
    <w:p w14:paraId="50577A5D" w14:textId="3EC47991" w:rsidR="00EB1411" w:rsidRDefault="00EB1411" w:rsidP="00EB1411">
      <w:pPr>
        <w:pStyle w:val="Heading3"/>
      </w:pPr>
      <w:bookmarkStart w:id="100" w:name="_Toc115950633"/>
      <w:r>
        <w:t>Wireframes</w:t>
      </w:r>
      <w:bookmarkEnd w:id="100"/>
    </w:p>
    <w:p w14:paraId="54CC9BEC" w14:textId="7D5FF386" w:rsidR="001569F4" w:rsidRDefault="007D1595" w:rsidP="001569F4">
      <w:pPr>
        <w:pStyle w:val="Heading4"/>
      </w:pPr>
      <w:r>
        <w:t>Registration And Login Pages</w:t>
      </w:r>
    </w:p>
    <w:p w14:paraId="650E47F3" w14:textId="51D448D7" w:rsidR="007D1595" w:rsidRDefault="00DE005F" w:rsidP="007D1595">
      <w:r>
        <w:fldChar w:fldCharType="begin"/>
      </w:r>
      <w:r>
        <w:instrText xml:space="preserve"> REF _Ref115007435 \h </w:instrText>
      </w:r>
      <w:r>
        <w:fldChar w:fldCharType="separate"/>
      </w:r>
      <w:r>
        <w:t xml:space="preserve">Figure </w:t>
      </w:r>
      <w:r>
        <w:rPr>
          <w:noProof/>
        </w:rPr>
        <w:t>4</w:t>
      </w:r>
      <w:r>
        <w:t>.</w:t>
      </w:r>
      <w:r>
        <w:rPr>
          <w:noProof/>
        </w:rPr>
        <w:t>8</w:t>
      </w:r>
      <w:r>
        <w:fldChar w:fldCharType="end"/>
      </w:r>
      <w:r>
        <w:t xml:space="preserve"> </w:t>
      </w:r>
      <w:r w:rsidR="007D1595">
        <w:t>shows the system registration and login pages.</w:t>
      </w:r>
    </w:p>
    <w:p w14:paraId="41D8AFFC" w14:textId="77777777" w:rsidR="00DE005F" w:rsidRDefault="007D1595" w:rsidP="00DE005F">
      <w:pPr>
        <w:keepNext/>
      </w:pPr>
      <w:r>
        <w:rPr>
          <w:noProof/>
        </w:rPr>
        <w:drawing>
          <wp:inline distT="0" distB="0" distL="0" distR="0" wp14:anchorId="1FEF3B8F" wp14:editId="41B6119B">
            <wp:extent cx="5731510" cy="149098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1490980"/>
                    </a:xfrm>
                    <a:prstGeom prst="rect">
                      <a:avLst/>
                    </a:prstGeom>
                  </pic:spPr>
                </pic:pic>
              </a:graphicData>
            </a:graphic>
          </wp:inline>
        </w:drawing>
      </w:r>
    </w:p>
    <w:p w14:paraId="1448D90A" w14:textId="7260351D" w:rsidR="007D1595" w:rsidRDefault="00DE005F" w:rsidP="00DE005F">
      <w:pPr>
        <w:jc w:val="center"/>
      </w:pPr>
      <w:bookmarkStart w:id="101" w:name="_Ref115007435"/>
      <w:bookmarkStart w:id="102" w:name="_Toc115950557"/>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8</w:t>
      </w:r>
      <w:r w:rsidR="00000000">
        <w:rPr>
          <w:noProof/>
        </w:rPr>
        <w:fldChar w:fldCharType="end"/>
      </w:r>
      <w:bookmarkEnd w:id="101"/>
      <w:r>
        <w:t xml:space="preserve"> Registration and Login Pages</w:t>
      </w:r>
      <w:bookmarkEnd w:id="102"/>
    </w:p>
    <w:p w14:paraId="7C0226A1" w14:textId="799BC4C6" w:rsidR="007D1595" w:rsidRDefault="007D1595" w:rsidP="007D1595">
      <w:pPr>
        <w:pStyle w:val="Heading4"/>
      </w:pPr>
      <w:r>
        <w:lastRenderedPageBreak/>
        <w:t xml:space="preserve">Input </w:t>
      </w:r>
      <w:r w:rsidR="00E12733">
        <w:t>P</w:t>
      </w:r>
      <w:r>
        <w:t>age</w:t>
      </w:r>
    </w:p>
    <w:p w14:paraId="4B0246EC" w14:textId="6A0F81B1" w:rsidR="007D1595" w:rsidRDefault="00DE005F" w:rsidP="00DE005F">
      <w:r>
        <w:fldChar w:fldCharType="begin"/>
      </w:r>
      <w:r>
        <w:instrText xml:space="preserve"> REF _Ref115007463 \h </w:instrText>
      </w:r>
      <w:r>
        <w:fldChar w:fldCharType="separate"/>
      </w:r>
      <w:r>
        <w:t xml:space="preserve">Figure </w:t>
      </w:r>
      <w:r>
        <w:rPr>
          <w:noProof/>
        </w:rPr>
        <w:t>4</w:t>
      </w:r>
      <w:r>
        <w:t>.</w:t>
      </w:r>
      <w:r>
        <w:rPr>
          <w:noProof/>
        </w:rPr>
        <w:t>9</w:t>
      </w:r>
      <w:r>
        <w:fldChar w:fldCharType="end"/>
      </w:r>
      <w:r>
        <w:t xml:space="preserve"> s</w:t>
      </w:r>
      <w:r w:rsidR="007D1595">
        <w:t>hows the page where the physician is expected to insert the patient id and respiratory sound recording as input for classification</w:t>
      </w:r>
      <w:r>
        <w:t>.</w:t>
      </w:r>
    </w:p>
    <w:p w14:paraId="28685D4C" w14:textId="77777777" w:rsidR="00DE005F" w:rsidRDefault="00DE005F" w:rsidP="00DE005F">
      <w:pPr>
        <w:keepNext/>
      </w:pPr>
      <w:r>
        <w:rPr>
          <w:noProof/>
        </w:rPr>
        <w:drawing>
          <wp:inline distT="0" distB="0" distL="0" distR="0" wp14:anchorId="01397D7E" wp14:editId="15900D17">
            <wp:extent cx="3657600" cy="1943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57600" cy="1943100"/>
                    </a:xfrm>
                    <a:prstGeom prst="rect">
                      <a:avLst/>
                    </a:prstGeom>
                  </pic:spPr>
                </pic:pic>
              </a:graphicData>
            </a:graphic>
          </wp:inline>
        </w:drawing>
      </w:r>
    </w:p>
    <w:p w14:paraId="6B792C00" w14:textId="3E559496" w:rsidR="00DE005F" w:rsidRDefault="00DE005F" w:rsidP="00DE005F">
      <w:pPr>
        <w:jc w:val="center"/>
      </w:pPr>
      <w:bookmarkStart w:id="103" w:name="_Ref115007463"/>
      <w:bookmarkStart w:id="104" w:name="_Toc115950558"/>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9</w:t>
      </w:r>
      <w:r w:rsidR="00000000">
        <w:rPr>
          <w:noProof/>
        </w:rPr>
        <w:fldChar w:fldCharType="end"/>
      </w:r>
      <w:bookmarkEnd w:id="103"/>
      <w:r>
        <w:t xml:space="preserve"> Input Page</w:t>
      </w:r>
      <w:bookmarkEnd w:id="104"/>
    </w:p>
    <w:p w14:paraId="001B88BE" w14:textId="74541223" w:rsidR="00646C20" w:rsidRDefault="00646C20" w:rsidP="00646C20">
      <w:pPr>
        <w:pStyle w:val="Heading4"/>
      </w:pPr>
      <w:r>
        <w:t xml:space="preserve">Output </w:t>
      </w:r>
      <w:r w:rsidR="00E12733">
        <w:t>P</w:t>
      </w:r>
      <w:r>
        <w:t>age</w:t>
      </w:r>
    </w:p>
    <w:p w14:paraId="3259FAC1" w14:textId="2C33832F" w:rsidR="00646C20" w:rsidRDefault="00646C20" w:rsidP="00646C20">
      <w:r>
        <w:fldChar w:fldCharType="begin"/>
      </w:r>
      <w:r>
        <w:instrText xml:space="preserve"> REF _Ref115007572 \h </w:instrText>
      </w:r>
      <w:r>
        <w:fldChar w:fldCharType="separate"/>
      </w:r>
      <w:r>
        <w:t xml:space="preserve">Figure </w:t>
      </w:r>
      <w:r>
        <w:rPr>
          <w:noProof/>
        </w:rPr>
        <w:t>4</w:t>
      </w:r>
      <w:r>
        <w:t>.</w:t>
      </w:r>
      <w:r>
        <w:rPr>
          <w:noProof/>
        </w:rPr>
        <w:t>10</w:t>
      </w:r>
      <w:r>
        <w:fldChar w:fldCharType="end"/>
      </w:r>
      <w:r>
        <w:t xml:space="preserve"> shows the page where the physician receives output from the model and decides the required treatment for the patient.</w:t>
      </w:r>
    </w:p>
    <w:p w14:paraId="30CC3923" w14:textId="77777777" w:rsidR="00646C20" w:rsidRDefault="00646C20" w:rsidP="00646C20">
      <w:pPr>
        <w:keepNext/>
      </w:pPr>
      <w:r>
        <w:rPr>
          <w:noProof/>
        </w:rPr>
        <w:drawing>
          <wp:inline distT="0" distB="0" distL="0" distR="0" wp14:anchorId="542E47E4" wp14:editId="0E88D597">
            <wp:extent cx="3676650" cy="1885950"/>
            <wp:effectExtent l="0" t="0" r="0" b="0"/>
            <wp:docPr id="19" name="Picture 1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chat or text message&#10;&#10;Description automatically generated"/>
                    <pic:cNvPicPr/>
                  </pic:nvPicPr>
                  <pic:blipFill>
                    <a:blip r:embed="rId21"/>
                    <a:stretch>
                      <a:fillRect/>
                    </a:stretch>
                  </pic:blipFill>
                  <pic:spPr>
                    <a:xfrm>
                      <a:off x="0" y="0"/>
                      <a:ext cx="3676650" cy="1885950"/>
                    </a:xfrm>
                    <a:prstGeom prst="rect">
                      <a:avLst/>
                    </a:prstGeom>
                  </pic:spPr>
                </pic:pic>
              </a:graphicData>
            </a:graphic>
          </wp:inline>
        </w:drawing>
      </w:r>
    </w:p>
    <w:p w14:paraId="55B7FC9F" w14:textId="1EEEC498" w:rsidR="00BF4B9D" w:rsidRPr="00BF4B9D" w:rsidRDefault="00646C20" w:rsidP="0067650B">
      <w:pPr>
        <w:jc w:val="center"/>
      </w:pPr>
      <w:bookmarkStart w:id="105" w:name="_Ref115007572"/>
      <w:bookmarkStart w:id="106" w:name="_Toc115950559"/>
      <w:r>
        <w:t xml:space="preserve">Figure </w:t>
      </w:r>
      <w:r w:rsidR="00000000">
        <w:fldChar w:fldCharType="begin"/>
      </w:r>
      <w:r w:rsidR="00000000">
        <w:instrText xml:space="preserve"> STYLEREF 1 \s </w:instrText>
      </w:r>
      <w:r w:rsidR="00000000">
        <w:fldChar w:fldCharType="separate"/>
      </w:r>
      <w:r w:rsidR="00C23F7D">
        <w:rPr>
          <w:noProof/>
        </w:rPr>
        <w:t>4</w:t>
      </w:r>
      <w:r w:rsidR="00000000">
        <w:rPr>
          <w:noProof/>
        </w:rPr>
        <w:fldChar w:fldCharType="end"/>
      </w:r>
      <w:r w:rsidR="00C23F7D">
        <w:t>.</w:t>
      </w:r>
      <w:r w:rsidR="00000000">
        <w:fldChar w:fldCharType="begin"/>
      </w:r>
      <w:r w:rsidR="00000000">
        <w:instrText xml:space="preserve"> SEQ Figure \* ARABIC \s 1 </w:instrText>
      </w:r>
      <w:r w:rsidR="00000000">
        <w:fldChar w:fldCharType="separate"/>
      </w:r>
      <w:r w:rsidR="00C23F7D">
        <w:rPr>
          <w:noProof/>
        </w:rPr>
        <w:t>10</w:t>
      </w:r>
      <w:r w:rsidR="00000000">
        <w:rPr>
          <w:noProof/>
        </w:rPr>
        <w:fldChar w:fldCharType="end"/>
      </w:r>
      <w:bookmarkEnd w:id="105"/>
      <w:r>
        <w:t xml:space="preserve"> Output Page</w:t>
      </w:r>
      <w:bookmarkEnd w:id="106"/>
    </w:p>
    <w:p w14:paraId="431248C3" w14:textId="0C59C763" w:rsidR="001C53B3" w:rsidRDefault="001C53B3" w:rsidP="001E359A">
      <w:pPr>
        <w:pStyle w:val="Heading3"/>
      </w:pPr>
      <w:bookmarkStart w:id="107" w:name="_Toc115950634"/>
      <w:r>
        <w:t>System Architecture</w:t>
      </w:r>
      <w:bookmarkEnd w:id="107"/>
    </w:p>
    <w:p w14:paraId="2B67FCC6" w14:textId="65EC6392" w:rsidR="009B4C14" w:rsidRDefault="00502357" w:rsidP="00DC636E">
      <w:r>
        <w:t>The system architecture diagram for the developed solution used the three-tier model which includes presentation, application logic and the database as shown in</w:t>
      </w:r>
      <w:r w:rsidR="00C23F7D">
        <w:t xml:space="preserve"> </w:t>
      </w:r>
      <w:r w:rsidR="00C23F7D">
        <w:fldChar w:fldCharType="begin"/>
      </w:r>
      <w:r w:rsidR="00C23F7D">
        <w:instrText xml:space="preserve"> REF _Ref115950524 \h </w:instrText>
      </w:r>
      <w:r w:rsidR="00C23F7D">
        <w:fldChar w:fldCharType="separate"/>
      </w:r>
      <w:r w:rsidR="00C23F7D">
        <w:t xml:space="preserve">Figure </w:t>
      </w:r>
      <w:r w:rsidR="00C23F7D">
        <w:rPr>
          <w:noProof/>
        </w:rPr>
        <w:t>4</w:t>
      </w:r>
      <w:r w:rsidR="00C23F7D">
        <w:t>.</w:t>
      </w:r>
      <w:r w:rsidR="00C23F7D">
        <w:rPr>
          <w:noProof/>
        </w:rPr>
        <w:t>11</w:t>
      </w:r>
      <w:r w:rsidR="00C23F7D">
        <w:fldChar w:fldCharType="end"/>
      </w:r>
      <w:r>
        <w:t>. The presentation layers display the functionalities of the system in a simplified view.</w:t>
      </w:r>
    </w:p>
    <w:p w14:paraId="6E84F985" w14:textId="77777777" w:rsidR="00C23F7D" w:rsidRDefault="00DC636E" w:rsidP="00C23F7D">
      <w:pPr>
        <w:keepNext/>
      </w:pPr>
      <w:r>
        <w:rPr>
          <w:noProof/>
        </w:rPr>
        <w:lastRenderedPageBreak/>
        <w:drawing>
          <wp:inline distT="0" distB="0" distL="0" distR="0" wp14:anchorId="3D1019E5" wp14:editId="7303472E">
            <wp:extent cx="5731510" cy="448691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486910"/>
                    </a:xfrm>
                    <a:prstGeom prst="rect">
                      <a:avLst/>
                    </a:prstGeom>
                  </pic:spPr>
                </pic:pic>
              </a:graphicData>
            </a:graphic>
          </wp:inline>
        </w:drawing>
      </w:r>
    </w:p>
    <w:p w14:paraId="6E46FF4A" w14:textId="1CF6483E" w:rsidR="00D037E8" w:rsidRDefault="00C23F7D" w:rsidP="00C23F7D">
      <w:pPr>
        <w:jc w:val="center"/>
      </w:pPr>
      <w:bookmarkStart w:id="108" w:name="_Ref115950524"/>
      <w:bookmarkStart w:id="109" w:name="_Toc115950560"/>
      <w:r>
        <w:t xml:space="preserve">Figure </w:t>
      </w:r>
      <w:r w:rsidR="00000000">
        <w:fldChar w:fldCharType="begin"/>
      </w:r>
      <w:r w:rsidR="00000000">
        <w:instrText xml:space="preserve"> STYLEREF 1 \s </w:instrText>
      </w:r>
      <w:r w:rsidR="00000000">
        <w:fldChar w:fldCharType="separate"/>
      </w:r>
      <w:r>
        <w:rPr>
          <w:noProof/>
        </w:rPr>
        <w:t>4</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11</w:t>
      </w:r>
      <w:r w:rsidR="00000000">
        <w:rPr>
          <w:noProof/>
        </w:rPr>
        <w:fldChar w:fldCharType="end"/>
      </w:r>
      <w:bookmarkEnd w:id="108"/>
      <w:r>
        <w:t xml:space="preserve"> System Architecture</w:t>
      </w:r>
      <w:bookmarkEnd w:id="109"/>
      <w:r w:rsidR="00D037E8">
        <w:br w:type="page"/>
      </w:r>
    </w:p>
    <w:p w14:paraId="25F0567E" w14:textId="1F47C84D" w:rsidR="00D52BAC" w:rsidRDefault="00D52BAC" w:rsidP="00DD687D">
      <w:pPr>
        <w:pStyle w:val="Kevin"/>
      </w:pPr>
      <w:bookmarkStart w:id="110" w:name="_Toc115950635"/>
      <w:r>
        <w:lastRenderedPageBreak/>
        <w:t>Bibliography</w:t>
      </w:r>
      <w:bookmarkEnd w:id="110"/>
    </w:p>
    <w:p w14:paraId="7D056AA6" w14:textId="77777777" w:rsidR="00897D18" w:rsidRPr="00897D18" w:rsidRDefault="007A32E2" w:rsidP="00897D18">
      <w:pPr>
        <w:pStyle w:val="Bibliography"/>
        <w:rPr>
          <w:rFonts w:cs="Times New Roman"/>
        </w:rPr>
      </w:pPr>
      <w:r>
        <w:fldChar w:fldCharType="begin"/>
      </w:r>
      <w:r w:rsidR="00897D18">
        <w:instrText xml:space="preserve"> ADDIN ZOTERO_BIBL {"uncited":[],"omitted":[],"custom":[]} CSL_BIBLIOGRAPHY </w:instrText>
      </w:r>
      <w:r>
        <w:fldChar w:fldCharType="separate"/>
      </w:r>
      <w:r w:rsidR="00897D18" w:rsidRPr="00897D18">
        <w:rPr>
          <w:rFonts w:cs="Times New Roman"/>
        </w:rPr>
        <w:t xml:space="preserve">Abdullah, N. S., Lam, C. K., Sundaraj, K., &amp; Palaniappan, R. (2017). Classification of Respiratory Sounds in Smokers and Non-smokers using k-NN Classifier. In F. Ibrahim, J. P. G. Cheong, J. Usman, M. Y. Ahmad, R. Razman, &amp; V. S. Selvanayagam (Eds.), </w:t>
      </w:r>
      <w:r w:rsidR="00897D18" w:rsidRPr="00897D18">
        <w:rPr>
          <w:rFonts w:cs="Times New Roman"/>
          <w:i/>
          <w:iCs/>
        </w:rPr>
        <w:t>3rd International Conference on Movement, Health and Exercise</w:t>
      </w:r>
      <w:r w:rsidR="00897D18" w:rsidRPr="00897D18">
        <w:rPr>
          <w:rFonts w:cs="Times New Roman"/>
        </w:rPr>
        <w:t xml:space="preserve"> (Vol. 58, pp. 73–78). Springer Singapore. https://doi.org/10.1007/978-981-10-3737-5_15</w:t>
      </w:r>
    </w:p>
    <w:p w14:paraId="53D95F22" w14:textId="77777777" w:rsidR="00897D18" w:rsidRPr="00897D18" w:rsidRDefault="00897D18" w:rsidP="00897D18">
      <w:pPr>
        <w:pStyle w:val="Bibliography"/>
        <w:rPr>
          <w:rFonts w:cs="Times New Roman"/>
        </w:rPr>
      </w:pPr>
      <w:r w:rsidRPr="00897D18">
        <w:rPr>
          <w:rFonts w:cs="Times New Roman"/>
        </w:rPr>
        <w:t xml:space="preserve">Acharya, J., &amp; Basu, A. (2020). Deep Neural Network for Respiratory Sound Classification in Wearable Devices Enabled by Patient Specific Model Tuning. </w:t>
      </w:r>
      <w:r w:rsidRPr="00897D18">
        <w:rPr>
          <w:rFonts w:cs="Times New Roman"/>
          <w:i/>
          <w:iCs/>
        </w:rPr>
        <w:t>IEEE Transactions on Biomedical Circuits and Systems</w:t>
      </w:r>
      <w:r w:rsidRPr="00897D18">
        <w:rPr>
          <w:rFonts w:cs="Times New Roman"/>
        </w:rPr>
        <w:t>, 1–1. https://doi.org/10.1109/TBCAS.2020.2981172</w:t>
      </w:r>
    </w:p>
    <w:p w14:paraId="55238CDE" w14:textId="77777777" w:rsidR="00897D18" w:rsidRPr="00897D18" w:rsidRDefault="00897D18" w:rsidP="00897D18">
      <w:pPr>
        <w:pStyle w:val="Bibliography"/>
        <w:rPr>
          <w:rFonts w:cs="Times New Roman"/>
        </w:rPr>
      </w:pPr>
      <w:r w:rsidRPr="00897D18">
        <w:rPr>
          <w:rFonts w:cs="Times New Roman"/>
        </w:rPr>
        <w:t xml:space="preserve">Aykanat, M., Kılıç, Ö., Kurt, B., &amp; Saryal, S. (2017). Classification of lung sounds using convolutional neural networks. </w:t>
      </w:r>
      <w:r w:rsidRPr="00897D18">
        <w:rPr>
          <w:rFonts w:cs="Times New Roman"/>
          <w:i/>
          <w:iCs/>
        </w:rPr>
        <w:t>EURASIP Journal on Image and Video Processing</w:t>
      </w:r>
      <w:r w:rsidRPr="00897D18">
        <w:rPr>
          <w:rFonts w:cs="Times New Roman"/>
        </w:rPr>
        <w:t xml:space="preserve">, </w:t>
      </w:r>
      <w:r w:rsidRPr="00897D18">
        <w:rPr>
          <w:rFonts w:cs="Times New Roman"/>
          <w:i/>
          <w:iCs/>
        </w:rPr>
        <w:t>2017</w:t>
      </w:r>
      <w:r w:rsidRPr="00897D18">
        <w:rPr>
          <w:rFonts w:cs="Times New Roman"/>
        </w:rPr>
        <w:t>(1), 65. https://doi.org/10.1186/s13640-017-0213-2</w:t>
      </w:r>
    </w:p>
    <w:p w14:paraId="4FE0019B" w14:textId="77777777" w:rsidR="00897D18" w:rsidRPr="00897D18" w:rsidRDefault="00897D18" w:rsidP="00897D18">
      <w:pPr>
        <w:pStyle w:val="Bibliography"/>
        <w:rPr>
          <w:rFonts w:cs="Times New Roman"/>
        </w:rPr>
      </w:pPr>
      <w:r w:rsidRPr="00897D18">
        <w:rPr>
          <w:rFonts w:cs="Times New Roman"/>
        </w:rPr>
        <w:t xml:space="preserve">Barzegari, H., Fahimi, M. A., &amp; Dehghanian, S. (2017). Emergency Department Readmission Rate within 72 Hours after Discharge; a Letter to Editor. </w:t>
      </w:r>
      <w:r w:rsidRPr="00897D18">
        <w:rPr>
          <w:rFonts w:cs="Times New Roman"/>
          <w:i/>
          <w:iCs/>
        </w:rPr>
        <w:t>Emergency</w:t>
      </w:r>
      <w:r w:rsidRPr="00897D18">
        <w:rPr>
          <w:rFonts w:cs="Times New Roman"/>
        </w:rPr>
        <w:t xml:space="preserve">, </w:t>
      </w:r>
      <w:r w:rsidRPr="00897D18">
        <w:rPr>
          <w:rFonts w:cs="Times New Roman"/>
          <w:i/>
          <w:iCs/>
        </w:rPr>
        <w:t>5</w:t>
      </w:r>
      <w:r w:rsidRPr="00897D18">
        <w:rPr>
          <w:rFonts w:cs="Times New Roman"/>
        </w:rPr>
        <w:t>(1). https://doi.org/10.22037/emergency.v5i1.16667</w:t>
      </w:r>
    </w:p>
    <w:p w14:paraId="5FAA72CB" w14:textId="77777777" w:rsidR="00897D18" w:rsidRPr="00897D18" w:rsidRDefault="00897D18" w:rsidP="00897D18">
      <w:pPr>
        <w:pStyle w:val="Bibliography"/>
        <w:rPr>
          <w:rFonts w:cs="Times New Roman"/>
        </w:rPr>
      </w:pPr>
      <w:r w:rsidRPr="00897D18">
        <w:rPr>
          <w:rFonts w:cs="Times New Roman"/>
        </w:rPr>
        <w:t xml:space="preserve">Basu, V., &amp; Rana, S. (2020). Respiratory diseases recognition through respiratory sound with the help of deep neural network. </w:t>
      </w:r>
      <w:r w:rsidRPr="00897D18">
        <w:rPr>
          <w:rFonts w:cs="Times New Roman"/>
          <w:i/>
          <w:iCs/>
        </w:rPr>
        <w:t>2020 4th International Conference on Computational Intelligence and Networks (CINE)</w:t>
      </w:r>
      <w:r w:rsidRPr="00897D18">
        <w:rPr>
          <w:rFonts w:cs="Times New Roman"/>
        </w:rPr>
        <w:t>, 1–6. https://doi.org/10.1109/CINE48825.2020.234388</w:t>
      </w:r>
    </w:p>
    <w:p w14:paraId="2902CDA2" w14:textId="77777777" w:rsidR="00897D18" w:rsidRPr="00897D18" w:rsidRDefault="00897D18" w:rsidP="00897D18">
      <w:pPr>
        <w:pStyle w:val="Bibliography"/>
        <w:rPr>
          <w:rFonts w:cs="Times New Roman"/>
        </w:rPr>
      </w:pPr>
      <w:r w:rsidRPr="00897D18">
        <w:rPr>
          <w:rFonts w:cs="Times New Roman"/>
        </w:rPr>
        <w:t xml:space="preserve">Becker, K. W., Scheffer, C., Blanckenberg, M. M., &amp; Diacon, A. H. (2013). Analysis of adventitious lung sounds originating from pulmonary tuberculosis. </w:t>
      </w:r>
      <w:r w:rsidRPr="00897D18">
        <w:rPr>
          <w:rFonts w:cs="Times New Roman"/>
          <w:i/>
          <w:iCs/>
        </w:rPr>
        <w:t>2013 35th Annual International Conference of the IEEE Engineering in Medicine and Biology Society (EMBC)</w:t>
      </w:r>
      <w:r w:rsidRPr="00897D18">
        <w:rPr>
          <w:rFonts w:cs="Times New Roman"/>
        </w:rPr>
        <w:t>, 4334–4337. https://doi.org/10.1109/EMBC.2013.6610505</w:t>
      </w:r>
    </w:p>
    <w:p w14:paraId="6B978B4D" w14:textId="77777777" w:rsidR="00897D18" w:rsidRPr="00897D18" w:rsidRDefault="00897D18" w:rsidP="00897D18">
      <w:pPr>
        <w:pStyle w:val="Bibliography"/>
        <w:rPr>
          <w:rFonts w:cs="Times New Roman"/>
        </w:rPr>
      </w:pPr>
      <w:r w:rsidRPr="00897D18">
        <w:rPr>
          <w:rFonts w:cs="Times New Roman"/>
        </w:rPr>
        <w:t xml:space="preserve">Brunner-La Rocca, H.-P., Peden, C. J., Soong, J., Holman, P. A., Bogdanovskaya, M., &amp; Barclay, L. (2020). Reasons for readmission after hospital discharge in patients with </w:t>
      </w:r>
      <w:r w:rsidRPr="00897D18">
        <w:rPr>
          <w:rFonts w:cs="Times New Roman"/>
        </w:rPr>
        <w:lastRenderedPageBreak/>
        <w:t xml:space="preserve">chronic diseases—Information from an international dataset. </w:t>
      </w:r>
      <w:r w:rsidRPr="00897D18">
        <w:rPr>
          <w:rFonts w:cs="Times New Roman"/>
          <w:i/>
          <w:iCs/>
        </w:rPr>
        <w:t>PLOS ONE</w:t>
      </w:r>
      <w:r w:rsidRPr="00897D18">
        <w:rPr>
          <w:rFonts w:cs="Times New Roman"/>
        </w:rPr>
        <w:t xml:space="preserve">, </w:t>
      </w:r>
      <w:r w:rsidRPr="00897D18">
        <w:rPr>
          <w:rFonts w:cs="Times New Roman"/>
          <w:i/>
          <w:iCs/>
        </w:rPr>
        <w:t>15</w:t>
      </w:r>
      <w:r w:rsidRPr="00897D18">
        <w:rPr>
          <w:rFonts w:cs="Times New Roman"/>
        </w:rPr>
        <w:t>(6), e0233457. https://doi.org/10.1371/journal.pone.0233457</w:t>
      </w:r>
    </w:p>
    <w:p w14:paraId="2FC805CE" w14:textId="77777777" w:rsidR="00897D18" w:rsidRPr="00897D18" w:rsidRDefault="00897D18" w:rsidP="00897D18">
      <w:pPr>
        <w:pStyle w:val="Bibliography"/>
        <w:rPr>
          <w:rFonts w:cs="Times New Roman"/>
        </w:rPr>
      </w:pPr>
      <w:r w:rsidRPr="00897D18">
        <w:rPr>
          <w:rFonts w:cs="Times New Roman"/>
        </w:rPr>
        <w:t xml:space="preserve">Emmanouilidou, D., McCollum, E. D., Park, D. E., &amp; Elhilali, M. (2018). Computerized Lung Sound Screening for Pediatric Auscultation in Noisy Field Environments. </w:t>
      </w:r>
      <w:r w:rsidRPr="00897D18">
        <w:rPr>
          <w:rFonts w:cs="Times New Roman"/>
          <w:i/>
          <w:iCs/>
        </w:rPr>
        <w:t>IEEE Transactions on Biomedical Engineering</w:t>
      </w:r>
      <w:r w:rsidRPr="00897D18">
        <w:rPr>
          <w:rFonts w:cs="Times New Roman"/>
        </w:rPr>
        <w:t xml:space="preserve">, </w:t>
      </w:r>
      <w:r w:rsidRPr="00897D18">
        <w:rPr>
          <w:rFonts w:cs="Times New Roman"/>
          <w:i/>
          <w:iCs/>
        </w:rPr>
        <w:t>65</w:t>
      </w:r>
      <w:r w:rsidRPr="00897D18">
        <w:rPr>
          <w:rFonts w:cs="Times New Roman"/>
        </w:rPr>
        <w:t>(7), 1564–1574. https://doi.org/10.1109/TBME.2017.2717280</w:t>
      </w:r>
    </w:p>
    <w:p w14:paraId="27937AFE" w14:textId="77777777" w:rsidR="00897D18" w:rsidRPr="00897D18" w:rsidRDefault="00897D18" w:rsidP="00897D18">
      <w:pPr>
        <w:pStyle w:val="Bibliography"/>
        <w:rPr>
          <w:rFonts w:cs="Times New Roman"/>
        </w:rPr>
      </w:pPr>
      <w:r w:rsidRPr="00897D18">
        <w:rPr>
          <w:rFonts w:cs="Times New Roman"/>
        </w:rPr>
        <w:t xml:space="preserve">Gibson, G. J., Loddenkemper, R., Lundbäck, B., &amp; Sibille, Y. (2013). Respiratory health and disease in Europe: The new European Lung White Book. </w:t>
      </w:r>
      <w:r w:rsidRPr="00897D18">
        <w:rPr>
          <w:rFonts w:cs="Times New Roman"/>
          <w:i/>
          <w:iCs/>
        </w:rPr>
        <w:t>European Respiratory Journal</w:t>
      </w:r>
      <w:r w:rsidRPr="00897D18">
        <w:rPr>
          <w:rFonts w:cs="Times New Roman"/>
        </w:rPr>
        <w:t xml:space="preserve">, </w:t>
      </w:r>
      <w:r w:rsidRPr="00897D18">
        <w:rPr>
          <w:rFonts w:cs="Times New Roman"/>
          <w:i/>
          <w:iCs/>
        </w:rPr>
        <w:t>42</w:t>
      </w:r>
      <w:r w:rsidRPr="00897D18">
        <w:rPr>
          <w:rFonts w:cs="Times New Roman"/>
        </w:rPr>
        <w:t>(3), 559–563. https://doi.org/10.1183/09031936.00105513</w:t>
      </w:r>
    </w:p>
    <w:p w14:paraId="5FE21CDE" w14:textId="77777777" w:rsidR="00897D18" w:rsidRPr="00897D18" w:rsidRDefault="00897D18" w:rsidP="00897D18">
      <w:pPr>
        <w:pStyle w:val="Bibliography"/>
        <w:rPr>
          <w:rFonts w:cs="Times New Roman"/>
        </w:rPr>
      </w:pPr>
      <w:r w:rsidRPr="00897D18">
        <w:rPr>
          <w:rFonts w:cs="Times New Roman"/>
        </w:rPr>
        <w:t xml:space="preserve">Gurung, A., Scrafford, C. G., Tielsch, J. M., Levine, O. S., &amp; Checkley, W. (2011). Computerized lung sound analysis as diagnostic aid for the detection of abnormal lung sounds: A systematic review and meta-analysis. </w:t>
      </w:r>
      <w:r w:rsidRPr="00897D18">
        <w:rPr>
          <w:rFonts w:cs="Times New Roman"/>
          <w:i/>
          <w:iCs/>
        </w:rPr>
        <w:t>Respiratory Medicine</w:t>
      </w:r>
      <w:r w:rsidRPr="00897D18">
        <w:rPr>
          <w:rFonts w:cs="Times New Roman"/>
        </w:rPr>
        <w:t xml:space="preserve">, </w:t>
      </w:r>
      <w:r w:rsidRPr="00897D18">
        <w:rPr>
          <w:rFonts w:cs="Times New Roman"/>
          <w:i/>
          <w:iCs/>
        </w:rPr>
        <w:t>105</w:t>
      </w:r>
      <w:r w:rsidRPr="00897D18">
        <w:rPr>
          <w:rFonts w:cs="Times New Roman"/>
        </w:rPr>
        <w:t>(9), 1396–1403. https://doi.org/10.1016/j.rmed.2011.05.007</w:t>
      </w:r>
    </w:p>
    <w:p w14:paraId="007A4C24" w14:textId="77777777" w:rsidR="00897D18" w:rsidRPr="00897D18" w:rsidRDefault="00897D18" w:rsidP="00897D18">
      <w:pPr>
        <w:pStyle w:val="Bibliography"/>
        <w:rPr>
          <w:rFonts w:cs="Times New Roman"/>
        </w:rPr>
      </w:pPr>
      <w:r w:rsidRPr="00897D18">
        <w:rPr>
          <w:rFonts w:cs="Times New Roman"/>
        </w:rPr>
        <w:t xml:space="preserve">Jácome, C., &amp; Marques, A. (2015). Computerized respiratory sounds in patients with COPD: A systematic review. </w:t>
      </w:r>
      <w:r w:rsidRPr="00897D18">
        <w:rPr>
          <w:rFonts w:cs="Times New Roman"/>
          <w:i/>
          <w:iCs/>
        </w:rPr>
        <w:t>COPD</w:t>
      </w:r>
      <w:r w:rsidRPr="00897D18">
        <w:rPr>
          <w:rFonts w:cs="Times New Roman"/>
        </w:rPr>
        <w:t xml:space="preserve">, </w:t>
      </w:r>
      <w:r w:rsidRPr="00897D18">
        <w:rPr>
          <w:rFonts w:cs="Times New Roman"/>
          <w:i/>
          <w:iCs/>
        </w:rPr>
        <w:t>12</w:t>
      </w:r>
      <w:r w:rsidRPr="00897D18">
        <w:rPr>
          <w:rFonts w:cs="Times New Roman"/>
        </w:rPr>
        <w:t>(1), 104–112. https://doi.org/10.3109/15412555.2014.908832</w:t>
      </w:r>
    </w:p>
    <w:p w14:paraId="6EC7AC3C" w14:textId="77777777" w:rsidR="00897D18" w:rsidRPr="00897D18" w:rsidRDefault="00897D18" w:rsidP="00897D18">
      <w:pPr>
        <w:pStyle w:val="Bibliography"/>
        <w:rPr>
          <w:rFonts w:cs="Times New Roman"/>
        </w:rPr>
      </w:pPr>
      <w:r w:rsidRPr="00897D18">
        <w:rPr>
          <w:rFonts w:cs="Times New Roman"/>
        </w:rPr>
        <w:t xml:space="preserve">Kandaswamy, A., Kumar, C. S., Ramanathan, Rm. Pl., Jayaraman, S., &amp; Malmurugan, N. (2004). Neural classification of lung sounds using wavelet coefficients. </w:t>
      </w:r>
      <w:r w:rsidRPr="00897D18">
        <w:rPr>
          <w:rFonts w:cs="Times New Roman"/>
          <w:i/>
          <w:iCs/>
        </w:rPr>
        <w:t>Computers in Biology and Medicine</w:t>
      </w:r>
      <w:r w:rsidRPr="00897D18">
        <w:rPr>
          <w:rFonts w:cs="Times New Roman"/>
        </w:rPr>
        <w:t xml:space="preserve">, </w:t>
      </w:r>
      <w:r w:rsidRPr="00897D18">
        <w:rPr>
          <w:rFonts w:cs="Times New Roman"/>
          <w:i/>
          <w:iCs/>
        </w:rPr>
        <w:t>34</w:t>
      </w:r>
      <w:r w:rsidRPr="00897D18">
        <w:rPr>
          <w:rFonts w:cs="Times New Roman"/>
        </w:rPr>
        <w:t>(6), 523–537. https://doi.org/10.1016/S0010-4825(03)00092-1</w:t>
      </w:r>
    </w:p>
    <w:p w14:paraId="7D276B9C" w14:textId="77777777" w:rsidR="00897D18" w:rsidRPr="00897D18" w:rsidRDefault="00897D18" w:rsidP="00897D18">
      <w:pPr>
        <w:pStyle w:val="Bibliography"/>
        <w:rPr>
          <w:rFonts w:cs="Times New Roman"/>
        </w:rPr>
      </w:pPr>
      <w:r w:rsidRPr="00897D18">
        <w:rPr>
          <w:rFonts w:cs="Times New Roman"/>
        </w:rPr>
        <w:t xml:space="preserve">Karaca, K. (2012). Philosophical reflections on diagram models and diagrammatic representation. </w:t>
      </w:r>
      <w:r w:rsidRPr="00897D18">
        <w:rPr>
          <w:rFonts w:cs="Times New Roman"/>
          <w:i/>
          <w:iCs/>
        </w:rPr>
        <w:t>Journal of Experimental &amp; Theoretical Artificial Intelligence</w:t>
      </w:r>
      <w:r w:rsidRPr="00897D18">
        <w:rPr>
          <w:rFonts w:cs="Times New Roman"/>
        </w:rPr>
        <w:t xml:space="preserve">, </w:t>
      </w:r>
      <w:r w:rsidRPr="00897D18">
        <w:rPr>
          <w:rFonts w:cs="Times New Roman"/>
          <w:i/>
          <w:iCs/>
        </w:rPr>
        <w:t>24</w:t>
      </w:r>
      <w:r w:rsidRPr="00897D18">
        <w:rPr>
          <w:rFonts w:cs="Times New Roman"/>
        </w:rPr>
        <w:t>(3), 365–384. https://doi.org/10.1080/0952813X.2012.693665</w:t>
      </w:r>
    </w:p>
    <w:p w14:paraId="6C58481D" w14:textId="77777777" w:rsidR="00897D18" w:rsidRPr="00897D18" w:rsidRDefault="00897D18" w:rsidP="00897D18">
      <w:pPr>
        <w:pStyle w:val="Bibliography"/>
        <w:rPr>
          <w:rFonts w:cs="Times New Roman"/>
        </w:rPr>
      </w:pPr>
      <w:r w:rsidRPr="00897D18">
        <w:rPr>
          <w:rFonts w:cs="Times New Roman"/>
        </w:rPr>
        <w:t xml:space="preserve">Khan, S. I. (2012). </w:t>
      </w:r>
      <w:r w:rsidRPr="00897D18">
        <w:rPr>
          <w:rFonts w:cs="Times New Roman"/>
          <w:i/>
          <w:iCs/>
        </w:rPr>
        <w:t>Respiratory Sound Analysis for Identifying Lung Diseases: A Review</w:t>
      </w:r>
      <w:r w:rsidRPr="00897D18">
        <w:rPr>
          <w:rFonts w:cs="Times New Roman"/>
        </w:rPr>
        <w:t xml:space="preserve">. </w:t>
      </w:r>
      <w:r w:rsidRPr="00897D18">
        <w:rPr>
          <w:rFonts w:cs="Times New Roman"/>
          <w:i/>
          <w:iCs/>
        </w:rPr>
        <w:t>3</w:t>
      </w:r>
      <w:r w:rsidRPr="00897D18">
        <w:rPr>
          <w:rFonts w:cs="Times New Roman"/>
        </w:rPr>
        <w:t>(11), 6.</w:t>
      </w:r>
    </w:p>
    <w:p w14:paraId="11D377E6" w14:textId="77777777" w:rsidR="00897D18" w:rsidRPr="00897D18" w:rsidRDefault="00897D18" w:rsidP="00897D18">
      <w:pPr>
        <w:pStyle w:val="Bibliography"/>
        <w:rPr>
          <w:rFonts w:cs="Times New Roman"/>
        </w:rPr>
      </w:pPr>
      <w:r w:rsidRPr="00897D18">
        <w:rPr>
          <w:rFonts w:cs="Times New Roman"/>
        </w:rPr>
        <w:lastRenderedPageBreak/>
        <w:t xml:space="preserve">Kim, Y., Hyon, Y., Jung, S. S., Lee, S., Yoo, G., Chung, C., &amp; Ha, T. (2021). Respiratory sound classification for crackles, wheezes, and rhonchi in the clinical field using deep learning. </w:t>
      </w:r>
      <w:r w:rsidRPr="00897D18">
        <w:rPr>
          <w:rFonts w:cs="Times New Roman"/>
          <w:i/>
          <w:iCs/>
        </w:rPr>
        <w:t>Scientific Reports</w:t>
      </w:r>
      <w:r w:rsidRPr="00897D18">
        <w:rPr>
          <w:rFonts w:cs="Times New Roman"/>
        </w:rPr>
        <w:t xml:space="preserve">, </w:t>
      </w:r>
      <w:r w:rsidRPr="00897D18">
        <w:rPr>
          <w:rFonts w:cs="Times New Roman"/>
          <w:i/>
          <w:iCs/>
        </w:rPr>
        <w:t>11</w:t>
      </w:r>
      <w:r w:rsidRPr="00897D18">
        <w:rPr>
          <w:rFonts w:cs="Times New Roman"/>
        </w:rPr>
        <w:t>(1), 17186. https://doi.org/10.1038/s41598-021-96724-7</w:t>
      </w:r>
    </w:p>
    <w:p w14:paraId="78AB73AA" w14:textId="77777777" w:rsidR="00897D18" w:rsidRPr="00897D18" w:rsidRDefault="00897D18" w:rsidP="00897D18">
      <w:pPr>
        <w:pStyle w:val="Bibliography"/>
        <w:rPr>
          <w:rFonts w:cs="Times New Roman"/>
        </w:rPr>
      </w:pPr>
      <w:r w:rsidRPr="00897D18">
        <w:rPr>
          <w:rFonts w:cs="Times New Roman"/>
        </w:rPr>
        <w:t xml:space="preserve">Marques, A., Oliveira, A., &amp; Jacome, C. (2014). Computerized Adventitious Respiratory Sounds as Outcome Measures for Respiratory Therapy: A Systematic Review. </w:t>
      </w:r>
      <w:r w:rsidRPr="00897D18">
        <w:rPr>
          <w:rFonts w:cs="Times New Roman"/>
          <w:i/>
          <w:iCs/>
        </w:rPr>
        <w:t>Respiratory Care</w:t>
      </w:r>
      <w:r w:rsidRPr="00897D18">
        <w:rPr>
          <w:rFonts w:cs="Times New Roman"/>
        </w:rPr>
        <w:t xml:space="preserve">, </w:t>
      </w:r>
      <w:r w:rsidRPr="00897D18">
        <w:rPr>
          <w:rFonts w:cs="Times New Roman"/>
          <w:i/>
          <w:iCs/>
        </w:rPr>
        <w:t>59</w:t>
      </w:r>
      <w:r w:rsidRPr="00897D18">
        <w:rPr>
          <w:rFonts w:cs="Times New Roman"/>
        </w:rPr>
        <w:t>(5), 765–776. https://doi.org/10.4187/respcare.02765</w:t>
      </w:r>
    </w:p>
    <w:p w14:paraId="64813B0A" w14:textId="77777777" w:rsidR="00897D18" w:rsidRPr="00897D18" w:rsidRDefault="00897D18" w:rsidP="00897D18">
      <w:pPr>
        <w:pStyle w:val="Bibliography"/>
        <w:rPr>
          <w:rFonts w:cs="Times New Roman"/>
        </w:rPr>
      </w:pPr>
      <w:r w:rsidRPr="00897D18">
        <w:rPr>
          <w:rFonts w:cs="Times New Roman"/>
        </w:rPr>
        <w:t xml:space="preserve">Palaniappan, R., Sundaraj, K., &amp; Ahamed, N. U. (2013). Machine learning in lung sound analysis: A systematic review. </w:t>
      </w:r>
      <w:r w:rsidRPr="00897D18">
        <w:rPr>
          <w:rFonts w:cs="Times New Roman"/>
          <w:i/>
          <w:iCs/>
        </w:rPr>
        <w:t>Biocybernetics and Biomedical Engineering</w:t>
      </w:r>
      <w:r w:rsidRPr="00897D18">
        <w:rPr>
          <w:rFonts w:cs="Times New Roman"/>
        </w:rPr>
        <w:t xml:space="preserve">, </w:t>
      </w:r>
      <w:r w:rsidRPr="00897D18">
        <w:rPr>
          <w:rFonts w:cs="Times New Roman"/>
          <w:i/>
          <w:iCs/>
        </w:rPr>
        <w:t>33</w:t>
      </w:r>
      <w:r w:rsidRPr="00897D18">
        <w:rPr>
          <w:rFonts w:cs="Times New Roman"/>
        </w:rPr>
        <w:t>(3), 129–135. https://doi.org/10.1016/j.bbe.2013.07.001</w:t>
      </w:r>
    </w:p>
    <w:p w14:paraId="4CC2D941" w14:textId="77777777" w:rsidR="00897D18" w:rsidRPr="00897D18" w:rsidRDefault="00897D18" w:rsidP="00897D18">
      <w:pPr>
        <w:pStyle w:val="Bibliography"/>
        <w:rPr>
          <w:rFonts w:cs="Times New Roman"/>
        </w:rPr>
      </w:pPr>
      <w:r w:rsidRPr="00897D18">
        <w:rPr>
          <w:rFonts w:cs="Times New Roman"/>
        </w:rPr>
        <w:t xml:space="preserve">Perna, D., &amp; Tagarelli, A. (2019). Deep Auscultation: Predicting Respiratory Anomalies and Diseases via Recurrent Neural Networks. </w:t>
      </w:r>
      <w:r w:rsidRPr="00897D18">
        <w:rPr>
          <w:rFonts w:cs="Times New Roman"/>
          <w:i/>
          <w:iCs/>
        </w:rPr>
        <w:t>2019 IEEE 32nd International Symposium on Computer-Based Medical Systems (CBMS)</w:t>
      </w:r>
      <w:r w:rsidRPr="00897D18">
        <w:rPr>
          <w:rFonts w:cs="Times New Roman"/>
        </w:rPr>
        <w:t>, 50–55. https://doi.org/10.1109/CBMS.2019.00020</w:t>
      </w:r>
    </w:p>
    <w:p w14:paraId="6A157EA8" w14:textId="77777777" w:rsidR="00897D18" w:rsidRPr="00897D18" w:rsidRDefault="00897D18" w:rsidP="00897D18">
      <w:pPr>
        <w:pStyle w:val="Bibliography"/>
        <w:rPr>
          <w:rFonts w:cs="Times New Roman"/>
        </w:rPr>
      </w:pPr>
      <w:r w:rsidRPr="00897D18">
        <w:rPr>
          <w:rFonts w:cs="Times New Roman"/>
        </w:rPr>
        <w:t xml:space="preserve">Pramono, R. X. A., Bowyer, S., &amp; Rodriguez-Villegas, E. (2017). Automatic adventitious respiratory sound analysis: A systematic review. </w:t>
      </w:r>
      <w:r w:rsidRPr="00897D18">
        <w:rPr>
          <w:rFonts w:cs="Times New Roman"/>
          <w:i/>
          <w:iCs/>
        </w:rPr>
        <w:t>PLOS ONE</w:t>
      </w:r>
      <w:r w:rsidRPr="00897D18">
        <w:rPr>
          <w:rFonts w:cs="Times New Roman"/>
        </w:rPr>
        <w:t xml:space="preserve">, </w:t>
      </w:r>
      <w:r w:rsidRPr="00897D18">
        <w:rPr>
          <w:rFonts w:cs="Times New Roman"/>
          <w:i/>
          <w:iCs/>
        </w:rPr>
        <w:t>12</w:t>
      </w:r>
      <w:r w:rsidRPr="00897D18">
        <w:rPr>
          <w:rFonts w:cs="Times New Roman"/>
        </w:rPr>
        <w:t>(5), e0177926. https://doi.org/10.1371/journal.pone.0177926</w:t>
      </w:r>
    </w:p>
    <w:p w14:paraId="55A8F063" w14:textId="77777777" w:rsidR="00897D18" w:rsidRPr="00897D18" w:rsidRDefault="00897D18" w:rsidP="00897D18">
      <w:pPr>
        <w:pStyle w:val="Bibliography"/>
        <w:rPr>
          <w:rFonts w:cs="Times New Roman"/>
        </w:rPr>
      </w:pPr>
      <w:r w:rsidRPr="00897D18">
        <w:rPr>
          <w:rFonts w:cs="Times New Roman"/>
        </w:rPr>
        <w:t xml:space="preserve">Ramírez, J. C., &amp; Herrera, D. (2019). Prediction of diabetic patient readmission using machine learning. </w:t>
      </w:r>
      <w:r w:rsidRPr="00897D18">
        <w:rPr>
          <w:rFonts w:cs="Times New Roman"/>
          <w:i/>
          <w:iCs/>
        </w:rPr>
        <w:t>2019 IEEE Colombian Conference on Applications in Computational Intelligence (ColCACI)</w:t>
      </w:r>
      <w:r w:rsidRPr="00897D18">
        <w:rPr>
          <w:rFonts w:cs="Times New Roman"/>
        </w:rPr>
        <w:t>, 1–4. https://doi.org/10.1109/ColCACI.2019.8781796</w:t>
      </w:r>
    </w:p>
    <w:p w14:paraId="4D1ADB62" w14:textId="77777777" w:rsidR="00897D18" w:rsidRPr="00897D18" w:rsidRDefault="00897D18" w:rsidP="00897D18">
      <w:pPr>
        <w:pStyle w:val="Bibliography"/>
        <w:rPr>
          <w:rFonts w:cs="Times New Roman"/>
        </w:rPr>
      </w:pPr>
      <w:r w:rsidRPr="00897D18">
        <w:rPr>
          <w:rFonts w:cs="Times New Roman"/>
        </w:rPr>
        <w:t xml:space="preserve">Rocha, B. M., Filos, D., Mendes, L., Vogiatzis, I., Perantoni, E., Kaimakamis, E., Natsiavas, P., Oliveira, A., Jácome, C., Marques, A., Paiva, R. P., Chouvarda, I., Carvalho, P., &amp; Maglaveras, N. (2018). Α Respiratory Sound Database for the Development of Automated Classification. In N. Maglaveras, I. Chouvarda, &amp; P. de Carvalho (Eds.), </w:t>
      </w:r>
      <w:r w:rsidRPr="00897D18">
        <w:rPr>
          <w:rFonts w:cs="Times New Roman"/>
          <w:i/>
          <w:iCs/>
        </w:rPr>
        <w:lastRenderedPageBreak/>
        <w:t>Precision Medicine Powered by pHealth and Connected Health</w:t>
      </w:r>
      <w:r w:rsidRPr="00897D18">
        <w:rPr>
          <w:rFonts w:cs="Times New Roman"/>
        </w:rPr>
        <w:t xml:space="preserve"> (Vol. 66, pp. 33–37). Springer Singapore. https://doi.org/10.1007/978-981-10-7419-6_6</w:t>
      </w:r>
    </w:p>
    <w:p w14:paraId="1A5F1B24" w14:textId="77777777" w:rsidR="00897D18" w:rsidRPr="00897D18" w:rsidRDefault="00897D18" w:rsidP="00897D18">
      <w:pPr>
        <w:pStyle w:val="Bibliography"/>
        <w:rPr>
          <w:rFonts w:cs="Times New Roman"/>
        </w:rPr>
      </w:pPr>
      <w:r w:rsidRPr="00897D18">
        <w:rPr>
          <w:rFonts w:cs="Times New Roman"/>
        </w:rPr>
        <w:t xml:space="preserve">Rocha, B. M., Pessoa, D., Marques, A., Carvalho, P., &amp; Paiva, R. P. (2020). Automatic Classification of Adventitious Respiratory Sounds: A (Un)Solved Problem? </w:t>
      </w:r>
      <w:r w:rsidRPr="00897D18">
        <w:rPr>
          <w:rFonts w:cs="Times New Roman"/>
          <w:i/>
          <w:iCs/>
        </w:rPr>
        <w:t>Sensors</w:t>
      </w:r>
      <w:r w:rsidRPr="00897D18">
        <w:rPr>
          <w:rFonts w:cs="Times New Roman"/>
        </w:rPr>
        <w:t xml:space="preserve">, </w:t>
      </w:r>
      <w:r w:rsidRPr="00897D18">
        <w:rPr>
          <w:rFonts w:cs="Times New Roman"/>
          <w:i/>
          <w:iCs/>
        </w:rPr>
        <w:t>21</w:t>
      </w:r>
      <w:r w:rsidRPr="00897D18">
        <w:rPr>
          <w:rFonts w:cs="Times New Roman"/>
        </w:rPr>
        <w:t>(1), 57. https://doi.org/10.3390/s21010057</w:t>
      </w:r>
    </w:p>
    <w:p w14:paraId="4DA0F411" w14:textId="77777777" w:rsidR="00897D18" w:rsidRPr="00897D18" w:rsidRDefault="00897D18" w:rsidP="00897D18">
      <w:pPr>
        <w:pStyle w:val="Bibliography"/>
        <w:rPr>
          <w:rFonts w:cs="Times New Roman"/>
        </w:rPr>
      </w:pPr>
      <w:r w:rsidRPr="00897D18">
        <w:rPr>
          <w:rFonts w:cs="Times New Roman"/>
        </w:rPr>
        <w:t xml:space="preserve">Steinke, G. H., Al-Deen, M. S., &amp; LaBrie, R. C. (2017). </w:t>
      </w:r>
      <w:r w:rsidRPr="00897D18">
        <w:rPr>
          <w:rFonts w:cs="Times New Roman"/>
          <w:i/>
          <w:iCs/>
        </w:rPr>
        <w:t>Innovating Information System Development Methodologies with Design Thinking</w:t>
      </w:r>
      <w:r w:rsidRPr="00897D18">
        <w:rPr>
          <w:rFonts w:cs="Times New Roman"/>
        </w:rPr>
        <w:t>. 5.</w:t>
      </w:r>
    </w:p>
    <w:p w14:paraId="32C00EA9" w14:textId="77777777" w:rsidR="00897D18" w:rsidRPr="00897D18" w:rsidRDefault="00897D18" w:rsidP="00897D18">
      <w:pPr>
        <w:pStyle w:val="Bibliography"/>
        <w:rPr>
          <w:rFonts w:cs="Times New Roman"/>
        </w:rPr>
      </w:pPr>
      <w:r w:rsidRPr="00897D18">
        <w:rPr>
          <w:rFonts w:cs="Times New Roman"/>
        </w:rPr>
        <w:t xml:space="preserve">Tocchetto, M. A., Bazanella, A. S., Guimaraes, L., Fragoso, J. L., &amp; Parraga, A. (2014). An Embedded Classifier of Lung Sounds based on the Wavelet Packet Transform and ANN. </w:t>
      </w:r>
      <w:r w:rsidRPr="00897D18">
        <w:rPr>
          <w:rFonts w:cs="Times New Roman"/>
          <w:i/>
          <w:iCs/>
        </w:rPr>
        <w:t>IFAC Proceedings Volumes</w:t>
      </w:r>
      <w:r w:rsidRPr="00897D18">
        <w:rPr>
          <w:rFonts w:cs="Times New Roman"/>
        </w:rPr>
        <w:t xml:space="preserve">, </w:t>
      </w:r>
      <w:r w:rsidRPr="00897D18">
        <w:rPr>
          <w:rFonts w:cs="Times New Roman"/>
          <w:i/>
          <w:iCs/>
        </w:rPr>
        <w:t>47</w:t>
      </w:r>
      <w:r w:rsidRPr="00897D18">
        <w:rPr>
          <w:rFonts w:cs="Times New Roman"/>
        </w:rPr>
        <w:t>(3), 2975–2980. https://doi.org/10.3182/20140824-6-ZA-1003.01638</w:t>
      </w:r>
    </w:p>
    <w:p w14:paraId="1FDBE5AD" w14:textId="1987FA41" w:rsidR="007A32E2" w:rsidRDefault="007A32E2" w:rsidP="007A32E2">
      <w:r>
        <w:fldChar w:fldCharType="end"/>
      </w:r>
    </w:p>
    <w:p w14:paraId="4B08B9D6" w14:textId="77777777" w:rsidR="00500291" w:rsidRDefault="00500291">
      <w:pPr>
        <w:spacing w:line="259" w:lineRule="auto"/>
        <w:jc w:val="left"/>
      </w:pPr>
      <w:r>
        <w:br w:type="page"/>
      </w:r>
    </w:p>
    <w:p w14:paraId="276CA71F" w14:textId="7D489620" w:rsidR="00890F44" w:rsidRDefault="00500291" w:rsidP="00500291">
      <w:pPr>
        <w:pStyle w:val="Kevin"/>
      </w:pPr>
      <w:bookmarkStart w:id="111" w:name="_Toc115950636"/>
      <w:r>
        <w:lastRenderedPageBreak/>
        <w:t>Appendix</w:t>
      </w:r>
      <w:bookmarkEnd w:id="111"/>
    </w:p>
    <w:p w14:paraId="70146F11" w14:textId="17131E20" w:rsidR="00500291" w:rsidRDefault="00500291" w:rsidP="00500291">
      <w:pPr>
        <w:pStyle w:val="Subtopic"/>
      </w:pPr>
      <w:bookmarkStart w:id="112" w:name="_Toc115950637"/>
      <w:r>
        <w:t>Gantt Chart</w:t>
      </w:r>
      <w:bookmarkEnd w:id="112"/>
    </w:p>
    <w:p w14:paraId="24F7369D" w14:textId="77777777" w:rsidR="00F26D5C" w:rsidRDefault="00F26D5C" w:rsidP="00F26D5C">
      <w:pPr>
        <w:keepNext/>
      </w:pPr>
      <w:r>
        <w:rPr>
          <w:noProof/>
        </w:rPr>
        <w:drawing>
          <wp:inline distT="0" distB="0" distL="0" distR="0" wp14:anchorId="78394E8B" wp14:editId="0ED2ECE2">
            <wp:extent cx="6527273" cy="3291840"/>
            <wp:effectExtent l="0" t="0" r="698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527273" cy="3291840"/>
                    </a:xfrm>
                    <a:prstGeom prst="rect">
                      <a:avLst/>
                    </a:prstGeom>
                  </pic:spPr>
                </pic:pic>
              </a:graphicData>
            </a:graphic>
          </wp:inline>
        </w:drawing>
      </w:r>
    </w:p>
    <w:p w14:paraId="61A7AFE2" w14:textId="1B5CEF28" w:rsidR="00F26D5C" w:rsidRDefault="00F26D5C" w:rsidP="00F26D5C">
      <w:pPr>
        <w:jc w:val="center"/>
      </w:pPr>
      <w:r>
        <w:t xml:space="preserve">Appendix </w:t>
      </w:r>
      <w:r w:rsidR="00000000">
        <w:fldChar w:fldCharType="begin"/>
      </w:r>
      <w:r w:rsidR="00000000">
        <w:instrText xml:space="preserve"> SEQ Appendix \* ARABIC </w:instrText>
      </w:r>
      <w:r w:rsidR="00000000">
        <w:fldChar w:fldCharType="separate"/>
      </w:r>
      <w:r w:rsidR="00CC7BDA">
        <w:rPr>
          <w:noProof/>
        </w:rPr>
        <w:t>1</w:t>
      </w:r>
      <w:r w:rsidR="00000000">
        <w:rPr>
          <w:noProof/>
        </w:rPr>
        <w:fldChar w:fldCharType="end"/>
      </w:r>
      <w:r>
        <w:t xml:space="preserve"> Gantt Chart</w:t>
      </w:r>
    </w:p>
    <w:sectPr w:rsidR="00F26D5C" w:rsidSect="00C15CCA">
      <w:footerReference w:type="default" r:id="rId2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A05781" w14:textId="77777777" w:rsidR="0039517F" w:rsidRDefault="0039517F" w:rsidP="00195D35">
      <w:pPr>
        <w:spacing w:after="0" w:line="240" w:lineRule="auto"/>
      </w:pPr>
      <w:r>
        <w:separator/>
      </w:r>
    </w:p>
  </w:endnote>
  <w:endnote w:type="continuationSeparator" w:id="0">
    <w:p w14:paraId="7C1635AD" w14:textId="77777777" w:rsidR="0039517F" w:rsidRDefault="0039517F" w:rsidP="00195D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AF922" w14:textId="0DABF40C" w:rsidR="00195D35" w:rsidRDefault="00195D35">
    <w:pPr>
      <w:pStyle w:val="Footer"/>
      <w:jc w:val="center"/>
    </w:pPr>
  </w:p>
  <w:p w14:paraId="43267C3A" w14:textId="77777777" w:rsidR="00195D35" w:rsidRDefault="00195D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6598485"/>
      <w:docPartObj>
        <w:docPartGallery w:val="Page Numbers (Bottom of Page)"/>
        <w:docPartUnique/>
      </w:docPartObj>
    </w:sdtPr>
    <w:sdtEndPr>
      <w:rPr>
        <w:noProof/>
      </w:rPr>
    </w:sdtEndPr>
    <w:sdtContent>
      <w:p w14:paraId="152656BB" w14:textId="77777777" w:rsidR="00C15CCA" w:rsidRDefault="00C15C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9F2C3" w14:textId="77777777" w:rsidR="00C15CCA" w:rsidRDefault="00C15C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2644395"/>
      <w:docPartObj>
        <w:docPartGallery w:val="Page Numbers (Bottom of Page)"/>
        <w:docPartUnique/>
      </w:docPartObj>
    </w:sdtPr>
    <w:sdtEndPr>
      <w:rPr>
        <w:noProof/>
      </w:rPr>
    </w:sdtEndPr>
    <w:sdtContent>
      <w:p w14:paraId="3D8414B7" w14:textId="77777777" w:rsidR="00C15CCA" w:rsidRDefault="00C15C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1B976F" w14:textId="77777777" w:rsidR="00C15CCA" w:rsidRDefault="00C15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560F5" w14:textId="77777777" w:rsidR="0039517F" w:rsidRDefault="0039517F" w:rsidP="00195D35">
      <w:pPr>
        <w:spacing w:after="0" w:line="240" w:lineRule="auto"/>
      </w:pPr>
      <w:r>
        <w:separator/>
      </w:r>
    </w:p>
  </w:footnote>
  <w:footnote w:type="continuationSeparator" w:id="0">
    <w:p w14:paraId="05B10572" w14:textId="77777777" w:rsidR="0039517F" w:rsidRDefault="0039517F" w:rsidP="00195D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62216"/>
    <w:multiLevelType w:val="hybridMultilevel"/>
    <w:tmpl w:val="F998D08C"/>
    <w:lvl w:ilvl="0" w:tplc="92E043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5041D"/>
    <w:multiLevelType w:val="hybridMultilevel"/>
    <w:tmpl w:val="197853A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2E0AC5"/>
    <w:multiLevelType w:val="multilevel"/>
    <w:tmpl w:val="EE860ACC"/>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65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4A32C1B"/>
    <w:multiLevelType w:val="hybridMultilevel"/>
    <w:tmpl w:val="A0544F76"/>
    <w:lvl w:ilvl="0" w:tplc="B6C65F5E">
      <w:start w:val="1"/>
      <w:numFmt w:val="decimal"/>
      <w:pStyle w:val="Subtopic"/>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1822C5"/>
    <w:multiLevelType w:val="hybridMultilevel"/>
    <w:tmpl w:val="D196E758"/>
    <w:lvl w:ilvl="0" w:tplc="CE44B40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F927FD0"/>
    <w:multiLevelType w:val="multilevel"/>
    <w:tmpl w:val="CAC6CA1E"/>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40F2472D"/>
    <w:multiLevelType w:val="hybridMultilevel"/>
    <w:tmpl w:val="4F862912"/>
    <w:lvl w:ilvl="0" w:tplc="16CE4B1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CA28C9"/>
    <w:multiLevelType w:val="hybridMultilevel"/>
    <w:tmpl w:val="E6DC17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9B7F48"/>
    <w:multiLevelType w:val="hybridMultilevel"/>
    <w:tmpl w:val="4796C0F6"/>
    <w:lvl w:ilvl="0" w:tplc="2EE2F5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9E3A5F"/>
    <w:multiLevelType w:val="hybridMultilevel"/>
    <w:tmpl w:val="2A3CAB42"/>
    <w:lvl w:ilvl="0" w:tplc="86063E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AD12F5F"/>
    <w:multiLevelType w:val="hybridMultilevel"/>
    <w:tmpl w:val="2EB8D0A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2B5449"/>
    <w:multiLevelType w:val="hybridMultilevel"/>
    <w:tmpl w:val="1E366EEC"/>
    <w:lvl w:ilvl="0" w:tplc="B302F9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4408BE"/>
    <w:multiLevelType w:val="hybridMultilevel"/>
    <w:tmpl w:val="8FBA778C"/>
    <w:lvl w:ilvl="0" w:tplc="EC46E7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982A31"/>
    <w:multiLevelType w:val="hybridMultilevel"/>
    <w:tmpl w:val="94F282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DC427E"/>
    <w:multiLevelType w:val="hybridMultilevel"/>
    <w:tmpl w:val="88C46810"/>
    <w:lvl w:ilvl="0" w:tplc="A9AEED04">
      <w:start w:val="1"/>
      <w:numFmt w:val="lowerRoman"/>
      <w:lvlText w:val="%1."/>
      <w:lvlJc w:val="left"/>
      <w:pPr>
        <w:ind w:left="1080" w:hanging="72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544B1F"/>
    <w:multiLevelType w:val="hybridMultilevel"/>
    <w:tmpl w:val="9ACC0142"/>
    <w:lvl w:ilvl="0" w:tplc="BA8E6768">
      <w:start w:val="1"/>
      <w:numFmt w:val="lowerRoman"/>
      <w:lvlText w:val="%1."/>
      <w:lvlJc w:val="left"/>
      <w:pPr>
        <w:ind w:left="1080" w:hanging="72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E503BF"/>
    <w:multiLevelType w:val="hybridMultilevel"/>
    <w:tmpl w:val="BC603422"/>
    <w:lvl w:ilvl="0" w:tplc="6D84BB5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8687289">
    <w:abstractNumId w:val="5"/>
  </w:num>
  <w:num w:numId="2" w16cid:durableId="1393235064">
    <w:abstractNumId w:val="2"/>
  </w:num>
  <w:num w:numId="3" w16cid:durableId="1634403347">
    <w:abstractNumId w:val="1"/>
  </w:num>
  <w:num w:numId="4" w16cid:durableId="1750078229">
    <w:abstractNumId w:val="7"/>
  </w:num>
  <w:num w:numId="5" w16cid:durableId="2130932482">
    <w:abstractNumId w:val="10"/>
  </w:num>
  <w:num w:numId="6" w16cid:durableId="614795804">
    <w:abstractNumId w:val="6"/>
  </w:num>
  <w:num w:numId="7" w16cid:durableId="2086879099">
    <w:abstractNumId w:val="3"/>
  </w:num>
  <w:num w:numId="8" w16cid:durableId="637028720">
    <w:abstractNumId w:val="8"/>
  </w:num>
  <w:num w:numId="9" w16cid:durableId="21706783">
    <w:abstractNumId w:val="16"/>
  </w:num>
  <w:num w:numId="10" w16cid:durableId="1612937303">
    <w:abstractNumId w:val="12"/>
  </w:num>
  <w:num w:numId="11" w16cid:durableId="343165552">
    <w:abstractNumId w:val="4"/>
  </w:num>
  <w:num w:numId="12" w16cid:durableId="1036462514">
    <w:abstractNumId w:val="0"/>
  </w:num>
  <w:num w:numId="13" w16cid:durableId="384522904">
    <w:abstractNumId w:val="9"/>
  </w:num>
  <w:num w:numId="14" w16cid:durableId="815145858">
    <w:abstractNumId w:val="11"/>
  </w:num>
  <w:num w:numId="15" w16cid:durableId="2049983328">
    <w:abstractNumId w:val="14"/>
  </w:num>
  <w:num w:numId="16" w16cid:durableId="1411658203">
    <w:abstractNumId w:val="15"/>
  </w:num>
  <w:num w:numId="17" w16cid:durableId="1834254114">
    <w:abstractNumId w:val="13"/>
  </w:num>
  <w:num w:numId="18" w16cid:durableId="2060690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4109994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1878468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D35"/>
    <w:rsid w:val="00000346"/>
    <w:rsid w:val="00003A21"/>
    <w:rsid w:val="00010B63"/>
    <w:rsid w:val="000144E6"/>
    <w:rsid w:val="000156C3"/>
    <w:rsid w:val="000250C6"/>
    <w:rsid w:val="00035884"/>
    <w:rsid w:val="0004147B"/>
    <w:rsid w:val="00044076"/>
    <w:rsid w:val="00056F1C"/>
    <w:rsid w:val="00063481"/>
    <w:rsid w:val="00067EAB"/>
    <w:rsid w:val="00070AB6"/>
    <w:rsid w:val="000720D5"/>
    <w:rsid w:val="00072E96"/>
    <w:rsid w:val="00072F7B"/>
    <w:rsid w:val="000743C7"/>
    <w:rsid w:val="0009019C"/>
    <w:rsid w:val="00090A51"/>
    <w:rsid w:val="00091711"/>
    <w:rsid w:val="00091745"/>
    <w:rsid w:val="000A0E42"/>
    <w:rsid w:val="000B1A45"/>
    <w:rsid w:val="000B40A5"/>
    <w:rsid w:val="000B4340"/>
    <w:rsid w:val="000B7FC1"/>
    <w:rsid w:val="000C2DA6"/>
    <w:rsid w:val="000D5F1D"/>
    <w:rsid w:val="000E3ABE"/>
    <w:rsid w:val="000E3B24"/>
    <w:rsid w:val="000E7DCF"/>
    <w:rsid w:val="000F35B5"/>
    <w:rsid w:val="000F4833"/>
    <w:rsid w:val="00103204"/>
    <w:rsid w:val="001111AF"/>
    <w:rsid w:val="00114D25"/>
    <w:rsid w:val="00114D2E"/>
    <w:rsid w:val="00120B86"/>
    <w:rsid w:val="00125FC0"/>
    <w:rsid w:val="00132DC8"/>
    <w:rsid w:val="0013426F"/>
    <w:rsid w:val="001364A3"/>
    <w:rsid w:val="001411EC"/>
    <w:rsid w:val="0014249B"/>
    <w:rsid w:val="0014768C"/>
    <w:rsid w:val="001569F4"/>
    <w:rsid w:val="00162003"/>
    <w:rsid w:val="00170EE2"/>
    <w:rsid w:val="00172BAD"/>
    <w:rsid w:val="001943B7"/>
    <w:rsid w:val="00195D35"/>
    <w:rsid w:val="00196511"/>
    <w:rsid w:val="00197568"/>
    <w:rsid w:val="001A0DC3"/>
    <w:rsid w:val="001A5263"/>
    <w:rsid w:val="001A6E25"/>
    <w:rsid w:val="001B1D04"/>
    <w:rsid w:val="001B6870"/>
    <w:rsid w:val="001C53B3"/>
    <w:rsid w:val="001D05ED"/>
    <w:rsid w:val="001D1240"/>
    <w:rsid w:val="001D1265"/>
    <w:rsid w:val="001D13DD"/>
    <w:rsid w:val="001D1FE7"/>
    <w:rsid w:val="001D3310"/>
    <w:rsid w:val="001E071B"/>
    <w:rsid w:val="001E1CC1"/>
    <w:rsid w:val="001E2321"/>
    <w:rsid w:val="001E359A"/>
    <w:rsid w:val="001E7BCA"/>
    <w:rsid w:val="001F19F2"/>
    <w:rsid w:val="001F1E65"/>
    <w:rsid w:val="001F1F9C"/>
    <w:rsid w:val="001F65BE"/>
    <w:rsid w:val="001F6725"/>
    <w:rsid w:val="00201F0D"/>
    <w:rsid w:val="00202ADF"/>
    <w:rsid w:val="002050C6"/>
    <w:rsid w:val="00206EA2"/>
    <w:rsid w:val="00217351"/>
    <w:rsid w:val="00220FA1"/>
    <w:rsid w:val="00231C21"/>
    <w:rsid w:val="002341AB"/>
    <w:rsid w:val="00234A73"/>
    <w:rsid w:val="002469FD"/>
    <w:rsid w:val="002510AD"/>
    <w:rsid w:val="00256468"/>
    <w:rsid w:val="00260479"/>
    <w:rsid w:val="0027057C"/>
    <w:rsid w:val="00277A38"/>
    <w:rsid w:val="00286747"/>
    <w:rsid w:val="00297D9D"/>
    <w:rsid w:val="002A20A8"/>
    <w:rsid w:val="002A5467"/>
    <w:rsid w:val="002A7B23"/>
    <w:rsid w:val="002B42F8"/>
    <w:rsid w:val="002C6C54"/>
    <w:rsid w:val="002C7269"/>
    <w:rsid w:val="002E341D"/>
    <w:rsid w:val="002E6490"/>
    <w:rsid w:val="002E700D"/>
    <w:rsid w:val="002E7627"/>
    <w:rsid w:val="002F482B"/>
    <w:rsid w:val="002F7242"/>
    <w:rsid w:val="002F7EA2"/>
    <w:rsid w:val="00303552"/>
    <w:rsid w:val="00312438"/>
    <w:rsid w:val="0031335F"/>
    <w:rsid w:val="00314151"/>
    <w:rsid w:val="00321047"/>
    <w:rsid w:val="003270DA"/>
    <w:rsid w:val="003342EB"/>
    <w:rsid w:val="00336299"/>
    <w:rsid w:val="00340F59"/>
    <w:rsid w:val="00342667"/>
    <w:rsid w:val="003440A3"/>
    <w:rsid w:val="003559C8"/>
    <w:rsid w:val="00355B9B"/>
    <w:rsid w:val="003609C4"/>
    <w:rsid w:val="00366FD5"/>
    <w:rsid w:val="00370DA2"/>
    <w:rsid w:val="0037583A"/>
    <w:rsid w:val="0039324F"/>
    <w:rsid w:val="0039517F"/>
    <w:rsid w:val="003A4C1A"/>
    <w:rsid w:val="003A4DCA"/>
    <w:rsid w:val="003B3101"/>
    <w:rsid w:val="003C0571"/>
    <w:rsid w:val="003C1E5F"/>
    <w:rsid w:val="003C1FE5"/>
    <w:rsid w:val="003C3F82"/>
    <w:rsid w:val="003C457D"/>
    <w:rsid w:val="003C5984"/>
    <w:rsid w:val="003D47D1"/>
    <w:rsid w:val="003D751B"/>
    <w:rsid w:val="003E4151"/>
    <w:rsid w:val="003F0B51"/>
    <w:rsid w:val="003F40C2"/>
    <w:rsid w:val="003F5EB0"/>
    <w:rsid w:val="003F76C9"/>
    <w:rsid w:val="004118BB"/>
    <w:rsid w:val="00413D0B"/>
    <w:rsid w:val="00414497"/>
    <w:rsid w:val="004223EC"/>
    <w:rsid w:val="00425808"/>
    <w:rsid w:val="004303DD"/>
    <w:rsid w:val="0043171A"/>
    <w:rsid w:val="004327D7"/>
    <w:rsid w:val="004400A9"/>
    <w:rsid w:val="0044468C"/>
    <w:rsid w:val="00460AA2"/>
    <w:rsid w:val="00461461"/>
    <w:rsid w:val="00462F52"/>
    <w:rsid w:val="00470A5B"/>
    <w:rsid w:val="00477270"/>
    <w:rsid w:val="00481C33"/>
    <w:rsid w:val="0048259D"/>
    <w:rsid w:val="004857A0"/>
    <w:rsid w:val="0049536F"/>
    <w:rsid w:val="00496C4F"/>
    <w:rsid w:val="00497179"/>
    <w:rsid w:val="004974B6"/>
    <w:rsid w:val="004A3F50"/>
    <w:rsid w:val="004A4F2F"/>
    <w:rsid w:val="004A5E78"/>
    <w:rsid w:val="004A7AD0"/>
    <w:rsid w:val="004C01A1"/>
    <w:rsid w:val="004C0E1D"/>
    <w:rsid w:val="004D0EBC"/>
    <w:rsid w:val="004D7D91"/>
    <w:rsid w:val="004E4303"/>
    <w:rsid w:val="004E621D"/>
    <w:rsid w:val="004E7FE6"/>
    <w:rsid w:val="004F670B"/>
    <w:rsid w:val="00500291"/>
    <w:rsid w:val="00501156"/>
    <w:rsid w:val="00502357"/>
    <w:rsid w:val="005120B4"/>
    <w:rsid w:val="00513EA1"/>
    <w:rsid w:val="00514055"/>
    <w:rsid w:val="00515F1F"/>
    <w:rsid w:val="00521B91"/>
    <w:rsid w:val="005233D4"/>
    <w:rsid w:val="00542E74"/>
    <w:rsid w:val="005451A7"/>
    <w:rsid w:val="005611E1"/>
    <w:rsid w:val="005631AB"/>
    <w:rsid w:val="005941E6"/>
    <w:rsid w:val="0059666F"/>
    <w:rsid w:val="00597076"/>
    <w:rsid w:val="005975F4"/>
    <w:rsid w:val="005A1088"/>
    <w:rsid w:val="005A2169"/>
    <w:rsid w:val="005B0E50"/>
    <w:rsid w:val="005B5DEF"/>
    <w:rsid w:val="005B7168"/>
    <w:rsid w:val="005C3404"/>
    <w:rsid w:val="005D3137"/>
    <w:rsid w:val="005D3513"/>
    <w:rsid w:val="005D3A31"/>
    <w:rsid w:val="005D65F7"/>
    <w:rsid w:val="005E5D55"/>
    <w:rsid w:val="005F249A"/>
    <w:rsid w:val="005F2902"/>
    <w:rsid w:val="005F2A33"/>
    <w:rsid w:val="00605C83"/>
    <w:rsid w:val="00605EDF"/>
    <w:rsid w:val="00611DFE"/>
    <w:rsid w:val="00613B0B"/>
    <w:rsid w:val="006144E2"/>
    <w:rsid w:val="00620CB2"/>
    <w:rsid w:val="00621ADD"/>
    <w:rsid w:val="00630324"/>
    <w:rsid w:val="006328F7"/>
    <w:rsid w:val="006337F7"/>
    <w:rsid w:val="0064045C"/>
    <w:rsid w:val="00642754"/>
    <w:rsid w:val="00643AEC"/>
    <w:rsid w:val="0064427B"/>
    <w:rsid w:val="00646772"/>
    <w:rsid w:val="00646C20"/>
    <w:rsid w:val="0066298B"/>
    <w:rsid w:val="006705C0"/>
    <w:rsid w:val="0067650B"/>
    <w:rsid w:val="00686257"/>
    <w:rsid w:val="00686AED"/>
    <w:rsid w:val="006931B1"/>
    <w:rsid w:val="00695EFC"/>
    <w:rsid w:val="00697CA8"/>
    <w:rsid w:val="006A273C"/>
    <w:rsid w:val="006A77CC"/>
    <w:rsid w:val="006B0B14"/>
    <w:rsid w:val="006B3746"/>
    <w:rsid w:val="006D1881"/>
    <w:rsid w:val="006D204E"/>
    <w:rsid w:val="006E2356"/>
    <w:rsid w:val="006E2C09"/>
    <w:rsid w:val="006E2DF3"/>
    <w:rsid w:val="006E56FD"/>
    <w:rsid w:val="006F0C95"/>
    <w:rsid w:val="006F4F83"/>
    <w:rsid w:val="006F64F5"/>
    <w:rsid w:val="00701729"/>
    <w:rsid w:val="00701DC7"/>
    <w:rsid w:val="007103F1"/>
    <w:rsid w:val="00713011"/>
    <w:rsid w:val="00725DF5"/>
    <w:rsid w:val="00727D2E"/>
    <w:rsid w:val="00740A7D"/>
    <w:rsid w:val="00745A17"/>
    <w:rsid w:val="00745EC5"/>
    <w:rsid w:val="00746D7C"/>
    <w:rsid w:val="00753E0E"/>
    <w:rsid w:val="00754624"/>
    <w:rsid w:val="00757111"/>
    <w:rsid w:val="00764F6B"/>
    <w:rsid w:val="007679C3"/>
    <w:rsid w:val="007725FE"/>
    <w:rsid w:val="00776772"/>
    <w:rsid w:val="007833C7"/>
    <w:rsid w:val="007A0EB8"/>
    <w:rsid w:val="007A32E2"/>
    <w:rsid w:val="007B4326"/>
    <w:rsid w:val="007D1595"/>
    <w:rsid w:val="007D2E5A"/>
    <w:rsid w:val="007D4DE4"/>
    <w:rsid w:val="007D5357"/>
    <w:rsid w:val="007D681C"/>
    <w:rsid w:val="007E0215"/>
    <w:rsid w:val="007E0480"/>
    <w:rsid w:val="007E1243"/>
    <w:rsid w:val="007E203F"/>
    <w:rsid w:val="007E5E1D"/>
    <w:rsid w:val="007F34E5"/>
    <w:rsid w:val="00800D65"/>
    <w:rsid w:val="008037FE"/>
    <w:rsid w:val="00803BE2"/>
    <w:rsid w:val="00804A3E"/>
    <w:rsid w:val="00815C1C"/>
    <w:rsid w:val="00817221"/>
    <w:rsid w:val="00820288"/>
    <w:rsid w:val="00825E88"/>
    <w:rsid w:val="00827284"/>
    <w:rsid w:val="00832FB3"/>
    <w:rsid w:val="0083600C"/>
    <w:rsid w:val="00843629"/>
    <w:rsid w:val="008469CC"/>
    <w:rsid w:val="0084764B"/>
    <w:rsid w:val="0085300B"/>
    <w:rsid w:val="00854BDD"/>
    <w:rsid w:val="00857E87"/>
    <w:rsid w:val="00857F51"/>
    <w:rsid w:val="00863875"/>
    <w:rsid w:val="0087140C"/>
    <w:rsid w:val="00872905"/>
    <w:rsid w:val="008743A7"/>
    <w:rsid w:val="00874718"/>
    <w:rsid w:val="00875E8C"/>
    <w:rsid w:val="00880B3C"/>
    <w:rsid w:val="00885F7F"/>
    <w:rsid w:val="00890F44"/>
    <w:rsid w:val="00892FAB"/>
    <w:rsid w:val="00897D18"/>
    <w:rsid w:val="008A436C"/>
    <w:rsid w:val="008A45B1"/>
    <w:rsid w:val="008B2AEC"/>
    <w:rsid w:val="008B4040"/>
    <w:rsid w:val="008B6356"/>
    <w:rsid w:val="008C0D5B"/>
    <w:rsid w:val="008C359E"/>
    <w:rsid w:val="008D106E"/>
    <w:rsid w:val="008D21F5"/>
    <w:rsid w:val="008D702C"/>
    <w:rsid w:val="008D7510"/>
    <w:rsid w:val="008E5352"/>
    <w:rsid w:val="008F434A"/>
    <w:rsid w:val="00901314"/>
    <w:rsid w:val="00905E85"/>
    <w:rsid w:val="00912C93"/>
    <w:rsid w:val="00915BCE"/>
    <w:rsid w:val="00916BE3"/>
    <w:rsid w:val="00916FD7"/>
    <w:rsid w:val="00920877"/>
    <w:rsid w:val="009215BA"/>
    <w:rsid w:val="00923B20"/>
    <w:rsid w:val="0092789F"/>
    <w:rsid w:val="00930235"/>
    <w:rsid w:val="0094160C"/>
    <w:rsid w:val="00943978"/>
    <w:rsid w:val="00955FAB"/>
    <w:rsid w:val="00961C5B"/>
    <w:rsid w:val="00962DC2"/>
    <w:rsid w:val="00963DA9"/>
    <w:rsid w:val="00963FE1"/>
    <w:rsid w:val="00967471"/>
    <w:rsid w:val="00971358"/>
    <w:rsid w:val="00971700"/>
    <w:rsid w:val="00974158"/>
    <w:rsid w:val="0098452C"/>
    <w:rsid w:val="00984921"/>
    <w:rsid w:val="009901EA"/>
    <w:rsid w:val="00993ACD"/>
    <w:rsid w:val="009948CB"/>
    <w:rsid w:val="009A0137"/>
    <w:rsid w:val="009A5F2F"/>
    <w:rsid w:val="009A7F15"/>
    <w:rsid w:val="009B144F"/>
    <w:rsid w:val="009B4C14"/>
    <w:rsid w:val="009C4554"/>
    <w:rsid w:val="009C5AF1"/>
    <w:rsid w:val="009D11F5"/>
    <w:rsid w:val="009D73EE"/>
    <w:rsid w:val="009D784E"/>
    <w:rsid w:val="009E0092"/>
    <w:rsid w:val="009E5634"/>
    <w:rsid w:val="009E5B2F"/>
    <w:rsid w:val="009F4AC3"/>
    <w:rsid w:val="009F7703"/>
    <w:rsid w:val="00A03E9E"/>
    <w:rsid w:val="00A06045"/>
    <w:rsid w:val="00A070FD"/>
    <w:rsid w:val="00A16937"/>
    <w:rsid w:val="00A31863"/>
    <w:rsid w:val="00A3583A"/>
    <w:rsid w:val="00A3621D"/>
    <w:rsid w:val="00A36E6F"/>
    <w:rsid w:val="00A37C83"/>
    <w:rsid w:val="00A40F51"/>
    <w:rsid w:val="00A41DCB"/>
    <w:rsid w:val="00A553A5"/>
    <w:rsid w:val="00A72745"/>
    <w:rsid w:val="00A7414A"/>
    <w:rsid w:val="00A77056"/>
    <w:rsid w:val="00A80856"/>
    <w:rsid w:val="00A83904"/>
    <w:rsid w:val="00A90A74"/>
    <w:rsid w:val="00A90AB9"/>
    <w:rsid w:val="00A92BBD"/>
    <w:rsid w:val="00A933A6"/>
    <w:rsid w:val="00A934A5"/>
    <w:rsid w:val="00A934E8"/>
    <w:rsid w:val="00A96AD3"/>
    <w:rsid w:val="00AA3C3A"/>
    <w:rsid w:val="00AB05BA"/>
    <w:rsid w:val="00AB284D"/>
    <w:rsid w:val="00AB3612"/>
    <w:rsid w:val="00AB444C"/>
    <w:rsid w:val="00AB53D0"/>
    <w:rsid w:val="00AC1824"/>
    <w:rsid w:val="00AC4144"/>
    <w:rsid w:val="00AC49AF"/>
    <w:rsid w:val="00AD2BD9"/>
    <w:rsid w:val="00AD43DC"/>
    <w:rsid w:val="00AF02AC"/>
    <w:rsid w:val="00AF37AA"/>
    <w:rsid w:val="00AF3815"/>
    <w:rsid w:val="00B1444D"/>
    <w:rsid w:val="00B14BD8"/>
    <w:rsid w:val="00B17E41"/>
    <w:rsid w:val="00B22B36"/>
    <w:rsid w:val="00B22CF9"/>
    <w:rsid w:val="00B27739"/>
    <w:rsid w:val="00B30033"/>
    <w:rsid w:val="00B33C25"/>
    <w:rsid w:val="00B34094"/>
    <w:rsid w:val="00B40117"/>
    <w:rsid w:val="00B40AC5"/>
    <w:rsid w:val="00B41856"/>
    <w:rsid w:val="00B42437"/>
    <w:rsid w:val="00B5443D"/>
    <w:rsid w:val="00B56E72"/>
    <w:rsid w:val="00B60893"/>
    <w:rsid w:val="00B61CC9"/>
    <w:rsid w:val="00B6387E"/>
    <w:rsid w:val="00B679A4"/>
    <w:rsid w:val="00B70751"/>
    <w:rsid w:val="00B71534"/>
    <w:rsid w:val="00B75236"/>
    <w:rsid w:val="00B859B7"/>
    <w:rsid w:val="00B9067E"/>
    <w:rsid w:val="00B90FDB"/>
    <w:rsid w:val="00B93140"/>
    <w:rsid w:val="00BA0D4C"/>
    <w:rsid w:val="00BA6730"/>
    <w:rsid w:val="00BA6FBB"/>
    <w:rsid w:val="00BA7448"/>
    <w:rsid w:val="00BB02C1"/>
    <w:rsid w:val="00BB3C2C"/>
    <w:rsid w:val="00BB3CFF"/>
    <w:rsid w:val="00BB591F"/>
    <w:rsid w:val="00BC153A"/>
    <w:rsid w:val="00BC54DE"/>
    <w:rsid w:val="00BD1268"/>
    <w:rsid w:val="00BD44D9"/>
    <w:rsid w:val="00BD6A91"/>
    <w:rsid w:val="00BD7099"/>
    <w:rsid w:val="00BF4B9D"/>
    <w:rsid w:val="00C01D6B"/>
    <w:rsid w:val="00C03943"/>
    <w:rsid w:val="00C06F5F"/>
    <w:rsid w:val="00C10404"/>
    <w:rsid w:val="00C11A56"/>
    <w:rsid w:val="00C14B8B"/>
    <w:rsid w:val="00C15CCA"/>
    <w:rsid w:val="00C22D96"/>
    <w:rsid w:val="00C23F7D"/>
    <w:rsid w:val="00C27754"/>
    <w:rsid w:val="00C31919"/>
    <w:rsid w:val="00C34418"/>
    <w:rsid w:val="00C350E2"/>
    <w:rsid w:val="00C3520B"/>
    <w:rsid w:val="00C369DE"/>
    <w:rsid w:val="00C36FA0"/>
    <w:rsid w:val="00C405F0"/>
    <w:rsid w:val="00C51635"/>
    <w:rsid w:val="00C64257"/>
    <w:rsid w:val="00C66A51"/>
    <w:rsid w:val="00C66DD6"/>
    <w:rsid w:val="00C71B4E"/>
    <w:rsid w:val="00C7397B"/>
    <w:rsid w:val="00C76859"/>
    <w:rsid w:val="00C805C3"/>
    <w:rsid w:val="00C82FC9"/>
    <w:rsid w:val="00C838FA"/>
    <w:rsid w:val="00C86D93"/>
    <w:rsid w:val="00C87FBB"/>
    <w:rsid w:val="00C90462"/>
    <w:rsid w:val="00CB29D6"/>
    <w:rsid w:val="00CB3B31"/>
    <w:rsid w:val="00CC3176"/>
    <w:rsid w:val="00CC4054"/>
    <w:rsid w:val="00CC51F9"/>
    <w:rsid w:val="00CC6081"/>
    <w:rsid w:val="00CC7135"/>
    <w:rsid w:val="00CC7BDA"/>
    <w:rsid w:val="00CD18A4"/>
    <w:rsid w:val="00CD6086"/>
    <w:rsid w:val="00CD6A4C"/>
    <w:rsid w:val="00CD6B8B"/>
    <w:rsid w:val="00CE0F5B"/>
    <w:rsid w:val="00CF3528"/>
    <w:rsid w:val="00CF5E69"/>
    <w:rsid w:val="00CF713A"/>
    <w:rsid w:val="00D037D4"/>
    <w:rsid w:val="00D037E8"/>
    <w:rsid w:val="00D30F63"/>
    <w:rsid w:val="00D3471F"/>
    <w:rsid w:val="00D376B3"/>
    <w:rsid w:val="00D41C75"/>
    <w:rsid w:val="00D52BAC"/>
    <w:rsid w:val="00D64702"/>
    <w:rsid w:val="00D66D42"/>
    <w:rsid w:val="00D720A0"/>
    <w:rsid w:val="00D72827"/>
    <w:rsid w:val="00D72CC1"/>
    <w:rsid w:val="00D83B01"/>
    <w:rsid w:val="00DA5121"/>
    <w:rsid w:val="00DA6745"/>
    <w:rsid w:val="00DB04CF"/>
    <w:rsid w:val="00DC636E"/>
    <w:rsid w:val="00DD0D9C"/>
    <w:rsid w:val="00DD3D00"/>
    <w:rsid w:val="00DD6691"/>
    <w:rsid w:val="00DD687D"/>
    <w:rsid w:val="00DE005F"/>
    <w:rsid w:val="00DE3FA7"/>
    <w:rsid w:val="00DF4676"/>
    <w:rsid w:val="00E07557"/>
    <w:rsid w:val="00E12733"/>
    <w:rsid w:val="00E16239"/>
    <w:rsid w:val="00E16EC4"/>
    <w:rsid w:val="00E1798F"/>
    <w:rsid w:val="00E2428F"/>
    <w:rsid w:val="00E311E0"/>
    <w:rsid w:val="00E3488E"/>
    <w:rsid w:val="00E41DBF"/>
    <w:rsid w:val="00E46B8D"/>
    <w:rsid w:val="00E54910"/>
    <w:rsid w:val="00E55217"/>
    <w:rsid w:val="00E56AE7"/>
    <w:rsid w:val="00E60FC4"/>
    <w:rsid w:val="00E64B06"/>
    <w:rsid w:val="00E71381"/>
    <w:rsid w:val="00E7311B"/>
    <w:rsid w:val="00E73DAC"/>
    <w:rsid w:val="00E75F77"/>
    <w:rsid w:val="00E805A8"/>
    <w:rsid w:val="00E83224"/>
    <w:rsid w:val="00E86E1B"/>
    <w:rsid w:val="00E94FC2"/>
    <w:rsid w:val="00E95820"/>
    <w:rsid w:val="00E978EC"/>
    <w:rsid w:val="00EA146F"/>
    <w:rsid w:val="00EA1FEA"/>
    <w:rsid w:val="00EA4C09"/>
    <w:rsid w:val="00EB1411"/>
    <w:rsid w:val="00ED3169"/>
    <w:rsid w:val="00EF77FC"/>
    <w:rsid w:val="00F04E35"/>
    <w:rsid w:val="00F058B5"/>
    <w:rsid w:val="00F0740C"/>
    <w:rsid w:val="00F12722"/>
    <w:rsid w:val="00F13DB2"/>
    <w:rsid w:val="00F16E37"/>
    <w:rsid w:val="00F204F4"/>
    <w:rsid w:val="00F2433A"/>
    <w:rsid w:val="00F26ACF"/>
    <w:rsid w:val="00F26D5C"/>
    <w:rsid w:val="00F32F89"/>
    <w:rsid w:val="00F33987"/>
    <w:rsid w:val="00F340C1"/>
    <w:rsid w:val="00F45687"/>
    <w:rsid w:val="00F467B3"/>
    <w:rsid w:val="00F51248"/>
    <w:rsid w:val="00F54296"/>
    <w:rsid w:val="00F5475D"/>
    <w:rsid w:val="00F55B6D"/>
    <w:rsid w:val="00F64BDE"/>
    <w:rsid w:val="00F66005"/>
    <w:rsid w:val="00F66825"/>
    <w:rsid w:val="00F7210E"/>
    <w:rsid w:val="00F75184"/>
    <w:rsid w:val="00F770C1"/>
    <w:rsid w:val="00F81148"/>
    <w:rsid w:val="00F8230F"/>
    <w:rsid w:val="00F918BD"/>
    <w:rsid w:val="00F9390B"/>
    <w:rsid w:val="00F95697"/>
    <w:rsid w:val="00F95893"/>
    <w:rsid w:val="00FB6874"/>
    <w:rsid w:val="00FC1777"/>
    <w:rsid w:val="00FC19DC"/>
    <w:rsid w:val="00FC4BB6"/>
    <w:rsid w:val="00FD22FA"/>
    <w:rsid w:val="00FD7DD9"/>
    <w:rsid w:val="00FE72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6AAAF0"/>
  <w15:chartTrackingRefBased/>
  <w15:docId w15:val="{E57C8071-1BAC-4F9F-8E19-C7AAA3CF3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5B5"/>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C27754"/>
    <w:pPr>
      <w:keepNext/>
      <w:keepLines/>
      <w:numPr>
        <w:numId w:val="2"/>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0156C3"/>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F95893"/>
    <w:pPr>
      <w:keepNext/>
      <w:keepLines/>
      <w:numPr>
        <w:ilvl w:val="2"/>
        <w:numId w:val="2"/>
      </w:numPr>
      <w:spacing w:before="40" w:after="0"/>
      <w:ind w:left="144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A92BBD"/>
    <w:pPr>
      <w:numPr>
        <w:ilvl w:val="3"/>
      </w:numPr>
      <w:outlineLvl w:val="3"/>
    </w:pPr>
    <w:rPr>
      <w:iCs/>
    </w:rPr>
  </w:style>
  <w:style w:type="paragraph" w:styleId="Heading5">
    <w:name w:val="heading 5"/>
    <w:basedOn w:val="Normal"/>
    <w:next w:val="Normal"/>
    <w:link w:val="Heading5Char"/>
    <w:uiPriority w:val="9"/>
    <w:unhideWhenUsed/>
    <w:qFormat/>
    <w:rsid w:val="00C27754"/>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27754"/>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27754"/>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2775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7754"/>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5D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35"/>
  </w:style>
  <w:style w:type="paragraph" w:styleId="Footer">
    <w:name w:val="footer"/>
    <w:basedOn w:val="Normal"/>
    <w:link w:val="FooterChar"/>
    <w:uiPriority w:val="99"/>
    <w:unhideWhenUsed/>
    <w:rsid w:val="00195D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35"/>
  </w:style>
  <w:style w:type="character" w:customStyle="1" w:styleId="Heading1Char">
    <w:name w:val="Heading 1 Char"/>
    <w:basedOn w:val="DefaultParagraphFont"/>
    <w:link w:val="Heading1"/>
    <w:uiPriority w:val="9"/>
    <w:rsid w:val="00C27754"/>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0156C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9589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92BBD"/>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semiHidden/>
    <w:rsid w:val="00C2775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C2775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C2775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2775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27754"/>
    <w:rPr>
      <w:rFonts w:asciiTheme="majorHAnsi" w:eastAsiaTheme="majorEastAsia" w:hAnsiTheme="majorHAnsi" w:cstheme="majorBidi"/>
      <w:i/>
      <w:iCs/>
      <w:color w:val="272727" w:themeColor="text1" w:themeTint="D8"/>
      <w:sz w:val="21"/>
      <w:szCs w:val="21"/>
    </w:rPr>
  </w:style>
  <w:style w:type="paragraph" w:customStyle="1" w:styleId="Kevin">
    <w:name w:val="Kevin"/>
    <w:basedOn w:val="Heading1"/>
    <w:link w:val="KevinChar"/>
    <w:autoRedefine/>
    <w:qFormat/>
    <w:rsid w:val="00A72745"/>
    <w:pPr>
      <w:numPr>
        <w:numId w:val="0"/>
      </w:numPr>
    </w:pPr>
  </w:style>
  <w:style w:type="paragraph" w:styleId="TOCHeading">
    <w:name w:val="TOC Heading"/>
    <w:basedOn w:val="Heading1"/>
    <w:next w:val="Normal"/>
    <w:uiPriority w:val="39"/>
    <w:unhideWhenUsed/>
    <w:qFormat/>
    <w:rsid w:val="00923B20"/>
    <w:pPr>
      <w:numPr>
        <w:numId w:val="0"/>
      </w:numPr>
      <w:spacing w:line="259" w:lineRule="auto"/>
      <w:jc w:val="left"/>
      <w:outlineLvl w:val="9"/>
    </w:pPr>
    <w:rPr>
      <w:rFonts w:asciiTheme="majorHAnsi" w:hAnsiTheme="majorHAnsi"/>
      <w:b w:val="0"/>
      <w:color w:val="2F5496" w:themeColor="accent1" w:themeShade="BF"/>
      <w:sz w:val="32"/>
    </w:rPr>
  </w:style>
  <w:style w:type="character" w:customStyle="1" w:styleId="KevinChar">
    <w:name w:val="Kevin Char"/>
    <w:basedOn w:val="DefaultParagraphFont"/>
    <w:link w:val="Kevin"/>
    <w:rsid w:val="00A72745"/>
    <w:rPr>
      <w:rFonts w:ascii="Times New Roman" w:eastAsiaTheme="majorEastAsia" w:hAnsi="Times New Roman" w:cstheme="majorBidi"/>
      <w:b/>
      <w:sz w:val="24"/>
      <w:szCs w:val="32"/>
      <w:lang w:val="en-US"/>
    </w:rPr>
  </w:style>
  <w:style w:type="paragraph" w:styleId="TOC1">
    <w:name w:val="toc 1"/>
    <w:basedOn w:val="Normal"/>
    <w:next w:val="Normal"/>
    <w:autoRedefine/>
    <w:uiPriority w:val="39"/>
    <w:unhideWhenUsed/>
    <w:rsid w:val="00923B20"/>
    <w:pPr>
      <w:spacing w:after="100"/>
    </w:pPr>
  </w:style>
  <w:style w:type="paragraph" w:styleId="TOC2">
    <w:name w:val="toc 2"/>
    <w:basedOn w:val="Normal"/>
    <w:next w:val="Normal"/>
    <w:autoRedefine/>
    <w:uiPriority w:val="39"/>
    <w:unhideWhenUsed/>
    <w:rsid w:val="00923B20"/>
    <w:pPr>
      <w:spacing w:after="100"/>
      <w:ind w:left="240"/>
    </w:pPr>
  </w:style>
  <w:style w:type="paragraph" w:styleId="TOC3">
    <w:name w:val="toc 3"/>
    <w:basedOn w:val="Normal"/>
    <w:next w:val="Normal"/>
    <w:autoRedefine/>
    <w:uiPriority w:val="39"/>
    <w:unhideWhenUsed/>
    <w:rsid w:val="00923B20"/>
    <w:pPr>
      <w:spacing w:after="100"/>
      <w:ind w:left="480"/>
    </w:pPr>
  </w:style>
  <w:style w:type="character" w:styleId="Hyperlink">
    <w:name w:val="Hyperlink"/>
    <w:basedOn w:val="DefaultParagraphFont"/>
    <w:uiPriority w:val="99"/>
    <w:unhideWhenUsed/>
    <w:rsid w:val="00923B20"/>
    <w:rPr>
      <w:color w:val="0563C1" w:themeColor="hyperlink"/>
      <w:u w:val="single"/>
    </w:rPr>
  </w:style>
  <w:style w:type="paragraph" w:styleId="Caption">
    <w:name w:val="caption"/>
    <w:basedOn w:val="Normal"/>
    <w:next w:val="Normal"/>
    <w:uiPriority w:val="35"/>
    <w:unhideWhenUsed/>
    <w:qFormat/>
    <w:rsid w:val="00923B20"/>
    <w:pPr>
      <w:spacing w:after="200" w:line="240" w:lineRule="auto"/>
    </w:pPr>
    <w:rPr>
      <w:i/>
      <w:iCs/>
      <w:color w:val="44546A" w:themeColor="text2"/>
      <w:sz w:val="18"/>
      <w:szCs w:val="18"/>
    </w:rPr>
  </w:style>
  <w:style w:type="table" w:styleId="TableGrid">
    <w:name w:val="Table Grid"/>
    <w:basedOn w:val="TableNormal"/>
    <w:uiPriority w:val="39"/>
    <w:rsid w:val="00C15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15C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C15CCA"/>
    <w:pPr>
      <w:spacing w:after="0"/>
    </w:pPr>
  </w:style>
  <w:style w:type="paragraph" w:styleId="ListParagraph">
    <w:name w:val="List Paragraph"/>
    <w:basedOn w:val="Normal"/>
    <w:uiPriority w:val="99"/>
    <w:qFormat/>
    <w:rsid w:val="00686AED"/>
    <w:pPr>
      <w:ind w:left="720"/>
      <w:contextualSpacing/>
    </w:pPr>
  </w:style>
  <w:style w:type="paragraph" w:styleId="Bibliography">
    <w:name w:val="Bibliography"/>
    <w:basedOn w:val="Normal"/>
    <w:next w:val="Normal"/>
    <w:uiPriority w:val="37"/>
    <w:unhideWhenUsed/>
    <w:rsid w:val="001D3310"/>
    <w:pPr>
      <w:spacing w:after="0" w:line="480" w:lineRule="auto"/>
      <w:ind w:left="720" w:hanging="720"/>
    </w:pPr>
  </w:style>
  <w:style w:type="paragraph" w:customStyle="1" w:styleId="Subtopic">
    <w:name w:val="Subtopic"/>
    <w:basedOn w:val="Heading1"/>
    <w:link w:val="SubtopicChar"/>
    <w:qFormat/>
    <w:rsid w:val="00500291"/>
    <w:pPr>
      <w:numPr>
        <w:numId w:val="7"/>
      </w:numPr>
      <w:jc w:val="left"/>
    </w:pPr>
  </w:style>
  <w:style w:type="character" w:customStyle="1" w:styleId="SubtopicChar">
    <w:name w:val="Subtopic Char"/>
    <w:basedOn w:val="Heading1Char"/>
    <w:link w:val="Subtopic"/>
    <w:rsid w:val="00500291"/>
    <w:rPr>
      <w:rFonts w:ascii="Times New Roman" w:eastAsiaTheme="majorEastAsia" w:hAnsi="Times New Roman" w:cstheme="majorBidi"/>
      <w:b/>
      <w:sz w:val="24"/>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6741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l17</b:Tag>
    <b:SourceType>InternetSite</b:SourceType>
    <b:Guid>{B980FD57-506C-4382-9032-1674161EABDF}</b:Guid>
    <b:Title>What is Design Thinking? (And What Are The 5 Stages Associated With it?)</b:Title>
    <b:Year>2017</b:Year>
    <b:InternetSiteTitle>Medium</b:InternetSiteTitle>
    <b:Month>September</b:Month>
    <b:Day>5th</b:Day>
    <b:URL>https://medium.com/@bhmiller0712/what-is-design-thinking-and-what-are-the-5-stages-associated-with-it-d628152cf220</b:URL>
    <b:Author>
      <b:Author>
        <b:NameList>
          <b:Person>
            <b:Last>Miller</b:Last>
            <b:Middle>Hunter</b:Middle>
            <b:First>Benjamin</b:First>
          </b:Person>
        </b:NameList>
      </b:Author>
    </b:Author>
    <b:RefOrder>10</b:RefOrder>
  </b:Source>
  <b:Source>
    <b:Tag>Gar12</b:Tag>
    <b:SourceType>Book</b:SourceType>
    <b:Guid>{D01939D4-20A3-4536-B3DE-FF4D5C7EB390}</b:Guid>
    <b:Title>Systems Analysis and Design</b:Title>
    <b:Year>2012</b:Year>
    <b:City>Boston</b:City>
    <b:Publisher>Course Technology, Cengage Learning</b:Publisher>
    <b:Author>
      <b:Author>
        <b:NameList>
          <b:Person>
            <b:Last>Shelly</b:Last>
            <b:Middle>B</b:Middle>
            <b:First>Garry</b:First>
          </b:Person>
        </b:NameList>
      </b:Author>
    </b:Author>
    <b:RefOrder>12</b:RefOrder>
  </b:Source>
</b:Sources>
</file>

<file path=customXml/itemProps1.xml><?xml version="1.0" encoding="utf-8"?>
<ds:datastoreItem xmlns:ds="http://schemas.openxmlformats.org/officeDocument/2006/customXml" ds:itemID="{C2DEFD7B-C4A9-4657-8947-B76D724E0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62</TotalTime>
  <Pages>39</Pages>
  <Words>14528</Words>
  <Characters>82816</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Omondi</dc:creator>
  <cp:keywords/>
  <dc:description/>
  <cp:lastModifiedBy>Natalie Aoya</cp:lastModifiedBy>
  <cp:revision>125</cp:revision>
  <cp:lastPrinted>2022-07-13T09:56:00Z</cp:lastPrinted>
  <dcterms:created xsi:type="dcterms:W3CDTF">2022-05-29T08:53:00Z</dcterms:created>
  <dcterms:modified xsi:type="dcterms:W3CDTF">2022-10-06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L9gN0u4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